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680FA13B" w14:textId="2B72BD35" w:rsidR="00F03A28" w:rsidRDefault="00A24C5C" w:rsidP="00F03A28">
      <w:pPr>
        <w:pStyle w:val="Mjesto"/>
        <w:tabs>
          <w:tab w:val="left" w:pos="6096"/>
        </w:tabs>
        <w:rPr>
          <w:sz w:val="28"/>
        </w:rPr>
      </w:pPr>
      <w:r>
        <w:rPr>
          <w:sz w:val="28"/>
        </w:rPr>
        <w:t xml:space="preserve">Varaždin, </w:t>
      </w:r>
      <w:r w:rsidR="000D4F1E">
        <w:rPr>
          <w:sz w:val="28"/>
        </w:rPr>
        <w:t>rujan</w:t>
      </w:r>
      <w:r>
        <w:rPr>
          <w:sz w:val="28"/>
        </w:rPr>
        <w:t xml:space="preserve"> 201</w:t>
      </w:r>
      <w:r w:rsidR="004E5ED1">
        <w:rPr>
          <w:sz w:val="28"/>
        </w:rPr>
        <w:t>7</w:t>
      </w:r>
      <w:r>
        <w:rPr>
          <w:sz w:val="28"/>
        </w:rPr>
        <w:t>.</w:t>
      </w:r>
    </w:p>
    <w:p w14:paraId="6BD1694D" w14:textId="77777777" w:rsidR="00F03A28" w:rsidRDefault="00F03A28">
      <w:pPr>
        <w:spacing w:after="200" w:line="276" w:lineRule="auto"/>
        <w:rPr>
          <w:b/>
          <w:bCs/>
          <w:sz w:val="28"/>
        </w:rPr>
      </w:pPr>
      <w:r>
        <w:rPr>
          <w:sz w:val="28"/>
        </w:rPr>
        <w:br w:type="page"/>
      </w:r>
    </w:p>
    <w:p w14:paraId="30EA2289" w14:textId="77777777" w:rsidR="00C16D95" w:rsidRDefault="00C16D95" w:rsidP="00C16D95">
      <w:pPr>
        <w:spacing w:after="200" w:line="276" w:lineRule="auto"/>
        <w:ind w:right="2693"/>
        <w:rPr>
          <w:i/>
        </w:rPr>
      </w:pPr>
    </w:p>
    <w:p w14:paraId="213BBA90" w14:textId="77777777" w:rsidR="00C16D95" w:rsidRDefault="00C16D95" w:rsidP="00C16D95">
      <w:pPr>
        <w:spacing w:after="200" w:line="276" w:lineRule="auto"/>
        <w:ind w:right="2693"/>
        <w:rPr>
          <w:i/>
        </w:rPr>
      </w:pPr>
    </w:p>
    <w:p w14:paraId="0B70E328" w14:textId="77777777" w:rsidR="00C16D95" w:rsidRDefault="00C16D95" w:rsidP="00C16D95">
      <w:pPr>
        <w:spacing w:after="200" w:line="276" w:lineRule="auto"/>
        <w:ind w:right="2693"/>
        <w:rPr>
          <w:i/>
        </w:rPr>
      </w:pPr>
    </w:p>
    <w:p w14:paraId="04C73BE5" w14:textId="77777777" w:rsidR="00C16D95" w:rsidRDefault="00C16D95" w:rsidP="00C16D95">
      <w:pPr>
        <w:spacing w:after="200" w:line="276" w:lineRule="auto"/>
        <w:ind w:right="2693"/>
        <w:rPr>
          <w:i/>
        </w:rPr>
      </w:pPr>
    </w:p>
    <w:p w14:paraId="6A5162CE" w14:textId="77777777" w:rsidR="00C16D95" w:rsidRDefault="00C16D95" w:rsidP="00C16D95">
      <w:pPr>
        <w:spacing w:after="200" w:line="276" w:lineRule="auto"/>
        <w:ind w:right="2693"/>
        <w:rPr>
          <w:i/>
        </w:rPr>
      </w:pPr>
    </w:p>
    <w:p w14:paraId="4F4875E4" w14:textId="77777777" w:rsidR="00C16D95" w:rsidRDefault="00C16D95" w:rsidP="00C16D95">
      <w:pPr>
        <w:spacing w:after="200" w:line="276" w:lineRule="auto"/>
        <w:ind w:right="2693"/>
        <w:rPr>
          <w:i/>
        </w:rPr>
      </w:pPr>
    </w:p>
    <w:p w14:paraId="29DF8BBD" w14:textId="77777777" w:rsidR="00C16D95" w:rsidRDefault="00C16D95" w:rsidP="00C16D95">
      <w:pPr>
        <w:spacing w:after="200" w:line="276" w:lineRule="auto"/>
        <w:ind w:right="2693"/>
        <w:rPr>
          <w:i/>
        </w:rPr>
      </w:pPr>
    </w:p>
    <w:p w14:paraId="00009852" w14:textId="77777777" w:rsidR="00C16D95" w:rsidRDefault="00C16D95" w:rsidP="00C16D95">
      <w:pPr>
        <w:spacing w:after="200" w:line="276" w:lineRule="auto"/>
        <w:ind w:right="2693"/>
        <w:rPr>
          <w:i/>
        </w:rPr>
      </w:pPr>
    </w:p>
    <w:p w14:paraId="31E04048" w14:textId="77777777" w:rsidR="00C16D95" w:rsidRDefault="00C16D95" w:rsidP="00C16D95">
      <w:pPr>
        <w:spacing w:after="200" w:line="276" w:lineRule="auto"/>
        <w:ind w:right="2693"/>
        <w:rPr>
          <w:i/>
        </w:rPr>
      </w:pPr>
    </w:p>
    <w:p w14:paraId="030ED05F" w14:textId="77777777" w:rsidR="00C16D95" w:rsidRDefault="00C16D95" w:rsidP="00C16D95">
      <w:pPr>
        <w:spacing w:after="200" w:line="276" w:lineRule="auto"/>
        <w:ind w:right="2693"/>
        <w:rPr>
          <w:i/>
        </w:rPr>
      </w:pPr>
    </w:p>
    <w:p w14:paraId="6A5C6EFA" w14:textId="77777777" w:rsidR="00C16D95" w:rsidRDefault="00C16D95" w:rsidP="00C16D95">
      <w:pPr>
        <w:spacing w:after="200" w:line="276" w:lineRule="auto"/>
        <w:ind w:right="2693"/>
        <w:rPr>
          <w:i/>
        </w:rPr>
      </w:pPr>
    </w:p>
    <w:p w14:paraId="771A5BF0" w14:textId="77777777" w:rsidR="00C16D95" w:rsidRDefault="00C16D95" w:rsidP="00C16D95">
      <w:pPr>
        <w:spacing w:after="200" w:line="276" w:lineRule="auto"/>
        <w:ind w:right="2693"/>
        <w:rPr>
          <w:i/>
        </w:rPr>
      </w:pPr>
    </w:p>
    <w:p w14:paraId="49460557" w14:textId="77777777" w:rsidR="00C16D95" w:rsidRDefault="00C16D95" w:rsidP="00C16D95">
      <w:pPr>
        <w:spacing w:after="200" w:line="276" w:lineRule="auto"/>
        <w:ind w:right="2693"/>
        <w:rPr>
          <w:i/>
        </w:rPr>
      </w:pPr>
    </w:p>
    <w:p w14:paraId="1E47BDE3" w14:textId="34C320B8" w:rsidR="00C16D95" w:rsidRPr="00B87632" w:rsidRDefault="00B87632" w:rsidP="00C16D95">
      <w:pPr>
        <w:spacing w:after="200" w:line="276" w:lineRule="auto"/>
        <w:ind w:right="2693"/>
        <w:rPr>
          <w:b/>
          <w:i/>
          <w:sz w:val="36"/>
        </w:rPr>
      </w:pPr>
      <w:r w:rsidRPr="00B87632">
        <w:rPr>
          <w:b/>
          <w:i/>
          <w:sz w:val="36"/>
        </w:rPr>
        <w:t>Zahvala</w:t>
      </w:r>
    </w:p>
    <w:p w14:paraId="34BAE75F" w14:textId="0B4813CB" w:rsidR="00F03A28" w:rsidRPr="00C16D95" w:rsidRDefault="00F03A28" w:rsidP="00531F9D">
      <w:pPr>
        <w:spacing w:after="200" w:line="276" w:lineRule="auto"/>
        <w:jc w:val="both"/>
        <w:rPr>
          <w:i/>
        </w:rPr>
      </w:pPr>
      <w:r w:rsidRPr="00C16D95">
        <w:rPr>
          <w:i/>
        </w:rPr>
        <w:t xml:space="preserve">Zahvaljujem se </w:t>
      </w:r>
      <w:r w:rsidRPr="00C16D95">
        <w:rPr>
          <w:b/>
          <w:i/>
        </w:rPr>
        <w:t>Davoru Vrandečiću</w:t>
      </w:r>
      <w:r w:rsidRPr="00C16D95">
        <w:rPr>
          <w:i/>
        </w:rPr>
        <w:t xml:space="preserve"> </w:t>
      </w:r>
      <w:r w:rsidR="00531F9D">
        <w:rPr>
          <w:i/>
        </w:rPr>
        <w:t xml:space="preserve">što mi </w:t>
      </w:r>
      <w:r w:rsidRPr="00C16D95">
        <w:rPr>
          <w:i/>
        </w:rPr>
        <w:t xml:space="preserve">je </w:t>
      </w:r>
      <w:r w:rsidR="00CE0127" w:rsidRPr="00C16D95">
        <w:rPr>
          <w:i/>
        </w:rPr>
        <w:t xml:space="preserve">2007. godine </w:t>
      </w:r>
      <w:r w:rsidRPr="00C16D95">
        <w:rPr>
          <w:i/>
        </w:rPr>
        <w:t xml:space="preserve">otvorio vrata u svijet razvoja web </w:t>
      </w:r>
      <w:r w:rsidR="00B87632">
        <w:rPr>
          <w:i/>
        </w:rPr>
        <w:t>stranica</w:t>
      </w:r>
      <w:r w:rsidRPr="00C16D95">
        <w:rPr>
          <w:i/>
        </w:rPr>
        <w:t xml:space="preserve">, </w:t>
      </w:r>
      <w:r w:rsidRPr="00C16D95">
        <w:rPr>
          <w:b/>
          <w:i/>
        </w:rPr>
        <w:t>Tomislavu Jakopecu</w:t>
      </w:r>
      <w:r w:rsidRPr="00C16D95">
        <w:rPr>
          <w:i/>
        </w:rPr>
        <w:t xml:space="preserve"> koji me uveo u PHP</w:t>
      </w:r>
      <w:r w:rsidR="00CE0127" w:rsidRPr="00C16D95">
        <w:rPr>
          <w:i/>
        </w:rPr>
        <w:t xml:space="preserve"> </w:t>
      </w:r>
      <w:r w:rsidR="00F40DB8">
        <w:rPr>
          <w:i/>
        </w:rPr>
        <w:t xml:space="preserve">i savjetovao pri odabiru fakulteta, </w:t>
      </w:r>
      <w:r w:rsidR="00CE0127" w:rsidRPr="00C16D95">
        <w:rPr>
          <w:i/>
        </w:rPr>
        <w:t>te</w:t>
      </w:r>
      <w:r w:rsidRPr="00C16D95">
        <w:rPr>
          <w:i/>
        </w:rPr>
        <w:t xml:space="preserve"> </w:t>
      </w:r>
      <w:r w:rsidRPr="00C16D95">
        <w:rPr>
          <w:b/>
          <w:i/>
        </w:rPr>
        <w:t>Ivanu Horvatu</w:t>
      </w:r>
      <w:r w:rsidRPr="00C16D95">
        <w:rPr>
          <w:i/>
        </w:rPr>
        <w:t xml:space="preserve"> i </w:t>
      </w:r>
      <w:r w:rsidRPr="00C16D95">
        <w:rPr>
          <w:b/>
          <w:i/>
        </w:rPr>
        <w:t>Tomislavu Ramljaku</w:t>
      </w:r>
      <w:r w:rsidRPr="00C16D95">
        <w:rPr>
          <w:i/>
        </w:rPr>
        <w:t xml:space="preserve"> </w:t>
      </w:r>
      <w:r w:rsidR="00531F9D">
        <w:rPr>
          <w:i/>
        </w:rPr>
        <w:t>na suradnji i podršci tijekom studija</w:t>
      </w:r>
      <w:r w:rsidR="00CE0127" w:rsidRPr="00C16D95">
        <w:rPr>
          <w:i/>
        </w:rPr>
        <w:t>.</w:t>
      </w:r>
    </w:p>
    <w:p w14:paraId="4D781F2B" w14:textId="16ACB555" w:rsidR="00C16D95" w:rsidRPr="00C16D95" w:rsidRDefault="00F03A28" w:rsidP="00531F9D">
      <w:pPr>
        <w:spacing w:after="200" w:line="276" w:lineRule="auto"/>
        <w:jc w:val="both"/>
        <w:rPr>
          <w:i/>
        </w:rPr>
      </w:pPr>
      <w:r w:rsidRPr="00C16D95">
        <w:rPr>
          <w:i/>
        </w:rPr>
        <w:t xml:space="preserve">Zahvaljujem se </w:t>
      </w:r>
      <w:r w:rsidRPr="00C16D95">
        <w:rPr>
          <w:b/>
          <w:i/>
        </w:rPr>
        <w:t>Davoru Plehatom</w:t>
      </w:r>
      <w:r w:rsidRPr="00C16D95">
        <w:rPr>
          <w:i/>
        </w:rPr>
        <w:t xml:space="preserve"> na mentoriranju i strpljenju tijekom </w:t>
      </w:r>
      <w:r w:rsidR="00531F9D">
        <w:rPr>
          <w:i/>
        </w:rPr>
        <w:t xml:space="preserve">mojih </w:t>
      </w:r>
      <w:r w:rsidRPr="00C16D95">
        <w:rPr>
          <w:i/>
        </w:rPr>
        <w:t>prvih koraka u pro</w:t>
      </w:r>
      <w:r w:rsidR="00CE0127" w:rsidRPr="00C16D95">
        <w:rPr>
          <w:i/>
        </w:rPr>
        <w:t>fesionalnom razvoju web sustava</w:t>
      </w:r>
      <w:r w:rsidR="00B87632">
        <w:rPr>
          <w:i/>
        </w:rPr>
        <w:t xml:space="preserve"> visokih performansi</w:t>
      </w:r>
      <w:r w:rsidR="00CE0127" w:rsidRPr="00C16D95">
        <w:rPr>
          <w:i/>
        </w:rPr>
        <w:t xml:space="preserve"> te</w:t>
      </w:r>
      <w:r w:rsidRPr="00C16D95">
        <w:rPr>
          <w:i/>
        </w:rPr>
        <w:t xml:space="preserve"> </w:t>
      </w:r>
      <w:r w:rsidRPr="00C16D95">
        <w:rPr>
          <w:b/>
          <w:i/>
        </w:rPr>
        <w:t>Alenu Pokosu</w:t>
      </w:r>
      <w:r w:rsidRPr="00C16D95">
        <w:rPr>
          <w:i/>
        </w:rPr>
        <w:t xml:space="preserve"> i </w:t>
      </w:r>
      <w:r w:rsidRPr="00C16D95">
        <w:rPr>
          <w:b/>
          <w:i/>
        </w:rPr>
        <w:t>Vedranu Križeku</w:t>
      </w:r>
      <w:r w:rsidRPr="00C16D95">
        <w:rPr>
          <w:i/>
        </w:rPr>
        <w:t xml:space="preserve"> na</w:t>
      </w:r>
      <w:r w:rsidR="00CE0127" w:rsidRPr="00C16D95">
        <w:rPr>
          <w:i/>
        </w:rPr>
        <w:t xml:space="preserve"> </w:t>
      </w:r>
      <w:r w:rsidR="00C16D95" w:rsidRPr="00C16D95">
        <w:rPr>
          <w:i/>
        </w:rPr>
        <w:t xml:space="preserve">mentoriranju, suradnji i dijeljenju znanja. Zahvaljujem se poduzeću </w:t>
      </w:r>
      <w:r w:rsidR="00C16D95" w:rsidRPr="00C16D95">
        <w:rPr>
          <w:b/>
          <w:i/>
        </w:rPr>
        <w:t>Trikoder d.o.o.</w:t>
      </w:r>
      <w:r w:rsidR="00C16D95" w:rsidRPr="00C16D95">
        <w:rPr>
          <w:i/>
        </w:rPr>
        <w:t xml:space="preserve"> na ukazanom povjerenju, suradnji</w:t>
      </w:r>
      <w:r w:rsidR="00C16D95">
        <w:rPr>
          <w:i/>
        </w:rPr>
        <w:t xml:space="preserve"> te</w:t>
      </w:r>
      <w:r w:rsidR="00C16D95" w:rsidRPr="00C16D95">
        <w:rPr>
          <w:i/>
        </w:rPr>
        <w:t xml:space="preserve"> osobnom i profesionalnom razvoju.</w:t>
      </w:r>
    </w:p>
    <w:p w14:paraId="77CAE4B5" w14:textId="2CA6A209" w:rsidR="00531F9D" w:rsidRDefault="00CE0127" w:rsidP="00531F9D">
      <w:pPr>
        <w:spacing w:after="200" w:line="276" w:lineRule="auto"/>
        <w:jc w:val="both"/>
        <w:rPr>
          <w:i/>
        </w:rPr>
      </w:pPr>
      <w:r w:rsidRPr="00C16D95">
        <w:rPr>
          <w:i/>
        </w:rPr>
        <w:t xml:space="preserve">Zahvaljujem se mentoru </w:t>
      </w:r>
      <w:r w:rsidR="00C16D95" w:rsidRPr="00C16D95">
        <w:rPr>
          <w:b/>
          <w:i/>
        </w:rPr>
        <w:t>p</w:t>
      </w:r>
      <w:r w:rsidRPr="00C16D95">
        <w:rPr>
          <w:b/>
          <w:i/>
        </w:rPr>
        <w:t>rof. dr. sc. Dragutinu Kermeku</w:t>
      </w:r>
      <w:r w:rsidRPr="00C16D95">
        <w:rPr>
          <w:i/>
        </w:rPr>
        <w:t xml:space="preserve"> na </w:t>
      </w:r>
      <w:r w:rsidR="00C16D95" w:rsidRPr="00C16D95">
        <w:rPr>
          <w:i/>
        </w:rPr>
        <w:t xml:space="preserve">formalnoj </w:t>
      </w:r>
      <w:r w:rsidRPr="00C16D95">
        <w:rPr>
          <w:i/>
        </w:rPr>
        <w:t>edukaciji</w:t>
      </w:r>
      <w:r w:rsidR="00C16D95" w:rsidRPr="00C16D95">
        <w:rPr>
          <w:i/>
        </w:rPr>
        <w:t xml:space="preserve"> u području razvoja web sustava te </w:t>
      </w:r>
      <w:r w:rsidRPr="00C16D95">
        <w:rPr>
          <w:i/>
        </w:rPr>
        <w:t>konstruktivnim savjetima i usmjeravanju tijekom pisanja ovog rada.</w:t>
      </w:r>
    </w:p>
    <w:p w14:paraId="38FAC699" w14:textId="175AFD65" w:rsidR="00E13FBD" w:rsidRDefault="00B21014" w:rsidP="00531F9D">
      <w:pPr>
        <w:spacing w:after="200" w:line="276" w:lineRule="auto"/>
        <w:jc w:val="both"/>
        <w:rPr>
          <w:i/>
        </w:rPr>
      </w:pPr>
      <w:r>
        <w:rPr>
          <w:i/>
        </w:rPr>
        <w:t xml:space="preserve">Najviše se zahvaljujem </w:t>
      </w:r>
      <w:r w:rsidR="00CE0127" w:rsidRPr="00C16D95">
        <w:rPr>
          <w:i/>
        </w:rPr>
        <w:t xml:space="preserve">majci </w:t>
      </w:r>
      <w:r w:rsidR="00CE0127" w:rsidRPr="00C16D95">
        <w:rPr>
          <w:b/>
          <w:i/>
        </w:rPr>
        <w:t>Rozani</w:t>
      </w:r>
      <w:r w:rsidR="00CE0127" w:rsidRPr="00C16D95">
        <w:rPr>
          <w:i/>
        </w:rPr>
        <w:t xml:space="preserve">, sestri </w:t>
      </w:r>
      <w:r w:rsidR="00CE0127" w:rsidRPr="00C16D95">
        <w:rPr>
          <w:b/>
          <w:i/>
        </w:rPr>
        <w:t>Ivani</w:t>
      </w:r>
      <w:r w:rsidR="00CE0127" w:rsidRPr="00C16D95">
        <w:rPr>
          <w:i/>
        </w:rPr>
        <w:t xml:space="preserve"> i bratu </w:t>
      </w:r>
      <w:r w:rsidR="00CE0127" w:rsidRPr="00C16D95">
        <w:rPr>
          <w:b/>
          <w:i/>
        </w:rPr>
        <w:t>Marku</w:t>
      </w:r>
      <w:r w:rsidR="00B87632">
        <w:rPr>
          <w:i/>
        </w:rPr>
        <w:t>;</w:t>
      </w:r>
      <w:r>
        <w:rPr>
          <w:i/>
        </w:rPr>
        <w:t xml:space="preserve"> bez vaše podrške ništa ne bi bilo isto.</w:t>
      </w:r>
    </w:p>
    <w:p w14:paraId="610A69CB" w14:textId="77777777" w:rsidR="00E13FBD" w:rsidRDefault="00E13FBD" w:rsidP="00531F9D">
      <w:pPr>
        <w:spacing w:after="200" w:line="276" w:lineRule="auto"/>
        <w:jc w:val="both"/>
        <w:rPr>
          <w:i/>
        </w:rPr>
      </w:pPr>
    </w:p>
    <w:p w14:paraId="27ACCE4A" w14:textId="20E70A58" w:rsidR="00F03A28" w:rsidRPr="00E13FBD" w:rsidRDefault="00E13FBD" w:rsidP="00E13FBD">
      <w:pPr>
        <w:spacing w:after="200" w:line="276" w:lineRule="auto"/>
        <w:jc w:val="right"/>
        <w:rPr>
          <w:i/>
        </w:rPr>
      </w:pPr>
      <w:r>
        <w:rPr>
          <w:i/>
        </w:rPr>
        <w:t>Z.A.</w:t>
      </w:r>
      <w:r w:rsidR="00F03A28" w:rsidRPr="00F03A28">
        <w:rPr>
          <w:i/>
          <w:sz w:val="28"/>
        </w:rPr>
        <w:br w:type="page"/>
      </w:r>
    </w:p>
    <w:p w14:paraId="2E4ADB9D" w14:textId="77777777" w:rsidR="00F03A28" w:rsidRPr="003B4960" w:rsidRDefault="00F03A28" w:rsidP="00F03A28">
      <w:pPr>
        <w:pStyle w:val="Mjesto"/>
        <w:tabs>
          <w:tab w:val="left" w:pos="6096"/>
        </w:tabs>
        <w:rPr>
          <w:sz w:val="28"/>
        </w:rPr>
        <w:sectPr w:rsidR="00F03A28" w:rsidRPr="003B4960" w:rsidSect="00036F66">
          <w:footerReference w:type="default" r:id="rId9"/>
          <w:pgSz w:w="11906" w:h="16838"/>
          <w:pgMar w:top="1417" w:right="1417" w:bottom="1417" w:left="1417" w:header="708" w:footer="708" w:gutter="0"/>
          <w:cols w:space="708"/>
          <w:docGrid w:linePitch="360"/>
        </w:sectPr>
      </w:pPr>
    </w:p>
    <w:p w14:paraId="35498B52" w14:textId="77777777" w:rsidR="00BB2366" w:rsidRPr="0015288B" w:rsidRDefault="00BB2366" w:rsidP="0015288B">
      <w:pPr>
        <w:pStyle w:val="TOC1"/>
        <w:rPr>
          <w:b/>
          <w:sz w:val="36"/>
          <w:szCs w:val="36"/>
        </w:rPr>
      </w:pPr>
      <w:r w:rsidRPr="0015288B">
        <w:rPr>
          <w:b/>
          <w:sz w:val="36"/>
          <w:szCs w:val="36"/>
        </w:rPr>
        <w:lastRenderedPageBreak/>
        <w:t>Sadržaj</w:t>
      </w:r>
    </w:p>
    <w:p w14:paraId="617295BD" w14:textId="77777777" w:rsidR="00BB2366" w:rsidRPr="00BB2366" w:rsidRDefault="00BB2366" w:rsidP="00BB2366"/>
    <w:p w14:paraId="1771769A" w14:textId="77777777" w:rsidR="00BC0089"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BC0089">
        <w:rPr>
          <w:noProof/>
        </w:rPr>
        <w:t>1.</w:t>
      </w:r>
      <w:r w:rsidR="00BC0089">
        <w:rPr>
          <w:rFonts w:asciiTheme="minorHAnsi" w:eastAsiaTheme="minorEastAsia" w:hAnsiTheme="minorHAnsi" w:cstheme="minorBidi"/>
          <w:noProof/>
          <w:lang w:val="en-US" w:eastAsia="ja-JP"/>
        </w:rPr>
        <w:tab/>
      </w:r>
      <w:r w:rsidR="00BC0089">
        <w:rPr>
          <w:noProof/>
        </w:rPr>
        <w:t>Uvod</w:t>
      </w:r>
      <w:r w:rsidR="00BC0089">
        <w:rPr>
          <w:noProof/>
        </w:rPr>
        <w:tab/>
      </w:r>
      <w:r w:rsidR="00BC0089">
        <w:rPr>
          <w:noProof/>
        </w:rPr>
        <w:fldChar w:fldCharType="begin"/>
      </w:r>
      <w:r w:rsidR="00BC0089">
        <w:rPr>
          <w:noProof/>
        </w:rPr>
        <w:instrText xml:space="preserve"> PAGEREF _Toc366305624 \h </w:instrText>
      </w:r>
      <w:r w:rsidR="00BC0089">
        <w:rPr>
          <w:noProof/>
        </w:rPr>
      </w:r>
      <w:r w:rsidR="00BC0089">
        <w:rPr>
          <w:noProof/>
        </w:rPr>
        <w:fldChar w:fldCharType="separate"/>
      </w:r>
      <w:r w:rsidR="00BC0089">
        <w:rPr>
          <w:noProof/>
        </w:rPr>
        <w:t>1</w:t>
      </w:r>
      <w:r w:rsidR="00BC0089">
        <w:rPr>
          <w:noProof/>
        </w:rPr>
        <w:fldChar w:fldCharType="end"/>
      </w:r>
    </w:p>
    <w:p w14:paraId="76DFBDB2" w14:textId="77777777" w:rsidR="00BC0089" w:rsidRDefault="00BC0089">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6305625 \h </w:instrText>
      </w:r>
      <w:r>
        <w:rPr>
          <w:noProof/>
        </w:rPr>
      </w:r>
      <w:r>
        <w:rPr>
          <w:noProof/>
        </w:rPr>
        <w:fldChar w:fldCharType="separate"/>
      </w:r>
      <w:r>
        <w:rPr>
          <w:noProof/>
        </w:rPr>
        <w:t>3</w:t>
      </w:r>
      <w:r>
        <w:rPr>
          <w:noProof/>
        </w:rPr>
        <w:fldChar w:fldCharType="end"/>
      </w:r>
    </w:p>
    <w:p w14:paraId="007D4802"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6305626 \h </w:instrText>
      </w:r>
      <w:r>
        <w:rPr>
          <w:noProof/>
        </w:rPr>
      </w:r>
      <w:r>
        <w:rPr>
          <w:noProof/>
        </w:rPr>
        <w:fldChar w:fldCharType="separate"/>
      </w:r>
      <w:r>
        <w:rPr>
          <w:noProof/>
        </w:rPr>
        <w:t>3</w:t>
      </w:r>
      <w:r>
        <w:rPr>
          <w:noProof/>
        </w:rPr>
        <w:fldChar w:fldCharType="end"/>
      </w:r>
    </w:p>
    <w:p w14:paraId="61402F65" w14:textId="77777777" w:rsidR="00BC0089" w:rsidRDefault="00BC0089">
      <w:pPr>
        <w:pStyle w:val="TOC2"/>
        <w:tabs>
          <w:tab w:val="left" w:pos="840"/>
        </w:tabs>
        <w:rPr>
          <w:rFonts w:asciiTheme="minorHAnsi" w:eastAsiaTheme="minorEastAsia" w:hAnsiTheme="minorHAnsi" w:cstheme="minorBidi"/>
          <w:noProof/>
          <w:lang w:val="en-US" w:eastAsia="ja-JP"/>
        </w:rPr>
      </w:pPr>
      <w:r w:rsidRPr="005B6FA1">
        <w:rPr>
          <w:noProof/>
          <w:lang w:val="en-US"/>
        </w:rPr>
        <w:t>2.2.</w:t>
      </w:r>
      <w:r>
        <w:rPr>
          <w:rFonts w:asciiTheme="minorHAnsi" w:eastAsiaTheme="minorEastAsia" w:hAnsiTheme="minorHAnsi" w:cstheme="minorBidi"/>
          <w:noProof/>
          <w:lang w:val="en-US" w:eastAsia="ja-JP"/>
        </w:rPr>
        <w:tab/>
      </w:r>
      <w:r w:rsidRPr="005B6FA1">
        <w:rPr>
          <w:noProof/>
          <w:lang w:val="en-US"/>
        </w:rPr>
        <w:t>Hypertext Transfer Protocol (HTTP)</w:t>
      </w:r>
      <w:r>
        <w:rPr>
          <w:noProof/>
        </w:rPr>
        <w:tab/>
      </w:r>
      <w:r>
        <w:rPr>
          <w:noProof/>
        </w:rPr>
        <w:fldChar w:fldCharType="begin"/>
      </w:r>
      <w:r>
        <w:rPr>
          <w:noProof/>
        </w:rPr>
        <w:instrText xml:space="preserve"> PAGEREF _Toc366305627 \h </w:instrText>
      </w:r>
      <w:r>
        <w:rPr>
          <w:noProof/>
        </w:rPr>
      </w:r>
      <w:r>
        <w:rPr>
          <w:noProof/>
        </w:rPr>
        <w:fldChar w:fldCharType="separate"/>
      </w:r>
      <w:r>
        <w:rPr>
          <w:noProof/>
        </w:rPr>
        <w:t>4</w:t>
      </w:r>
      <w:r>
        <w:rPr>
          <w:noProof/>
        </w:rPr>
        <w:fldChar w:fldCharType="end"/>
      </w:r>
    </w:p>
    <w:p w14:paraId="76671825"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6305628 \h </w:instrText>
      </w:r>
      <w:r>
        <w:rPr>
          <w:noProof/>
        </w:rPr>
      </w:r>
      <w:r>
        <w:rPr>
          <w:noProof/>
        </w:rPr>
        <w:fldChar w:fldCharType="separate"/>
      </w:r>
      <w:r>
        <w:rPr>
          <w:noProof/>
        </w:rPr>
        <w:t>7</w:t>
      </w:r>
      <w:r>
        <w:rPr>
          <w:noProof/>
        </w:rPr>
        <w:fldChar w:fldCharType="end"/>
      </w:r>
    </w:p>
    <w:p w14:paraId="6C1642AB"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6305629 \h </w:instrText>
      </w:r>
      <w:r>
        <w:rPr>
          <w:noProof/>
        </w:rPr>
      </w:r>
      <w:r>
        <w:rPr>
          <w:noProof/>
        </w:rPr>
        <w:fldChar w:fldCharType="separate"/>
      </w:r>
      <w:r>
        <w:rPr>
          <w:noProof/>
        </w:rPr>
        <w:t>7</w:t>
      </w:r>
      <w:r>
        <w:rPr>
          <w:noProof/>
        </w:rPr>
        <w:fldChar w:fldCharType="end"/>
      </w:r>
    </w:p>
    <w:p w14:paraId="2D088472"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6305630 \h </w:instrText>
      </w:r>
      <w:r>
        <w:rPr>
          <w:noProof/>
        </w:rPr>
      </w:r>
      <w:r>
        <w:rPr>
          <w:noProof/>
        </w:rPr>
        <w:fldChar w:fldCharType="separate"/>
      </w:r>
      <w:r>
        <w:rPr>
          <w:noProof/>
        </w:rPr>
        <w:t>8</w:t>
      </w:r>
      <w:r>
        <w:rPr>
          <w:noProof/>
        </w:rPr>
        <w:fldChar w:fldCharType="end"/>
      </w:r>
    </w:p>
    <w:p w14:paraId="3ACDD9AA"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6305631 \h </w:instrText>
      </w:r>
      <w:r>
        <w:rPr>
          <w:noProof/>
        </w:rPr>
      </w:r>
      <w:r>
        <w:rPr>
          <w:noProof/>
        </w:rPr>
        <w:fldChar w:fldCharType="separate"/>
      </w:r>
      <w:r>
        <w:rPr>
          <w:noProof/>
        </w:rPr>
        <w:t>8</w:t>
      </w:r>
      <w:r>
        <w:rPr>
          <w:noProof/>
        </w:rPr>
        <w:fldChar w:fldCharType="end"/>
      </w:r>
    </w:p>
    <w:p w14:paraId="062416D8"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Evolucijske faze razvoja World Wide Weba</w:t>
      </w:r>
      <w:r>
        <w:rPr>
          <w:noProof/>
        </w:rPr>
        <w:tab/>
      </w:r>
      <w:r>
        <w:rPr>
          <w:noProof/>
        </w:rPr>
        <w:fldChar w:fldCharType="begin"/>
      </w:r>
      <w:r>
        <w:rPr>
          <w:noProof/>
        </w:rPr>
        <w:instrText xml:space="preserve"> PAGEREF _Toc366305632 \h </w:instrText>
      </w:r>
      <w:r>
        <w:rPr>
          <w:noProof/>
        </w:rPr>
      </w:r>
      <w:r>
        <w:rPr>
          <w:noProof/>
        </w:rPr>
        <w:fldChar w:fldCharType="separate"/>
      </w:r>
      <w:r>
        <w:rPr>
          <w:noProof/>
        </w:rPr>
        <w:t>9</w:t>
      </w:r>
      <w:r>
        <w:rPr>
          <w:noProof/>
        </w:rPr>
        <w:fldChar w:fldCharType="end"/>
      </w:r>
    </w:p>
    <w:p w14:paraId="318D05E8"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2.5.</w:t>
      </w:r>
      <w:r>
        <w:rPr>
          <w:rFonts w:asciiTheme="minorHAnsi" w:eastAsiaTheme="minorEastAsia" w:hAnsiTheme="minorHAnsi" w:cstheme="minorBidi"/>
          <w:noProof/>
          <w:lang w:val="en-US" w:eastAsia="ja-JP"/>
        </w:rPr>
        <w:tab/>
      </w:r>
      <w:r>
        <w:rPr>
          <w:noProof/>
        </w:rPr>
        <w:t>Tehnologije za razvoj web sustava</w:t>
      </w:r>
      <w:r>
        <w:rPr>
          <w:noProof/>
        </w:rPr>
        <w:tab/>
      </w:r>
      <w:r>
        <w:rPr>
          <w:noProof/>
        </w:rPr>
        <w:fldChar w:fldCharType="begin"/>
      </w:r>
      <w:r>
        <w:rPr>
          <w:noProof/>
        </w:rPr>
        <w:instrText xml:space="preserve"> PAGEREF _Toc366305633 \h </w:instrText>
      </w:r>
      <w:r>
        <w:rPr>
          <w:noProof/>
        </w:rPr>
      </w:r>
      <w:r>
        <w:rPr>
          <w:noProof/>
        </w:rPr>
        <w:fldChar w:fldCharType="separate"/>
      </w:r>
      <w:r>
        <w:rPr>
          <w:noProof/>
        </w:rPr>
        <w:t>12</w:t>
      </w:r>
      <w:r>
        <w:rPr>
          <w:noProof/>
        </w:rPr>
        <w:fldChar w:fldCharType="end"/>
      </w:r>
    </w:p>
    <w:p w14:paraId="0A2859EB"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2.5.1.</w:t>
      </w:r>
      <w:r>
        <w:rPr>
          <w:rFonts w:asciiTheme="minorHAnsi" w:eastAsiaTheme="minorEastAsia" w:hAnsiTheme="minorHAnsi" w:cstheme="minorBidi"/>
          <w:noProof/>
          <w:lang w:val="en-US" w:eastAsia="ja-JP"/>
        </w:rPr>
        <w:tab/>
      </w:r>
      <w:r>
        <w:rPr>
          <w:noProof/>
        </w:rPr>
        <w:t>Razvoj web sustava na strani klijenta</w:t>
      </w:r>
      <w:r>
        <w:rPr>
          <w:noProof/>
        </w:rPr>
        <w:tab/>
      </w:r>
      <w:r>
        <w:rPr>
          <w:noProof/>
        </w:rPr>
        <w:fldChar w:fldCharType="begin"/>
      </w:r>
      <w:r>
        <w:rPr>
          <w:noProof/>
        </w:rPr>
        <w:instrText xml:space="preserve"> PAGEREF _Toc366305634 \h </w:instrText>
      </w:r>
      <w:r>
        <w:rPr>
          <w:noProof/>
        </w:rPr>
      </w:r>
      <w:r>
        <w:rPr>
          <w:noProof/>
        </w:rPr>
        <w:fldChar w:fldCharType="separate"/>
      </w:r>
      <w:r>
        <w:rPr>
          <w:noProof/>
        </w:rPr>
        <w:t>13</w:t>
      </w:r>
      <w:r>
        <w:rPr>
          <w:noProof/>
        </w:rPr>
        <w:fldChar w:fldCharType="end"/>
      </w:r>
    </w:p>
    <w:p w14:paraId="490E4E88"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2.5.2.</w:t>
      </w:r>
      <w:r>
        <w:rPr>
          <w:rFonts w:asciiTheme="minorHAnsi" w:eastAsiaTheme="minorEastAsia" w:hAnsiTheme="minorHAnsi" w:cstheme="minorBidi"/>
          <w:noProof/>
          <w:lang w:val="en-US" w:eastAsia="ja-JP"/>
        </w:rPr>
        <w:tab/>
      </w:r>
      <w:r>
        <w:rPr>
          <w:noProof/>
        </w:rPr>
        <w:t>Razvoj web sustava na strani poslužitelja</w:t>
      </w:r>
      <w:r>
        <w:rPr>
          <w:noProof/>
        </w:rPr>
        <w:tab/>
      </w:r>
      <w:r>
        <w:rPr>
          <w:noProof/>
        </w:rPr>
        <w:fldChar w:fldCharType="begin"/>
      </w:r>
      <w:r>
        <w:rPr>
          <w:noProof/>
        </w:rPr>
        <w:instrText xml:space="preserve"> PAGEREF _Toc366305635 \h </w:instrText>
      </w:r>
      <w:r>
        <w:rPr>
          <w:noProof/>
        </w:rPr>
      </w:r>
      <w:r>
        <w:rPr>
          <w:noProof/>
        </w:rPr>
        <w:fldChar w:fldCharType="separate"/>
      </w:r>
      <w:r>
        <w:rPr>
          <w:noProof/>
        </w:rPr>
        <w:t>15</w:t>
      </w:r>
      <w:r>
        <w:rPr>
          <w:noProof/>
        </w:rPr>
        <w:fldChar w:fldCharType="end"/>
      </w:r>
    </w:p>
    <w:p w14:paraId="44E7A028" w14:textId="77777777" w:rsidR="00BC0089" w:rsidRDefault="00BC0089">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6305636 \h </w:instrText>
      </w:r>
      <w:r>
        <w:rPr>
          <w:noProof/>
        </w:rPr>
      </w:r>
      <w:r>
        <w:rPr>
          <w:noProof/>
        </w:rPr>
        <w:fldChar w:fldCharType="separate"/>
      </w:r>
      <w:r>
        <w:rPr>
          <w:noProof/>
        </w:rPr>
        <w:t>17</w:t>
      </w:r>
      <w:r>
        <w:rPr>
          <w:noProof/>
        </w:rPr>
        <w:fldChar w:fldCharType="end"/>
      </w:r>
    </w:p>
    <w:p w14:paraId="04F7F5D4"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6305637 \h </w:instrText>
      </w:r>
      <w:r>
        <w:rPr>
          <w:noProof/>
        </w:rPr>
      </w:r>
      <w:r>
        <w:rPr>
          <w:noProof/>
        </w:rPr>
        <w:fldChar w:fldCharType="separate"/>
      </w:r>
      <w:r>
        <w:rPr>
          <w:noProof/>
        </w:rPr>
        <w:t>17</w:t>
      </w:r>
      <w:r>
        <w:rPr>
          <w:noProof/>
        </w:rPr>
        <w:fldChar w:fldCharType="end"/>
      </w:r>
    </w:p>
    <w:p w14:paraId="379E6A95"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6305638 \h </w:instrText>
      </w:r>
      <w:r>
        <w:rPr>
          <w:noProof/>
        </w:rPr>
      </w:r>
      <w:r>
        <w:rPr>
          <w:noProof/>
        </w:rPr>
        <w:fldChar w:fldCharType="separate"/>
      </w:r>
      <w:r>
        <w:rPr>
          <w:noProof/>
        </w:rPr>
        <w:t>22</w:t>
      </w:r>
      <w:r>
        <w:rPr>
          <w:noProof/>
        </w:rPr>
        <w:fldChar w:fldCharType="end"/>
      </w:r>
    </w:p>
    <w:p w14:paraId="536BA22E"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Tržišni udio i popularnost PHP programskog jezika</w:t>
      </w:r>
      <w:r>
        <w:rPr>
          <w:noProof/>
        </w:rPr>
        <w:tab/>
      </w:r>
      <w:r>
        <w:rPr>
          <w:noProof/>
        </w:rPr>
        <w:fldChar w:fldCharType="begin"/>
      </w:r>
      <w:r>
        <w:rPr>
          <w:noProof/>
        </w:rPr>
        <w:instrText xml:space="preserve"> PAGEREF _Toc366305639 \h </w:instrText>
      </w:r>
      <w:r>
        <w:rPr>
          <w:noProof/>
        </w:rPr>
      </w:r>
      <w:r>
        <w:rPr>
          <w:noProof/>
        </w:rPr>
        <w:fldChar w:fldCharType="separate"/>
      </w:r>
      <w:r>
        <w:rPr>
          <w:noProof/>
        </w:rPr>
        <w:t>23</w:t>
      </w:r>
      <w:r>
        <w:rPr>
          <w:noProof/>
        </w:rPr>
        <w:fldChar w:fldCharType="end"/>
      </w:r>
    </w:p>
    <w:p w14:paraId="6339A68F"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6305640 \h </w:instrText>
      </w:r>
      <w:r>
        <w:rPr>
          <w:noProof/>
        </w:rPr>
      </w:r>
      <w:r>
        <w:rPr>
          <w:noProof/>
        </w:rPr>
        <w:fldChar w:fldCharType="separate"/>
      </w:r>
      <w:r>
        <w:rPr>
          <w:noProof/>
        </w:rPr>
        <w:t>26</w:t>
      </w:r>
      <w:r>
        <w:rPr>
          <w:noProof/>
        </w:rPr>
        <w:fldChar w:fldCharType="end"/>
      </w:r>
    </w:p>
    <w:p w14:paraId="35B7B2B6" w14:textId="77777777" w:rsidR="00BC0089" w:rsidRDefault="00BC0089">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6305641 \h </w:instrText>
      </w:r>
      <w:r>
        <w:rPr>
          <w:noProof/>
        </w:rPr>
      </w:r>
      <w:r>
        <w:rPr>
          <w:noProof/>
        </w:rPr>
        <w:fldChar w:fldCharType="separate"/>
      </w:r>
      <w:r>
        <w:rPr>
          <w:noProof/>
        </w:rPr>
        <w:t>29</w:t>
      </w:r>
      <w:r>
        <w:rPr>
          <w:noProof/>
        </w:rPr>
        <w:fldChar w:fldCharType="end"/>
      </w:r>
    </w:p>
    <w:p w14:paraId="634FC622"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6305642 \h </w:instrText>
      </w:r>
      <w:r>
        <w:rPr>
          <w:noProof/>
        </w:rPr>
      </w:r>
      <w:r>
        <w:rPr>
          <w:noProof/>
        </w:rPr>
        <w:fldChar w:fldCharType="separate"/>
      </w:r>
      <w:r>
        <w:rPr>
          <w:noProof/>
        </w:rPr>
        <w:t>29</w:t>
      </w:r>
      <w:r>
        <w:rPr>
          <w:noProof/>
        </w:rPr>
        <w:fldChar w:fldCharType="end"/>
      </w:r>
    </w:p>
    <w:p w14:paraId="0670F446"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6305643 \h </w:instrText>
      </w:r>
      <w:r>
        <w:rPr>
          <w:noProof/>
        </w:rPr>
      </w:r>
      <w:r>
        <w:rPr>
          <w:noProof/>
        </w:rPr>
        <w:fldChar w:fldCharType="separate"/>
      </w:r>
      <w:r>
        <w:rPr>
          <w:noProof/>
        </w:rPr>
        <w:t>31</w:t>
      </w:r>
      <w:r>
        <w:rPr>
          <w:noProof/>
        </w:rPr>
        <w:fldChar w:fldCharType="end"/>
      </w:r>
    </w:p>
    <w:p w14:paraId="3657E6D0"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6305644 \h </w:instrText>
      </w:r>
      <w:r>
        <w:rPr>
          <w:noProof/>
        </w:rPr>
      </w:r>
      <w:r>
        <w:rPr>
          <w:noProof/>
        </w:rPr>
        <w:fldChar w:fldCharType="separate"/>
      </w:r>
      <w:r>
        <w:rPr>
          <w:noProof/>
        </w:rPr>
        <w:t>31</w:t>
      </w:r>
      <w:r>
        <w:rPr>
          <w:noProof/>
        </w:rPr>
        <w:fldChar w:fldCharType="end"/>
      </w:r>
    </w:p>
    <w:p w14:paraId="653E9B0B"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govora web sustava</w:t>
      </w:r>
      <w:r>
        <w:rPr>
          <w:noProof/>
        </w:rPr>
        <w:tab/>
      </w:r>
      <w:r>
        <w:rPr>
          <w:noProof/>
        </w:rPr>
        <w:fldChar w:fldCharType="begin"/>
      </w:r>
      <w:r>
        <w:rPr>
          <w:noProof/>
        </w:rPr>
        <w:instrText xml:space="preserve"> PAGEREF _Toc366305645 \h </w:instrText>
      </w:r>
      <w:r>
        <w:rPr>
          <w:noProof/>
        </w:rPr>
      </w:r>
      <w:r>
        <w:rPr>
          <w:noProof/>
        </w:rPr>
        <w:fldChar w:fldCharType="separate"/>
      </w:r>
      <w:r>
        <w:rPr>
          <w:noProof/>
        </w:rPr>
        <w:t>32</w:t>
      </w:r>
      <w:r>
        <w:rPr>
          <w:noProof/>
        </w:rPr>
        <w:fldChar w:fldCharType="end"/>
      </w:r>
    </w:p>
    <w:p w14:paraId="2DCEDAE6"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6305646 \h </w:instrText>
      </w:r>
      <w:r>
        <w:rPr>
          <w:noProof/>
        </w:rPr>
      </w:r>
      <w:r>
        <w:rPr>
          <w:noProof/>
        </w:rPr>
        <w:fldChar w:fldCharType="separate"/>
      </w:r>
      <w:r>
        <w:rPr>
          <w:noProof/>
        </w:rPr>
        <w:t>32</w:t>
      </w:r>
      <w:r>
        <w:rPr>
          <w:noProof/>
        </w:rPr>
        <w:fldChar w:fldCharType="end"/>
      </w:r>
    </w:p>
    <w:p w14:paraId="73B08497"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6305647 \h </w:instrText>
      </w:r>
      <w:r>
        <w:rPr>
          <w:noProof/>
        </w:rPr>
      </w:r>
      <w:r>
        <w:rPr>
          <w:noProof/>
        </w:rPr>
        <w:fldChar w:fldCharType="separate"/>
      </w:r>
      <w:r>
        <w:rPr>
          <w:noProof/>
        </w:rPr>
        <w:t>33</w:t>
      </w:r>
      <w:r>
        <w:rPr>
          <w:noProof/>
        </w:rPr>
        <w:fldChar w:fldCharType="end"/>
      </w:r>
    </w:p>
    <w:p w14:paraId="55DB894B" w14:textId="77777777" w:rsidR="00BC0089" w:rsidRDefault="00BC0089">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6305648 \h </w:instrText>
      </w:r>
      <w:r>
        <w:rPr>
          <w:noProof/>
        </w:rPr>
      </w:r>
      <w:r>
        <w:rPr>
          <w:noProof/>
        </w:rPr>
        <w:fldChar w:fldCharType="separate"/>
      </w:r>
      <w:r>
        <w:rPr>
          <w:noProof/>
        </w:rPr>
        <w:t>35</w:t>
      </w:r>
      <w:r>
        <w:rPr>
          <w:noProof/>
        </w:rPr>
        <w:fldChar w:fldCharType="end"/>
      </w:r>
    </w:p>
    <w:p w14:paraId="622EE693"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6305649 \h </w:instrText>
      </w:r>
      <w:r>
        <w:rPr>
          <w:noProof/>
        </w:rPr>
      </w:r>
      <w:r>
        <w:rPr>
          <w:noProof/>
        </w:rPr>
        <w:fldChar w:fldCharType="separate"/>
      </w:r>
      <w:r>
        <w:rPr>
          <w:noProof/>
        </w:rPr>
        <w:t>35</w:t>
      </w:r>
      <w:r>
        <w:rPr>
          <w:noProof/>
        </w:rPr>
        <w:fldChar w:fldCharType="end"/>
      </w:r>
    </w:p>
    <w:p w14:paraId="3C50778F"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6305650 \h </w:instrText>
      </w:r>
      <w:r>
        <w:rPr>
          <w:noProof/>
        </w:rPr>
      </w:r>
      <w:r>
        <w:rPr>
          <w:noProof/>
        </w:rPr>
        <w:fldChar w:fldCharType="separate"/>
      </w:r>
      <w:r>
        <w:rPr>
          <w:noProof/>
        </w:rPr>
        <w:t>36</w:t>
      </w:r>
      <w:r>
        <w:rPr>
          <w:noProof/>
        </w:rPr>
        <w:fldChar w:fldCharType="end"/>
      </w:r>
    </w:p>
    <w:p w14:paraId="760780D6"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6305651 \h </w:instrText>
      </w:r>
      <w:r>
        <w:rPr>
          <w:noProof/>
        </w:rPr>
      </w:r>
      <w:r>
        <w:rPr>
          <w:noProof/>
        </w:rPr>
        <w:fldChar w:fldCharType="separate"/>
      </w:r>
      <w:r>
        <w:rPr>
          <w:noProof/>
        </w:rPr>
        <w:t>36</w:t>
      </w:r>
      <w:r>
        <w:rPr>
          <w:noProof/>
        </w:rPr>
        <w:fldChar w:fldCharType="end"/>
      </w:r>
    </w:p>
    <w:p w14:paraId="18E6946B"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6305652 \h </w:instrText>
      </w:r>
      <w:r>
        <w:rPr>
          <w:noProof/>
        </w:rPr>
      </w:r>
      <w:r>
        <w:rPr>
          <w:noProof/>
        </w:rPr>
        <w:fldChar w:fldCharType="separate"/>
      </w:r>
      <w:r>
        <w:rPr>
          <w:noProof/>
        </w:rPr>
        <w:t>38</w:t>
      </w:r>
      <w:r>
        <w:rPr>
          <w:noProof/>
        </w:rPr>
        <w:fldChar w:fldCharType="end"/>
      </w:r>
    </w:p>
    <w:p w14:paraId="60D89E51" w14:textId="77777777" w:rsidR="00BC0089" w:rsidRDefault="00BC0089">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6305653 \h </w:instrText>
      </w:r>
      <w:r>
        <w:rPr>
          <w:noProof/>
        </w:rPr>
      </w:r>
      <w:r>
        <w:rPr>
          <w:noProof/>
        </w:rPr>
        <w:fldChar w:fldCharType="separate"/>
      </w:r>
      <w:r>
        <w:rPr>
          <w:noProof/>
        </w:rPr>
        <w:t>40</w:t>
      </w:r>
      <w:r>
        <w:rPr>
          <w:noProof/>
        </w:rPr>
        <w:fldChar w:fldCharType="end"/>
      </w:r>
    </w:p>
    <w:p w14:paraId="713E7445"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6305654 \h </w:instrText>
      </w:r>
      <w:r>
        <w:rPr>
          <w:noProof/>
        </w:rPr>
      </w:r>
      <w:r>
        <w:rPr>
          <w:noProof/>
        </w:rPr>
        <w:fldChar w:fldCharType="separate"/>
      </w:r>
      <w:r>
        <w:rPr>
          <w:noProof/>
        </w:rPr>
        <w:t>42</w:t>
      </w:r>
      <w:r>
        <w:rPr>
          <w:noProof/>
        </w:rPr>
        <w:fldChar w:fldCharType="end"/>
      </w:r>
    </w:p>
    <w:p w14:paraId="03FF7C06" w14:textId="77777777" w:rsidR="00BC0089" w:rsidRDefault="00BC0089">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6305655 \h </w:instrText>
      </w:r>
      <w:r>
        <w:rPr>
          <w:noProof/>
        </w:rPr>
      </w:r>
      <w:r>
        <w:rPr>
          <w:noProof/>
        </w:rPr>
        <w:fldChar w:fldCharType="separate"/>
      </w:r>
      <w:r>
        <w:rPr>
          <w:noProof/>
        </w:rPr>
        <w:t>45</w:t>
      </w:r>
      <w:r>
        <w:rPr>
          <w:noProof/>
        </w:rPr>
        <w:fldChar w:fldCharType="end"/>
      </w:r>
    </w:p>
    <w:p w14:paraId="7B459684"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6305656 \h </w:instrText>
      </w:r>
      <w:r>
        <w:rPr>
          <w:noProof/>
        </w:rPr>
      </w:r>
      <w:r>
        <w:rPr>
          <w:noProof/>
        </w:rPr>
        <w:fldChar w:fldCharType="separate"/>
      </w:r>
      <w:r>
        <w:rPr>
          <w:noProof/>
        </w:rPr>
        <w:t>45</w:t>
      </w:r>
      <w:r>
        <w:rPr>
          <w:noProof/>
        </w:rPr>
        <w:fldChar w:fldCharType="end"/>
      </w:r>
    </w:p>
    <w:p w14:paraId="37AC49D4"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Infrastruktura i postupak testiranja</w:t>
      </w:r>
      <w:r>
        <w:rPr>
          <w:noProof/>
        </w:rPr>
        <w:tab/>
      </w:r>
      <w:r>
        <w:rPr>
          <w:noProof/>
        </w:rPr>
        <w:fldChar w:fldCharType="begin"/>
      </w:r>
      <w:r>
        <w:rPr>
          <w:noProof/>
        </w:rPr>
        <w:instrText xml:space="preserve"> PAGEREF _Toc366305657 \h </w:instrText>
      </w:r>
      <w:r>
        <w:rPr>
          <w:noProof/>
        </w:rPr>
      </w:r>
      <w:r>
        <w:rPr>
          <w:noProof/>
        </w:rPr>
        <w:fldChar w:fldCharType="separate"/>
      </w:r>
      <w:r>
        <w:rPr>
          <w:noProof/>
        </w:rPr>
        <w:t>46</w:t>
      </w:r>
      <w:r>
        <w:rPr>
          <w:noProof/>
        </w:rPr>
        <w:fldChar w:fldCharType="end"/>
      </w:r>
    </w:p>
    <w:p w14:paraId="679917DD" w14:textId="77777777" w:rsidR="00BC0089" w:rsidRDefault="00BC0089">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Mjerenje i optimizacija performansi web sustava</w:t>
      </w:r>
      <w:r>
        <w:rPr>
          <w:noProof/>
        </w:rPr>
        <w:tab/>
      </w:r>
      <w:r>
        <w:rPr>
          <w:noProof/>
        </w:rPr>
        <w:fldChar w:fldCharType="begin"/>
      </w:r>
      <w:r>
        <w:rPr>
          <w:noProof/>
        </w:rPr>
        <w:instrText xml:space="preserve"> PAGEREF _Toc366305658 \h </w:instrText>
      </w:r>
      <w:r>
        <w:rPr>
          <w:noProof/>
        </w:rPr>
      </w:r>
      <w:r>
        <w:rPr>
          <w:noProof/>
        </w:rPr>
        <w:fldChar w:fldCharType="separate"/>
      </w:r>
      <w:r>
        <w:rPr>
          <w:noProof/>
        </w:rPr>
        <w:t>47</w:t>
      </w:r>
      <w:r>
        <w:rPr>
          <w:noProof/>
        </w:rPr>
        <w:fldChar w:fldCharType="end"/>
      </w:r>
    </w:p>
    <w:p w14:paraId="77356EEB"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lastRenderedPageBreak/>
        <w:t>6.2.1.</w:t>
      </w:r>
      <w:r>
        <w:rPr>
          <w:rFonts w:asciiTheme="minorHAnsi" w:eastAsiaTheme="minorEastAsia" w:hAnsiTheme="minorHAnsi" w:cstheme="minorBidi"/>
          <w:noProof/>
          <w:lang w:val="en-US" w:eastAsia="ja-JP"/>
        </w:rPr>
        <w:tab/>
      </w:r>
      <w:r>
        <w:rPr>
          <w:noProof/>
        </w:rPr>
        <w:t>Performanse sustava bez optimizacijskih mehanizama</w:t>
      </w:r>
      <w:r>
        <w:rPr>
          <w:noProof/>
        </w:rPr>
        <w:tab/>
      </w:r>
      <w:r>
        <w:rPr>
          <w:noProof/>
        </w:rPr>
        <w:fldChar w:fldCharType="begin"/>
      </w:r>
      <w:r>
        <w:rPr>
          <w:noProof/>
        </w:rPr>
        <w:instrText xml:space="preserve"> PAGEREF _Toc366305659 \h </w:instrText>
      </w:r>
      <w:r>
        <w:rPr>
          <w:noProof/>
        </w:rPr>
      </w:r>
      <w:r>
        <w:rPr>
          <w:noProof/>
        </w:rPr>
        <w:fldChar w:fldCharType="separate"/>
      </w:r>
      <w:r>
        <w:rPr>
          <w:noProof/>
        </w:rPr>
        <w:t>47</w:t>
      </w:r>
      <w:r>
        <w:rPr>
          <w:noProof/>
        </w:rPr>
        <w:fldChar w:fldCharType="end"/>
      </w:r>
    </w:p>
    <w:p w14:paraId="57ED3451"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web sustava dodavanjem indeksa u bazu podataka</w:t>
      </w:r>
      <w:r>
        <w:rPr>
          <w:noProof/>
        </w:rPr>
        <w:tab/>
      </w:r>
      <w:r>
        <w:rPr>
          <w:noProof/>
        </w:rPr>
        <w:fldChar w:fldCharType="begin"/>
      </w:r>
      <w:r>
        <w:rPr>
          <w:noProof/>
        </w:rPr>
        <w:instrText xml:space="preserve"> PAGEREF _Toc366305660 \h </w:instrText>
      </w:r>
      <w:r>
        <w:rPr>
          <w:noProof/>
        </w:rPr>
      </w:r>
      <w:r>
        <w:rPr>
          <w:noProof/>
        </w:rPr>
        <w:fldChar w:fldCharType="separate"/>
      </w:r>
      <w:r>
        <w:rPr>
          <w:noProof/>
        </w:rPr>
        <w:t>50</w:t>
      </w:r>
      <w:r>
        <w:rPr>
          <w:noProof/>
        </w:rPr>
        <w:fldChar w:fldCharType="end"/>
      </w:r>
    </w:p>
    <w:p w14:paraId="41FCE683"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Optimizacija web sustava korištenjem privremene pohrane podataka na strani aplikacije</w:t>
      </w:r>
      <w:r>
        <w:rPr>
          <w:noProof/>
        </w:rPr>
        <w:tab/>
      </w:r>
      <w:r>
        <w:rPr>
          <w:noProof/>
        </w:rPr>
        <w:fldChar w:fldCharType="begin"/>
      </w:r>
      <w:r>
        <w:rPr>
          <w:noProof/>
        </w:rPr>
        <w:instrText xml:space="preserve"> PAGEREF _Toc366305661 \h </w:instrText>
      </w:r>
      <w:r>
        <w:rPr>
          <w:noProof/>
        </w:rPr>
      </w:r>
      <w:r>
        <w:rPr>
          <w:noProof/>
        </w:rPr>
        <w:fldChar w:fldCharType="separate"/>
      </w:r>
      <w:r>
        <w:rPr>
          <w:noProof/>
        </w:rPr>
        <w:t>53</w:t>
      </w:r>
      <w:r>
        <w:rPr>
          <w:noProof/>
        </w:rPr>
        <w:fldChar w:fldCharType="end"/>
      </w:r>
    </w:p>
    <w:p w14:paraId="1E23F653" w14:textId="77777777" w:rsidR="00BC0089" w:rsidRDefault="00BC0089">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Sumarni prikaz i interpretacija rezultata</w:t>
      </w:r>
      <w:r>
        <w:rPr>
          <w:noProof/>
        </w:rPr>
        <w:tab/>
      </w:r>
      <w:r>
        <w:rPr>
          <w:noProof/>
        </w:rPr>
        <w:fldChar w:fldCharType="begin"/>
      </w:r>
      <w:r>
        <w:rPr>
          <w:noProof/>
        </w:rPr>
        <w:instrText xml:space="preserve"> PAGEREF _Toc366305662 \h </w:instrText>
      </w:r>
      <w:r>
        <w:rPr>
          <w:noProof/>
        </w:rPr>
      </w:r>
      <w:r>
        <w:rPr>
          <w:noProof/>
        </w:rPr>
        <w:fldChar w:fldCharType="separate"/>
      </w:r>
      <w:r>
        <w:rPr>
          <w:noProof/>
        </w:rPr>
        <w:t>56</w:t>
      </w:r>
      <w:r>
        <w:rPr>
          <w:noProof/>
        </w:rPr>
        <w:fldChar w:fldCharType="end"/>
      </w:r>
    </w:p>
    <w:p w14:paraId="64AD939C" w14:textId="77777777" w:rsidR="00BC0089" w:rsidRDefault="00BC0089">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Zaključak</w:t>
      </w:r>
      <w:r>
        <w:rPr>
          <w:noProof/>
        </w:rPr>
        <w:tab/>
      </w:r>
      <w:r>
        <w:rPr>
          <w:noProof/>
        </w:rPr>
        <w:fldChar w:fldCharType="begin"/>
      </w:r>
      <w:r>
        <w:rPr>
          <w:noProof/>
        </w:rPr>
        <w:instrText xml:space="preserve"> PAGEREF _Toc366305663 \h </w:instrText>
      </w:r>
      <w:r>
        <w:rPr>
          <w:noProof/>
        </w:rPr>
      </w:r>
      <w:r>
        <w:rPr>
          <w:noProof/>
        </w:rPr>
        <w:fldChar w:fldCharType="separate"/>
      </w:r>
      <w:r>
        <w:rPr>
          <w:noProof/>
        </w:rPr>
        <w:t>59</w:t>
      </w:r>
      <w:r>
        <w:rPr>
          <w:noProof/>
        </w:rPr>
        <w:fldChar w:fldCharType="end"/>
      </w:r>
    </w:p>
    <w:p w14:paraId="7204B01F" w14:textId="77777777" w:rsidR="00BC0089" w:rsidRDefault="00BC0089">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6305664 \h </w:instrText>
      </w:r>
      <w:r>
        <w:rPr>
          <w:noProof/>
        </w:rPr>
      </w:r>
      <w:r>
        <w:rPr>
          <w:noProof/>
        </w:rPr>
        <w:fldChar w:fldCharType="separate"/>
      </w:r>
      <w:r>
        <w:rPr>
          <w:noProof/>
        </w:rPr>
        <w:t>60</w:t>
      </w:r>
      <w:r>
        <w:rPr>
          <w:noProof/>
        </w:rPr>
        <w:fldChar w:fldCharType="end"/>
      </w:r>
    </w:p>
    <w:p w14:paraId="38E5770B" w14:textId="77777777" w:rsidR="00BC0089" w:rsidRDefault="00BC0089">
      <w:pPr>
        <w:pStyle w:val="TOC1"/>
        <w:tabs>
          <w:tab w:val="left" w:pos="420"/>
        </w:tabs>
        <w:rPr>
          <w:rFonts w:asciiTheme="minorHAnsi" w:eastAsiaTheme="minorEastAsia" w:hAnsiTheme="minorHAnsi" w:cstheme="minorBidi"/>
          <w:noProof/>
          <w:lang w:val="en-US" w:eastAsia="ja-JP"/>
        </w:rPr>
      </w:pPr>
      <w:r>
        <w:rPr>
          <w:noProof/>
        </w:rPr>
        <w:t>9.</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6305665 \h </w:instrText>
      </w:r>
      <w:r>
        <w:rPr>
          <w:noProof/>
        </w:rPr>
      </w:r>
      <w:r>
        <w:rPr>
          <w:noProof/>
        </w:rPr>
        <w:fldChar w:fldCharType="separate"/>
      </w:r>
      <w:r>
        <w:rPr>
          <w:noProof/>
        </w:rPr>
        <w:t>64</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0"/>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1" w:name="_Toc366305624"/>
      <w:r w:rsidRPr="00C103FB">
        <w:lastRenderedPageBreak/>
        <w:t>Uvod</w:t>
      </w:r>
      <w:bookmarkEnd w:id="1"/>
    </w:p>
    <w:p w14:paraId="253CABE0" w14:textId="7828818F"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 xml:space="preserve">kako bi </w:t>
      </w:r>
      <w:r w:rsidR="0066706F">
        <w:t xml:space="preserve">sebi i </w:t>
      </w:r>
      <w:r w:rsidR="00583BAE" w:rsidRPr="0090161B">
        <w:t>kolegama znanstvenicima</w:t>
      </w:r>
      <w:r w:rsidRPr="0090161B">
        <w:t xml:space="preserve"> </w:t>
      </w:r>
      <w:r w:rsidR="00583BAE" w:rsidRPr="0090161B">
        <w:t>omogućio jednostavniju razmjenu informacija</w:t>
      </w:r>
      <w:r w:rsidR="00214495">
        <w:t>,</w:t>
      </w:r>
      <w:r w:rsidRPr="0090161B">
        <w:t xml:space="preserve"> kako unutar institucije tako i između znanstveno-istraživačkih institucija</w:t>
      </w:r>
      <w:r w:rsidR="003D5585" w:rsidRPr="000141F9">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7D47D3">
        <w:rPr>
          <w:i/>
        </w:rPr>
        <w:t xml:space="preserve">web </w:t>
      </w:r>
      <w:r w:rsidR="00583BAE" w:rsidRPr="007D47D3">
        <w:rPr>
          <w:i/>
        </w:rPr>
        <w:t>server</w:t>
      </w:r>
      <w:r w:rsidR="00583BAE" w:rsidRPr="0090161B">
        <w:t xml:space="preserve">)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 xml:space="preserve">upute za postavljanje osobnog </w:t>
      </w:r>
      <w:r w:rsidR="00A00D2F">
        <w:t>web poslužitelja</w:t>
      </w:r>
      <w:r w:rsidR="003D5585" w:rsidRPr="000141F9">
        <w:rPr>
          <w:rStyle w:val="FootnoteReference"/>
        </w:rPr>
        <w:footnoteReference w:id="2"/>
      </w:r>
      <w:r w:rsidR="002931D7">
        <w:t>. Izvorni kod World Wide Web</w:t>
      </w:r>
      <w:r w:rsidR="003D5585" w:rsidRPr="0090161B">
        <w:t xml:space="preserve">a objavljen </w:t>
      </w:r>
      <w:r w:rsidR="00F40DB8">
        <w:t xml:space="preserve">je </w:t>
      </w:r>
      <w:r w:rsidR="003D5585" w:rsidRPr="0090161B">
        <w:t>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535DBE79"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 xml:space="preserve">Primjerice, </w:t>
      </w:r>
      <w:r w:rsidR="00F40DB8">
        <w:t>ako</w:t>
      </w:r>
      <w:r w:rsidR="0017629F">
        <w:t xml:space="preserve"> učitavanje sadr</w:t>
      </w:r>
      <w:r w:rsidR="00A94C8D">
        <w:t xml:space="preserve">žaja potraje više od 3 sekunde </w:t>
      </w:r>
      <w:r w:rsidR="0017629F">
        <w:t xml:space="preserve">53% korisnika koji pristupaju webu s mobilnog uređaja istu napušta. Brzina učitavanja </w:t>
      </w:r>
      <w:r w:rsidR="0017629F">
        <w:lastRenderedPageBreak/>
        <w:t>sadržaja (eng. load time, render time) izravno utječe na efikasnost prikazivanja oglasa</w:t>
      </w:r>
      <w:r w:rsidR="00A94C8D">
        <w:t xml:space="preserve"> (tj. zarade od internet oglasa)</w:t>
      </w:r>
      <w:r w:rsidR="0017629F">
        <w:t>, korisničko zadržavanje na web mjestu i s</w:t>
      </w:r>
      <w:r w:rsidR="009605D4">
        <w:t>klonost napuštanja web mjesta s</w:t>
      </w:r>
      <w:r w:rsidR="0017629F">
        <w:t xml:space="preserve">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79E80847" w:rsidR="0017629F" w:rsidRDefault="009D67AC" w:rsidP="0090161B">
      <w:pPr>
        <w:pStyle w:val="Tekst"/>
      </w:pPr>
      <w:r>
        <w:t>Ovaj rad donosi osnovne informacije o povijesti i razvoju weba, web sustav</w:t>
      </w:r>
      <w:r w:rsidR="00C81D63">
        <w:t>ima i njihovu kategorizaciju, povijest i pregled razvoja PHP programskog jezika te</w:t>
      </w:r>
      <w:r w:rsidR="009605D4">
        <w:t xml:space="preserve"> optimizacijske mehanizme primj</w:t>
      </w:r>
      <w:r w:rsidR="00C81D63">
        <w:t>enjive za web sustave visokih performansi s praktičnim primjerom</w:t>
      </w:r>
      <w:r>
        <w:t xml:space="preserve">. </w:t>
      </w:r>
      <w:r w:rsidR="00C81D63">
        <w:t>Posebna je pozornost posvećena performansama web sustava, definiranju metrika, mjerenju</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625BEAD6" w:rsidR="00FD0CD5" w:rsidRDefault="002B1CC1" w:rsidP="00C103FB">
      <w:pPr>
        <w:pStyle w:val="FOINaslov1"/>
      </w:pPr>
      <w:bookmarkStart w:id="2" w:name="_Toc366305625"/>
      <w:r>
        <w:lastRenderedPageBreak/>
        <w:t>World Wide Web</w:t>
      </w:r>
      <w:bookmarkEnd w:id="2"/>
    </w:p>
    <w:p w14:paraId="16EE0833" w14:textId="363FB055" w:rsidR="00624A2E" w:rsidRDefault="00C070B2" w:rsidP="00BC2CA8">
      <w:pPr>
        <w:pStyle w:val="Tekst"/>
      </w:pPr>
      <w:r>
        <w:t xml:space="preserve">Internet je često </w:t>
      </w:r>
      <w:r w:rsidR="009605D4">
        <w:t>pogrešno</w:t>
      </w:r>
      <w:r w:rsidR="00BC2CA8">
        <w:t xml:space="preserve"> poistovjećen s </w:t>
      </w:r>
      <w:r w:rsidR="00094500">
        <w:t>webom</w:t>
      </w:r>
      <w:r>
        <w:t xml:space="preserve"> koji </w:t>
      </w:r>
      <w:r w:rsidR="00094500">
        <w:t xml:space="preserve">je, </w:t>
      </w:r>
      <w:r w:rsidR="00BC2CA8">
        <w:t xml:space="preserve">iako najpopularniji, samo jedan </w:t>
      </w:r>
      <w:r>
        <w:t xml:space="preserve">njegov </w:t>
      </w:r>
      <w:r w:rsidR="00BC2CA8">
        <w:t xml:space="preserve">aspekt. Internet </w:t>
      </w:r>
      <w:r>
        <w:t>podrazumijeva</w:t>
      </w:r>
      <w:r w:rsidR="00BC2CA8">
        <w:t xml:space="preserve"> </w:t>
      </w:r>
      <w:r w:rsidR="006955CD" w:rsidRPr="006955CD">
        <w:t>"</w:t>
      </w:r>
      <w:r w:rsidR="00BC2CA8" w:rsidRPr="00C81D63">
        <w:rPr>
          <w:i/>
        </w:rPr>
        <w:t xml:space="preserve">mrežu međusobno povezanih </w:t>
      </w:r>
      <w:r w:rsidRPr="00C81D63">
        <w:rPr>
          <w:i/>
        </w:rPr>
        <w:t xml:space="preserve">prostorno distribuiranih </w:t>
      </w:r>
      <w:r w:rsidR="00BC2CA8" w:rsidRPr="00C81D63">
        <w:rPr>
          <w:i/>
        </w:rPr>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rsidRPr="00C81D63">
        <w:rPr>
          <w:i/>
        </w:rPr>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t>
      </w:r>
      <w:r w:rsidR="007A0DF8">
        <w:t>Na w</w:t>
      </w:r>
      <w:r w:rsidR="006955CD">
        <w:t>eb možemo gledati kao</w:t>
      </w:r>
      <w:r w:rsidR="007A0DF8">
        <w:t xml:space="preserve"> na</w:t>
      </w:r>
      <w:r w:rsidR="006955CD">
        <w:t xml:space="preserve"> uslugu </w:t>
      </w:r>
      <w:r w:rsidR="00BC2CA8">
        <w:t xml:space="preserve">razmjene informacija u obliku </w:t>
      </w:r>
      <w:r w:rsidR="00094500">
        <w:t>dokumenata</w:t>
      </w:r>
      <w:r w:rsidR="001111CE">
        <w:t xml:space="preserve"> tj. </w:t>
      </w:r>
      <w:r>
        <w:t xml:space="preserve">web </w:t>
      </w:r>
      <w:r w:rsidR="00BC2CA8">
        <w:t>stranica</w:t>
      </w:r>
      <w:r>
        <w:t xml:space="preserve">. Dakle, web je usluga </w:t>
      </w:r>
      <w:r w:rsidR="007A0DF8">
        <w:t xml:space="preserve">bazirana na Internetu </w:t>
      </w:r>
      <w:r>
        <w:t>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r w:rsidR="00090132">
        <w:t>Nastavak poglavlja donosi pregled razvoja World Wide Weba, osnove HTTP protokola, kategorizaciju web sustava i pregled tehnologija za razvoj web sustava.</w:t>
      </w:r>
    </w:p>
    <w:p w14:paraId="3FB57102" w14:textId="26FBF767" w:rsidR="008C6CC0" w:rsidRDefault="008C6CC0" w:rsidP="00BC2CA8">
      <w:pPr>
        <w:pStyle w:val="FOINaslov2"/>
      </w:pPr>
      <w:bookmarkStart w:id="3" w:name="_Toc366305626"/>
      <w:r>
        <w:t>Nastanak i razvoj World Wide Weba</w:t>
      </w:r>
      <w:bookmarkEnd w:id="3"/>
    </w:p>
    <w:p w14:paraId="66BC389F" w14:textId="38FA58A5" w:rsidR="00943E18" w:rsidRDefault="004C0340" w:rsidP="004C0340">
      <w:pPr>
        <w:pStyle w:val="Tekst"/>
      </w:pPr>
      <w:r>
        <w:t>Tim Berners-Lee</w:t>
      </w:r>
      <w:r w:rsidR="00CF2720">
        <w:t xml:space="preserve"> je 90</w:t>
      </w:r>
      <w:r w:rsidR="006A1248">
        <w:t>-</w:t>
      </w:r>
      <w:r w:rsidR="00CF2720">
        <w:t xml:space="preserve">tih godina 20. stoljeća radio kao istraživač u CERN-u, najvećem laboratoriju za istraživanje čestica, gdje se više od tisuću znanstvenika bavilo </w:t>
      </w:r>
      <w:r w:rsidR="006A1248">
        <w:t xml:space="preserve">znanstvenim </w:t>
      </w:r>
      <w:r w:rsidR="00CF2720">
        <w:t xml:space="preserve">istraživanjima radovima. U CERN-u je postojala ogromna količina informacija, ali pristup i pronalazak traženih dokumenata nije bio jednostavan. Znanstvenici su se često morali prijavljivati u različita računala, koristiti (i naučiti kako koristiti) različite sustave kako bi pristupili informaciji koja im je potrebna. Berners-Lee je bio frustriran takvim uvjetima gdje je znanstvenicima bilo jednostavnije </w:t>
      </w:r>
      <w:r w:rsidR="00CF2720" w:rsidRPr="00CF2720">
        <w:t>"</w:t>
      </w:r>
      <w:r w:rsidR="00CF2720" w:rsidRPr="00CF2720">
        <w:rPr>
          <w:i/>
        </w:rPr>
        <w:t>pitati jedan drugoga</w:t>
      </w:r>
      <w:r w:rsidR="00CF2720">
        <w:rPr>
          <w:i/>
        </w:rPr>
        <w:t xml:space="preserve"> za informacije u vrijeme </w:t>
      </w:r>
      <w:r w:rsidR="00CF2720" w:rsidRPr="00CF2720">
        <w:rPr>
          <w:i/>
        </w:rPr>
        <w:t>kave</w:t>
      </w:r>
      <w:r w:rsidR="00CF2720" w:rsidRPr="00CF2720">
        <w:t>"</w:t>
      </w:r>
      <w:r w:rsidR="00BF488A">
        <w:t xml:space="preserve"> nego pronaći informaciju u sustavu</w:t>
      </w:r>
      <w:r w:rsidR="00B133C2">
        <w:t xml:space="preserve"> </w:t>
      </w:r>
      <w:r w:rsidR="00B133C2">
        <w:fldChar w:fldCharType="begin" w:fldLock="1"/>
      </w:r>
      <w:r w:rsidR="00883D80">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fldChar w:fldCharType="separate"/>
      </w:r>
      <w:r w:rsidR="00B133C2">
        <w:rPr>
          <w:noProof/>
        </w:rPr>
        <w:t>(Web Foundation, s.a.; Berners-L</w:t>
      </w:r>
      <w:r w:rsidR="00B133C2" w:rsidRPr="00B133C2">
        <w:rPr>
          <w:noProof/>
        </w:rPr>
        <w:t>e</w:t>
      </w:r>
      <w:r w:rsidR="00B133C2">
        <w:rPr>
          <w:noProof/>
        </w:rPr>
        <w:t>e</w:t>
      </w:r>
      <w:r w:rsidR="00B133C2" w:rsidRPr="00B133C2">
        <w:rPr>
          <w:noProof/>
        </w:rPr>
        <w:t>, 2017)</w:t>
      </w:r>
      <w:r w:rsidR="00B133C2">
        <w:fldChar w:fldCharType="end"/>
      </w:r>
      <w:r w:rsidR="00BF488A">
        <w:t>.</w:t>
      </w:r>
      <w:r w:rsidR="00B133C2">
        <w:t xml:space="preserve"> U CERN-u se tada najviše</w:t>
      </w:r>
      <w:r w:rsidR="006A1248">
        <w:t xml:space="preserve"> komuniciralo emailom a dijeljenje informacija bilo je svedeno na izravno </w:t>
      </w:r>
      <w:r w:rsidR="00843F8E">
        <w:t>prenošenje</w:t>
      </w:r>
      <w:r w:rsidR="006A1248">
        <w:t xml:space="preserve"> datoteka</w:t>
      </w:r>
      <w:r w:rsidR="00B133C2">
        <w:t>.</w:t>
      </w:r>
      <w:r w:rsidR="00CF2720">
        <w:t xml:space="preserve"> </w:t>
      </w:r>
    </w:p>
    <w:p w14:paraId="6F3C2644" w14:textId="64601C28" w:rsidR="004C0340" w:rsidRDefault="00B133C2" w:rsidP="004C0340">
      <w:pPr>
        <w:pStyle w:val="Tekst"/>
      </w:pPr>
      <w:r>
        <w:t xml:space="preserve">Berners-Lee je 1980. godine radio na projektu </w:t>
      </w:r>
      <w:r w:rsidR="00DE66ED">
        <w:t>Enquire</w:t>
      </w:r>
      <w:r>
        <w:t xml:space="preserve"> kako bi razvio rješenje za upravljanje i rad s dokumentima odnosno informacijama temeljeno</w:t>
      </w:r>
      <w:r w:rsidR="006A1248">
        <w:t xml:space="preserve"> na hiper</w:t>
      </w:r>
      <w:r>
        <w:t xml:space="preserve">tekstu (eng. </w:t>
      </w:r>
      <w:r>
        <w:rPr>
          <w:i/>
        </w:rPr>
        <w:t>hypertext</w:t>
      </w:r>
      <w:r w:rsidRPr="00B133C2">
        <w:t>)</w:t>
      </w:r>
      <w:r>
        <w:t xml:space="preserve">. </w:t>
      </w:r>
      <w:r w:rsidR="00DE66ED">
        <w:t>Enquire</w:t>
      </w:r>
      <w:r>
        <w:t xml:space="preserve"> </w:t>
      </w:r>
      <w:r w:rsidR="006A1248">
        <w:t xml:space="preserve">je prethodnik </w:t>
      </w:r>
      <w:r w:rsidR="00DE66ED">
        <w:t>današnjeg weba</w:t>
      </w:r>
      <w:r w:rsidR="006A1248">
        <w:t xml:space="preserve"> u kojem se korisnik kretao kroz informacijski prostor pomoću tekstualnih</w:t>
      </w:r>
      <w:r w:rsidR="00DE66ED">
        <w:t xml:space="preserve"> poveznica (eng. </w:t>
      </w:r>
      <w:r w:rsidR="00DE66ED">
        <w:rPr>
          <w:i/>
        </w:rPr>
        <w:t>link</w:t>
      </w:r>
      <w:r w:rsidR="006A1248">
        <w:rPr>
          <w:i/>
        </w:rPr>
        <w:t>, hyperlink</w:t>
      </w:r>
      <w:r w:rsidR="00DE66ED">
        <w:t>).</w:t>
      </w:r>
      <w:r w:rsidR="00DE66ED" w:rsidRPr="00DE66ED">
        <w:t xml:space="preserve"> </w:t>
      </w:r>
      <w:r w:rsidR="00DE66ED">
        <w:t xml:space="preserve">Enquire je bio sličan aplikaciji Hypercard koju je Apple razvio za svoj Macintosh operacijski sustav. Enquire je, za razliku od Hypercarda, bilo moguće pokrenuti na različitim i višekorisničkim sustavima ali nije imao podršku za slikovne datoteke </w:t>
      </w:r>
      <w:r w:rsidR="00DE66ED">
        <w:fldChar w:fldCharType="begin" w:fldLock="1"/>
      </w:r>
      <w:r w:rsidR="000C7561">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fldChar w:fldCharType="separate"/>
      </w:r>
      <w:r w:rsidR="00DE66ED" w:rsidRPr="00DE66ED">
        <w:rPr>
          <w:noProof/>
        </w:rPr>
        <w:t>(Berners-Lee, 1989)</w:t>
      </w:r>
      <w:r w:rsidR="00DE66ED">
        <w:fldChar w:fldCharType="end"/>
      </w:r>
      <w:r w:rsidR="00DE66ED">
        <w:t>. Berners-Lee je privremeno napustio CERN da bi se ponovno vratio 19</w:t>
      </w:r>
      <w:r w:rsidR="009B7A50">
        <w:t xml:space="preserve">84. godine i nastavio s radom te je aktivno </w:t>
      </w:r>
      <w:r w:rsidR="00DE66ED">
        <w:t>koristio Enquire za pohranu i povezivanje</w:t>
      </w:r>
      <w:r w:rsidR="006A1248">
        <w:t xml:space="preserve"> </w:t>
      </w:r>
      <w:r w:rsidR="004E0088">
        <w:t>informacija</w:t>
      </w:r>
      <w:r w:rsidR="009B7A50">
        <w:t>,</w:t>
      </w:r>
      <w:r w:rsidR="004E0088">
        <w:t xml:space="preserve"> ali je shvatio da previše vremena provodi ažurirajući pohranjene informacije. Shvatio je kako CERN treba sustav poput Enquirea ali </w:t>
      </w:r>
      <w:r w:rsidR="004E0088">
        <w:lastRenderedPageBreak/>
        <w:t>dostupan svima, ne samo njemu.</w:t>
      </w:r>
      <w:r w:rsidR="000C7561">
        <w:t xml:space="preserve"> Berners-Lee je procijenio kako je za prvu fazu razvoja takvog sustava potreban tim od 2 znanstvenika i vrijeme od 6 do 12 mjeseci </w:t>
      </w:r>
      <w:r w:rsidR="000C7561">
        <w:fldChar w:fldCharType="begin" w:fldLock="1"/>
      </w:r>
      <w:r w:rsidR="00883D80">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fldChar w:fldCharType="separate"/>
      </w:r>
      <w:r w:rsidR="000C7561" w:rsidRPr="000C7561">
        <w:rPr>
          <w:noProof/>
        </w:rPr>
        <w:t xml:space="preserve">(Berners-Lee, 1989, </w:t>
      </w:r>
      <w:r w:rsidR="004518C5" w:rsidRPr="0042310F">
        <w:rPr>
          <w:i/>
          <w:color w:val="000000"/>
        </w:rPr>
        <w:t>s.a.</w:t>
      </w:r>
      <w:r w:rsidR="000C7561" w:rsidRPr="000C7561">
        <w:rPr>
          <w:noProof/>
        </w:rPr>
        <w:t>)</w:t>
      </w:r>
      <w:r w:rsidR="000C7561">
        <w:fldChar w:fldCharType="end"/>
      </w:r>
      <w:r w:rsidR="000C7561">
        <w:t>.</w:t>
      </w:r>
    </w:p>
    <w:p w14:paraId="1BDC5B43" w14:textId="276E7E45" w:rsidR="000C7561" w:rsidRDefault="000C7561" w:rsidP="004C0340">
      <w:pPr>
        <w:pStyle w:val="Tekst"/>
      </w:pPr>
      <w:r>
        <w:t xml:space="preserve">Berners-Lee je svoje rješenje za upravljanje i distribuciju informacija temeljio na hipertekstu, konceptu poveznica koje korisnicima omogućava kretanje kroz prostor informacija, koji su ranije opisali Vanevar Bush (1945.) i Ted Nelson (1965.). </w:t>
      </w:r>
      <w:r w:rsidRPr="000C7561">
        <w:t>Doug Engelbart</w:t>
      </w:r>
      <w:r>
        <w:t xml:space="preserve"> je u 60. godinama 20. stoljeća razvio sustav sličan webu pokretan na jednom računalu (internet </w:t>
      </w:r>
      <w:r w:rsidR="00334489">
        <w:t xml:space="preserve">tada </w:t>
      </w:r>
      <w:r>
        <w:t xml:space="preserve">još nije bio razvijen). Berners-Lee navodi kako je on </w:t>
      </w:r>
      <w:r w:rsidRPr="000C7561">
        <w:t>"</w:t>
      </w:r>
      <w:r>
        <w:t>samo</w:t>
      </w:r>
      <w:r w:rsidRPr="000C7561">
        <w:t>"</w:t>
      </w:r>
      <w:r>
        <w:t xml:space="preserve"> povezao koncept hiperteksta s idejama TCP (</w:t>
      </w:r>
      <w:r w:rsidRPr="000C7561">
        <w:t>Transmission Control Protocol</w:t>
      </w:r>
      <w:r>
        <w:t>) i DNS (</w:t>
      </w:r>
      <w:r w:rsidRPr="000C7561">
        <w:t>Domain Name System</w:t>
      </w:r>
      <w:r>
        <w:t xml:space="preserve">) </w:t>
      </w:r>
      <w:r>
        <w:fldChar w:fldCharType="begin" w:fldLock="1"/>
      </w:r>
      <w:r w:rsidR="00883D80">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fldChar w:fldCharType="separate"/>
      </w:r>
      <w:r w:rsidRPr="000C7561">
        <w:rPr>
          <w:noProof/>
        </w:rPr>
        <w:t xml:space="preserve">(Berners-Lee, </w:t>
      </w:r>
      <w:r w:rsidR="004518C5" w:rsidRPr="0042310F">
        <w:rPr>
          <w:i/>
          <w:color w:val="000000"/>
        </w:rPr>
        <w:t>s.a.</w:t>
      </w:r>
      <w:r w:rsidRPr="000C7561">
        <w:rPr>
          <w:noProof/>
        </w:rPr>
        <w:t>)</w:t>
      </w:r>
      <w:r>
        <w:fldChar w:fldCharType="end"/>
      </w:r>
      <w:r>
        <w:t>:</w:t>
      </w:r>
    </w:p>
    <w:p w14:paraId="5DD7305B" w14:textId="556FBBCB" w:rsidR="000C7561" w:rsidRDefault="000C7561" w:rsidP="000C7561">
      <w:pPr>
        <w:pStyle w:val="Tekst"/>
      </w:pPr>
      <w:r w:rsidRPr="000C7561">
        <w:t>"</w:t>
      </w:r>
      <w:r w:rsidRPr="000C7561">
        <w:rPr>
          <w:i/>
        </w:rPr>
        <w:t>I just had to take the hypertext idea and connect it to the TCP and DNS ideas and -- ta-da! -- the World Wide Web.</w:t>
      </w:r>
      <w:r w:rsidRPr="000C7561">
        <w:t>"</w:t>
      </w:r>
    </w:p>
    <w:p w14:paraId="2366FFB5" w14:textId="42AC8EC2" w:rsidR="000C7561" w:rsidRDefault="006A1248" w:rsidP="000C7561">
      <w:pPr>
        <w:pStyle w:val="Tekst"/>
      </w:pPr>
      <w:r>
        <w:t>Iako web nije prvi sustav za upravljanje i dijeljenje informacija, jedini je uspješno probio barijere i omogućio dijeljenje informacija između korisnika na različitim računalima, bez obzira na njihovu lokaciju.</w:t>
      </w:r>
      <w:r w:rsidR="00E25803" w:rsidRPr="00E25803">
        <w:t xml:space="preserve"> </w:t>
      </w:r>
      <w:r w:rsidR="00E25803">
        <w:t>Berners-Lee navodi kako razvoj weba nije bio toliko težak koliko je teško bilo uvjeriti ljude da ga počnu koristiti, standardizirati protokole i tehnologije.</w:t>
      </w:r>
      <w:r w:rsidR="00A96184">
        <w:t xml:space="preserve"> Berners-Lee je koristio svoje osobno NeXT računalo za razvoj weba, HTTP protokola, prve web stranice i web preglednika a isto je računalo i prvi web poslužitelj. </w:t>
      </w:r>
    </w:p>
    <w:p w14:paraId="44786DF8" w14:textId="5243134A" w:rsidR="008C6CC0" w:rsidRPr="00EB6844" w:rsidRDefault="008C6CC0" w:rsidP="008C6CC0">
      <w:pPr>
        <w:pStyle w:val="FOINaslov2"/>
        <w:rPr>
          <w:lang w:val="en-US"/>
        </w:rPr>
      </w:pPr>
      <w:bookmarkStart w:id="4" w:name="_Toc366305627"/>
      <w:r>
        <w:rPr>
          <w:lang w:val="en-US"/>
        </w:rPr>
        <w:t>Hypertext Transfer Protocol</w:t>
      </w:r>
      <w:r w:rsidR="002B1CC1">
        <w:rPr>
          <w:lang w:val="en-US"/>
        </w:rPr>
        <w:t xml:space="preserve"> (HTTP)</w:t>
      </w:r>
      <w:bookmarkEnd w:id="4"/>
    </w:p>
    <w:p w14:paraId="5B1FABD8" w14:textId="51E97C58" w:rsidR="008C6CC0" w:rsidRDefault="008C6CC0" w:rsidP="008C6CC0">
      <w:pPr>
        <w:pStyle w:val="Tekst"/>
      </w:pPr>
      <w:r>
        <w:t>Hypertext Transfer Protocol (HTTP) protokol je aplikacijskog sloja ISO-OSI konceptualnog modela komunikacijskih sustava kojim se najčešće opisuju Internet sustavi. HTTP je definiran kao generički, višestruko primjenjiv, objektno or</w:t>
      </w:r>
      <w:r w:rsidR="009605D4">
        <w:t>i</w:t>
      </w:r>
      <w:r>
        <w:t xml:space="preserve">jentirani protokol bez stanja (eng. stateless). Protokol definira pravila komunikacije </w:t>
      </w:r>
      <w:r w:rsidRPr="0090161B">
        <w:t>distribuiranih</w:t>
      </w:r>
      <w:r>
        <w:t xml:space="preserve"> sustava za razmjenu informacija odnosno strukturu i semantiku digitalnih poruka (HTTP zahtjeva i odgovora) i temelj je infrastrukture World Wide Weba </w:t>
      </w:r>
      <w:r>
        <w:fldChar w:fldCharType="begin" w:fldLock="1"/>
      </w:r>
      <w:r>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fldChar w:fldCharType="separate"/>
      </w:r>
      <w:r w:rsidRPr="003E2680">
        <w:rPr>
          <w:noProof/>
        </w:rPr>
        <w:t xml:space="preserve">(Berners-Lee </w:t>
      </w:r>
      <w:r w:rsidRPr="003E2680">
        <w:rPr>
          <w:i/>
          <w:noProof/>
        </w:rPr>
        <w:t>et al.</w:t>
      </w:r>
      <w:r w:rsidRPr="003E2680">
        <w:rPr>
          <w:noProof/>
        </w:rPr>
        <w:t>, 1997)</w:t>
      </w:r>
      <w:r>
        <w:fldChar w:fldCharType="end"/>
      </w:r>
      <w:r>
        <w:t>.</w:t>
      </w:r>
    </w:p>
    <w:p w14:paraId="691054C2" w14:textId="081A1DC0" w:rsidR="008C6CC0" w:rsidRDefault="008C6CC0" w:rsidP="008C6CC0">
      <w:pPr>
        <w:pStyle w:val="Tekst"/>
      </w:pPr>
      <w:r>
        <w:t xml:space="preserve">Razvoj HTTP-a započeo je Tim Berners-Lee 1989. godine, a danas njegov razvoj nadziru organizacije </w:t>
      </w:r>
      <w:r w:rsidRPr="003A3190">
        <w:t>Internet Engineering Task Force (IETF)</w:t>
      </w:r>
      <w:r w:rsidRPr="000141F9">
        <w:rPr>
          <w:rStyle w:val="FootnoteReference"/>
        </w:rPr>
        <w:footnoteReference w:id="3"/>
      </w:r>
      <w:r w:rsidRPr="003A3190">
        <w:t xml:space="preserve"> </w:t>
      </w:r>
      <w:r>
        <w:t>i</w:t>
      </w:r>
      <w:r w:rsidRPr="003A3190">
        <w:t xml:space="preserve"> World Wide Web Consortium (W3C)</w:t>
      </w:r>
      <w:r w:rsidRPr="000141F9">
        <w:rPr>
          <w:rStyle w:val="FootnoteReference"/>
        </w:rPr>
        <w:footnoteReference w:id="4"/>
      </w:r>
      <w:r>
        <w:t xml:space="preserve">. Tim Berners-Lee danas je direktor W3C organizacije. Najraširenija </w:t>
      </w:r>
      <w:r>
        <w:lastRenderedPageBreak/>
        <w:t xml:space="preserve">verzija HTTP protokola, verzija HTTP/1.1, prvi je put opisana u dokumentu </w:t>
      </w:r>
      <w:hyperlink r:id="rId11" w:history="1">
        <w:r w:rsidRPr="003A3190">
          <w:rPr>
            <w:rStyle w:val="Hyperlink"/>
          </w:rPr>
          <w:t>RFC 2068</w:t>
        </w:r>
      </w:hyperlink>
      <w:r>
        <w:t xml:space="preserve"> 1997. godine, a kasnije je zamijenjen dokumentom </w:t>
      </w:r>
      <w:hyperlink r:id="rId12" w:history="1">
        <w:r w:rsidRPr="003A3190">
          <w:rPr>
            <w:rStyle w:val="Hyperlink"/>
          </w:rPr>
          <w:t>RFC 2616</w:t>
        </w:r>
      </w:hyperlink>
      <w:r w:rsidRPr="003A3190">
        <w:t> </w:t>
      </w:r>
      <w:r>
        <w:t xml:space="preserve">1999. godine. Grupa dokumenata </w:t>
      </w:r>
      <w:hyperlink r:id="rId13" w:history="1">
        <w:r w:rsidRPr="003A3190">
          <w:rPr>
            <w:rStyle w:val="Hyperlink"/>
          </w:rPr>
          <w:t>RFC 7230</w:t>
        </w:r>
      </w:hyperlink>
      <w:r>
        <w:t xml:space="preserve"> </w:t>
      </w:r>
      <w:r w:rsidRPr="003A3190">
        <w:t xml:space="preserve"> </w:t>
      </w:r>
      <w:r>
        <w:t xml:space="preserve">(RFC </w:t>
      </w:r>
      <w:r w:rsidRPr="00BB28F8">
        <w:t xml:space="preserve">7230, </w:t>
      </w:r>
      <w:r>
        <w:t xml:space="preserve">RFC </w:t>
      </w:r>
      <w:r w:rsidRPr="00BB28F8">
        <w:t xml:space="preserve">7231, </w:t>
      </w:r>
      <w:r>
        <w:t xml:space="preserve">RFC </w:t>
      </w:r>
      <w:r w:rsidRPr="00BB28F8">
        <w:t xml:space="preserve">7232, </w:t>
      </w:r>
      <w:r>
        <w:t xml:space="preserve">RFC </w:t>
      </w:r>
      <w:r w:rsidRPr="00BB28F8">
        <w:t xml:space="preserve">7233, </w:t>
      </w:r>
      <w:r>
        <w:t xml:space="preserve">RFC </w:t>
      </w:r>
      <w:r w:rsidRPr="00BB28F8">
        <w:t xml:space="preserve">7234, </w:t>
      </w:r>
      <w:r>
        <w:t xml:space="preserve">RFC </w:t>
      </w:r>
      <w:r w:rsidRPr="00BB28F8">
        <w:t>7235</w:t>
      </w:r>
      <w:r>
        <w:t xml:space="preserve">) </w:t>
      </w:r>
      <w:r w:rsidRPr="003A3190">
        <w:t>2014.</w:t>
      </w:r>
      <w:r w:rsidR="009605D4">
        <w:t xml:space="preserve"> godine zam</w:t>
      </w:r>
      <w:r>
        <w:t>jenjuju i nadopunjuju HTTP protokol 2014. godine.</w:t>
      </w:r>
    </w:p>
    <w:p w14:paraId="6DB55C9E" w14:textId="55017705" w:rsidR="008C6CC0" w:rsidRDefault="008C6CC0" w:rsidP="00090132">
      <w:pPr>
        <w:pStyle w:val="Tekst"/>
      </w:pPr>
      <w:r>
        <w:t>HTTP protokol temelji se na parovima poruka zahtjev</w:t>
      </w:r>
      <w:r w:rsidR="00E922C4">
        <w:t>a</w:t>
      </w:r>
      <w:r>
        <w:t xml:space="preserve"> i odgovor</w:t>
      </w:r>
      <w:r w:rsidR="00E922C4">
        <w:t>a</w:t>
      </w:r>
      <w:r>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61AF013F" w14:textId="77777777" w:rsidR="008C6CC0" w:rsidRDefault="008C6CC0" w:rsidP="001B5B5D">
      <w:pPr>
        <w:pStyle w:val="Slika"/>
      </w:pPr>
      <w:r>
        <w:rPr>
          <w:noProof/>
          <w:lang w:val="en-US"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Default="008C6CC0" w:rsidP="001B5B5D">
      <w:pPr>
        <w:pStyle w:val="Caption"/>
      </w:pPr>
      <w:r w:rsidRPr="002B504F">
        <w:rPr>
          <w:b/>
        </w:rPr>
        <w:t xml:space="preserve">Slika </w:t>
      </w:r>
      <w:r w:rsidR="0029764E" w:rsidRPr="002B504F">
        <w:rPr>
          <w:b/>
        </w:rPr>
        <w:fldChar w:fldCharType="begin"/>
      </w:r>
      <w:r w:rsidR="0029764E" w:rsidRPr="002B504F">
        <w:rPr>
          <w:b/>
        </w:rPr>
        <w:instrText xml:space="preserve"> SEQ Slika \* ARABIC </w:instrText>
      </w:r>
      <w:r w:rsidR="0029764E" w:rsidRPr="002B504F">
        <w:rPr>
          <w:b/>
        </w:rPr>
        <w:fldChar w:fldCharType="separate"/>
      </w:r>
      <w:r w:rsidR="00715C87">
        <w:rPr>
          <w:b/>
          <w:noProof/>
        </w:rPr>
        <w:t>1</w:t>
      </w:r>
      <w:r w:rsidR="0029764E" w:rsidRPr="002B504F">
        <w:rPr>
          <w:b/>
          <w:noProof/>
        </w:rPr>
        <w:fldChar w:fldCharType="end"/>
      </w:r>
      <w:r>
        <w:t>: Princip rada HTTP protokola</w:t>
      </w:r>
      <w:r w:rsidR="002B1CC1">
        <w:t xml:space="preserve">: </w:t>
      </w:r>
      <w:r>
        <w:t>zahtjev - odgovor</w:t>
      </w:r>
    </w:p>
    <w:p w14:paraId="09320D7E" w14:textId="56BE5F99" w:rsidR="008C6CC0" w:rsidRDefault="008C6CC0" w:rsidP="002B3ED5">
      <w:pPr>
        <w:pStyle w:val="Tekst"/>
      </w:pPr>
      <w:r>
        <w:t xml:space="preserve">HTTP </w:t>
      </w:r>
      <w:r w:rsidR="00945147">
        <w:t xml:space="preserve">zahtjevi </w:t>
      </w:r>
      <w:r w:rsidR="00E922C4">
        <w:t xml:space="preserve">definiraju </w:t>
      </w:r>
      <w:r w:rsidR="00090132">
        <w:t>tzv.</w:t>
      </w:r>
      <w:r>
        <w:t xml:space="preserve"> </w:t>
      </w:r>
      <w:r w:rsidR="00090132">
        <w:t xml:space="preserve">HTTP </w:t>
      </w:r>
      <w:r>
        <w:t>metode (npr. GET, POST, HEAD, PUT, DELETE, ...) koje</w:t>
      </w:r>
      <w:r w:rsidR="00945147">
        <w:t xml:space="preserve"> ga</w:t>
      </w:r>
      <w:r>
        <w:t xml:space="preserve"> semantički </w:t>
      </w:r>
      <w:r w:rsidR="00090132">
        <w:t>pobliže određuju</w:t>
      </w:r>
      <w:r>
        <w:t>, što je posebno važno kod web servisa</w:t>
      </w:r>
      <w:r w:rsidR="00090132">
        <w:t xml:space="preserve"> (npr. REST web servisi se u svojoj osnovi oslanjaju na HTTP metode)</w:t>
      </w:r>
      <w:r>
        <w:t xml:space="preserve">. </w:t>
      </w:r>
      <w:r w:rsidR="00E922C4">
        <w:t xml:space="preserve">Web je poslužitelj dostupan na web adresi i portu (standardno port 80) te prihvaća HTTP zahtjeve na temelju kojih generira HTTP odgovore. </w:t>
      </w:r>
      <w:r>
        <w:t xml:space="preserve">HTTP odgovor sadrži statusni kod koji semantički određuje status obrade zahtjeva, zaglavlja koja sadrže dodatne informacije te tijelo poruke (eng. </w:t>
      </w:r>
      <w:r w:rsidRPr="00E922C4">
        <w:rPr>
          <w:i/>
        </w:rPr>
        <w:t>message body</w:t>
      </w:r>
      <w:r>
        <w:t xml:space="preserve">) u nekom formatu (npr. HTML, XML, JSON). HTTP statusni kodovi </w:t>
      </w:r>
      <w:r w:rsidR="00090132">
        <w:t>standardizirani su troznamenkasti</w:t>
      </w:r>
      <w:r>
        <w:t xml:space="preserve"> brojevi raspoređeni u grupe:</w:t>
      </w:r>
    </w:p>
    <w:p w14:paraId="603C60E8" w14:textId="77777777" w:rsidR="008C6CC0" w:rsidRDefault="008C6CC0" w:rsidP="008C6CC0">
      <w:pPr>
        <w:pStyle w:val="Lista"/>
      </w:pPr>
      <w:r>
        <w:t xml:space="preserve">1xx – Informativni odgovori </w:t>
      </w:r>
    </w:p>
    <w:p w14:paraId="075E7EB9" w14:textId="77777777" w:rsidR="008C6CC0" w:rsidRDefault="008C6CC0" w:rsidP="008C6CC0">
      <w:pPr>
        <w:pStyle w:val="Lista"/>
      </w:pPr>
      <w:r>
        <w:t>2xx – Uspješno obrađeni odgovori</w:t>
      </w:r>
    </w:p>
    <w:p w14:paraId="4F303BE6" w14:textId="77777777" w:rsidR="008C6CC0" w:rsidRDefault="008C6CC0" w:rsidP="008C6CC0">
      <w:pPr>
        <w:pStyle w:val="Lista"/>
      </w:pPr>
      <w:r>
        <w:t>3xx – Preusmjerenja (eng. redirections)</w:t>
      </w:r>
    </w:p>
    <w:p w14:paraId="0876C558" w14:textId="77777777" w:rsidR="008C6CC0" w:rsidRDefault="008C6CC0" w:rsidP="008C6CC0">
      <w:pPr>
        <w:pStyle w:val="Lista"/>
      </w:pPr>
      <w:r>
        <w:t>4xx – Greška na strani klijenta</w:t>
      </w:r>
    </w:p>
    <w:p w14:paraId="4F7D6BD4" w14:textId="192A5CDF" w:rsidR="008C6CC0" w:rsidRDefault="008C6CC0" w:rsidP="008C6CC0">
      <w:pPr>
        <w:pStyle w:val="Lista"/>
      </w:pPr>
      <w:r>
        <w:t xml:space="preserve">5xx – Greška na strani </w:t>
      </w:r>
      <w:r w:rsidR="00B26471">
        <w:t>poslužitelja</w:t>
      </w:r>
    </w:p>
    <w:p w14:paraId="199E79F6" w14:textId="77777777" w:rsidR="008C6CC0" w:rsidRPr="00957567" w:rsidRDefault="008C6CC0" w:rsidP="008C6CC0">
      <w:pPr>
        <w:pStyle w:val="Tekst"/>
        <w:rPr>
          <w:lang w:val="en-US"/>
        </w:rPr>
      </w:pPr>
      <w:r>
        <w:lastRenderedPageBreak/>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090132">
        <w:rPr>
          <w:bCs/>
          <w:i/>
          <w:lang w:val="en-US"/>
        </w:rPr>
        <w:t>Moved Permanently</w:t>
      </w:r>
      <w:r>
        <w:t>) već će zapamtiti da je preusmjerenje trajno (permanentno). S druge strane, roboti će redovito ponavljati dohvaćanje sadržaja koji je poslužen s HTTP statusom 302 (</w:t>
      </w:r>
      <w:r w:rsidRPr="008B6A38">
        <w:rPr>
          <w:i/>
        </w:rPr>
        <w:t>Moved Temporarily</w:t>
      </w:r>
      <w:r>
        <w:t>). Pravilna uporaba i poštivanje semantike HTTP statusnih osigurava bolju poziciju na rezultatima pretrage, smanjuje rizik od negativnog bodovanja ocjene stranice kao i rizik od neočekivanih ponašanja web preglednika.</w:t>
      </w:r>
    </w:p>
    <w:p w14:paraId="6FB992F4" w14:textId="755FF5D4" w:rsidR="008C6CC0" w:rsidRDefault="008C6CC0" w:rsidP="008C6CC0">
      <w:pPr>
        <w:pStyle w:val="Tekst"/>
      </w:pPr>
      <w:r>
        <w:t xml:space="preserve">U prosincu 2014. godine radna skupina IETF organizacije pod nazivom </w:t>
      </w:r>
      <w:r w:rsidRPr="002159AA">
        <w:t>"</w:t>
      </w:r>
      <w:r w:rsidRPr="002B3ED5">
        <w:rPr>
          <w:i/>
        </w:rPr>
        <w:t>Hypertext Transfer Protocol working group httpbis</w:t>
      </w:r>
      <w:r w:rsidRPr="002159AA">
        <w:t>" (</w:t>
      </w:r>
      <w:r>
        <w:t>bis dolazi iz latinskog i znači drugi</w:t>
      </w:r>
      <w:r w:rsidRPr="002159AA">
        <w:t xml:space="preserve">) </w:t>
      </w:r>
      <w:r>
        <w:t xml:space="preserve">predstavila je odboru grupe </w:t>
      </w:r>
      <w:r w:rsidRPr="002159AA">
        <w:t>Internet Engineering Steering Group</w:t>
      </w:r>
      <w:r>
        <w:t xml:space="preserve"> (IESG)</w:t>
      </w:r>
      <w:r w:rsidRPr="000141F9">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w:t>
      </w:r>
      <w:r w:rsidR="00945147">
        <w:t xml:space="preserve">inženjera tvrtke </w:t>
      </w:r>
      <w:r>
        <w:t xml:space="preserve">Google i njihovom eksperimentalnom protokolu SPDY </w:t>
      </w:r>
      <w:r>
        <w:fldChar w:fldCharType="begin" w:fldLock="1"/>
      </w:r>
      <w:r>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fldChar w:fldCharType="separate"/>
      </w:r>
      <w:r w:rsidRPr="009D635A">
        <w:rPr>
          <w:noProof/>
        </w:rPr>
        <w:t xml:space="preserve">(Belshe, Thomson and Peon, 2014; Nottingham </w:t>
      </w:r>
      <w:r w:rsidRPr="009D635A">
        <w:rPr>
          <w:i/>
          <w:noProof/>
        </w:rPr>
        <w:t>et al.</w:t>
      </w:r>
      <w:r w:rsidRPr="009D635A">
        <w:rPr>
          <w:noProof/>
        </w:rPr>
        <w:t>, 2015)</w:t>
      </w:r>
      <w:r>
        <w:fldChar w:fldCharType="end"/>
      </w:r>
      <w:r>
        <w:t xml:space="preserve">. U kolovozu 2017. godine 16.3% svih web sustava podržava protokol HTTP/2 </w:t>
      </w:r>
      <w:r>
        <w:fldChar w:fldCharType="begin" w:fldLock="1"/>
      </w:r>
      <w:r w:rsidR="002C1D0A">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fldChar w:fldCharType="separate"/>
      </w:r>
      <w:r w:rsidR="00665F8F" w:rsidRPr="00665F8F">
        <w:rPr>
          <w:noProof/>
        </w:rPr>
        <w:t>(W3Techs, 2017d)</w:t>
      </w:r>
      <w:r>
        <w:fldChar w:fldCharType="end"/>
      </w:r>
      <w:r>
        <w:t>.</w:t>
      </w:r>
    </w:p>
    <w:p w14:paraId="3D478A82" w14:textId="77777777" w:rsidR="008C6CC0" w:rsidRDefault="008C6CC0" w:rsidP="008C6CC0">
      <w:pPr>
        <w:pStyle w:val="Tekst"/>
      </w:pPr>
      <w:r>
        <w:t xml:space="preserve">Jedna od ključnih novosti koje donosi HTTP/2 protokol jest </w:t>
      </w:r>
      <w:r w:rsidRPr="00A8308C">
        <w:t>"</w:t>
      </w:r>
      <w:r w:rsidRPr="009F2BDF">
        <w:rPr>
          <w:i/>
        </w:rPr>
        <w:t>Server Push</w:t>
      </w:r>
      <w:r w:rsidRPr="00A8308C">
        <w:t>"</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A3B6C5B" w:rsidR="008C6CC0" w:rsidRDefault="008C6CC0" w:rsidP="008C6CC0">
      <w:pPr>
        <w:pStyle w:val="Lista"/>
      </w:pPr>
      <w:r>
        <w:t xml:space="preserve">Razvoj mehanizma pregovaranja koji bi klijentu i </w:t>
      </w:r>
      <w:r w:rsidR="00B26471">
        <w:t xml:space="preserve">poslužitelju </w:t>
      </w:r>
      <w:r>
        <w:t>u omogućio odabir protokola (HTTP 1.1, 2.0 ili drugog protokola)</w:t>
      </w:r>
    </w:p>
    <w:p w14:paraId="27934C2D" w14:textId="77777777" w:rsidR="008C6CC0" w:rsidRDefault="008C6CC0" w:rsidP="008C6CC0">
      <w:pPr>
        <w:pStyle w:val="Lista"/>
      </w:pPr>
      <w:r>
        <w:t>Zadržati kompatibilnost s protokolom HTTP 1.1 (HTTP metode, statusne kodove te većinu zaglavlja)</w:t>
      </w:r>
    </w:p>
    <w:p w14:paraId="44D167F6" w14:textId="72684BFC" w:rsidR="008C6CC0" w:rsidRDefault="008C6CC0" w:rsidP="006A1248">
      <w:pPr>
        <w:pStyle w:val="Lista"/>
      </w:pPr>
      <w:r>
        <w:lastRenderedPageBreak/>
        <w:t xml:space="preserve">Optimizirati i poboljšati performanse web sustava kroz uvođenje kompresije HTTP zaglavlja, HTTP/2 </w:t>
      </w:r>
      <w:r w:rsidRPr="00A8308C">
        <w:t>"</w:t>
      </w:r>
      <w:r w:rsidRPr="009F2BDF">
        <w:rPr>
          <w:i/>
        </w:rPr>
        <w:t>Server Push</w:t>
      </w:r>
      <w:r w:rsidRPr="00A8308C">
        <w:t>"</w:t>
      </w:r>
      <w:r>
        <w:t xml:space="preserve"> mehanizam, ulančavanje HTTP zahtjeva, multipleksiranje više HTTP zahtjeva preko jedne TCP veze i druga poboljšanja.</w:t>
      </w:r>
    </w:p>
    <w:p w14:paraId="338B31A2" w14:textId="77777777" w:rsidR="008C6CC0" w:rsidRDefault="008C6CC0" w:rsidP="008C6CC0">
      <w:pPr>
        <w:pStyle w:val="FOINaslov2"/>
      </w:pPr>
      <w:bookmarkStart w:id="5" w:name="_Toc366305628"/>
      <w:r>
        <w:t>Web sustavi</w:t>
      </w:r>
      <w:bookmarkEnd w:id="5"/>
    </w:p>
    <w:p w14:paraId="7DFBDE07" w14:textId="31CBCC4B" w:rsidR="008C6CC0" w:rsidRDefault="002772F9" w:rsidP="008C6CC0">
      <w:pPr>
        <w:pStyle w:val="Tekst"/>
      </w:pPr>
      <w:r>
        <w:t>Web sustavima nazivaju se računalni sustavi</w:t>
      </w:r>
      <w:r w:rsidR="008C6CC0">
        <w:t xml:space="preserve"> (aplikacije, platforme, stranice i servise) koji se </w:t>
      </w:r>
      <w:r w:rsidR="00CD0A6E">
        <w:t>temelje</w:t>
      </w:r>
      <w:r w:rsidR="008C6CC0">
        <w:t xml:space="preserve"> na HTTP</w:t>
      </w:r>
      <w:r w:rsidR="002B1CC1">
        <w:t xml:space="preserve"> </w:t>
      </w:r>
      <w:r w:rsidR="008C6CC0">
        <w:t xml:space="preserve">protokolu, odnosno one računalne sustave koje resurse distribuiraju kroz web. Ovisno o razini dinamike sadržaja, razni korisničke mogućnosti interakcije sa sustavom, te o minimalno potrebnim tehnologijama za razvoj, 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14:paraId="6942AE9F" w14:textId="77777777" w:rsidTr="00847AE9">
        <w:trPr>
          <w:trHeight w:val="552"/>
        </w:trPr>
        <w:tc>
          <w:tcPr>
            <w:tcW w:w="1857" w:type="dxa"/>
          </w:tcPr>
          <w:p w14:paraId="4281AC00" w14:textId="77777777" w:rsidR="008C6CC0" w:rsidRPr="003A10A6" w:rsidRDefault="008C6CC0" w:rsidP="00847AE9">
            <w:pPr>
              <w:pStyle w:val="Tablica"/>
            </w:pPr>
          </w:p>
        </w:tc>
        <w:tc>
          <w:tcPr>
            <w:tcW w:w="1857" w:type="dxa"/>
          </w:tcPr>
          <w:p w14:paraId="03B066C7" w14:textId="77777777" w:rsidR="008C6CC0" w:rsidRPr="003A10A6" w:rsidRDefault="008C6CC0" w:rsidP="00847AE9">
            <w:pPr>
              <w:pStyle w:val="Tablica"/>
              <w:rPr>
                <w:b/>
              </w:rPr>
            </w:pPr>
            <w:r w:rsidRPr="003A10A6">
              <w:rPr>
                <w:b/>
              </w:rPr>
              <w:t>Web stranice</w:t>
            </w:r>
          </w:p>
        </w:tc>
        <w:tc>
          <w:tcPr>
            <w:tcW w:w="2915" w:type="dxa"/>
          </w:tcPr>
          <w:p w14:paraId="21638D8D" w14:textId="77777777" w:rsidR="008C6CC0" w:rsidRPr="003A10A6" w:rsidRDefault="008C6CC0" w:rsidP="00847AE9">
            <w:pPr>
              <w:pStyle w:val="Tablica"/>
              <w:rPr>
                <w:b/>
              </w:rPr>
            </w:pPr>
            <w:r w:rsidRPr="003A10A6">
              <w:rPr>
                <w:b/>
              </w:rPr>
              <w:t>Web servisi</w:t>
            </w:r>
          </w:p>
        </w:tc>
        <w:tc>
          <w:tcPr>
            <w:tcW w:w="2659" w:type="dxa"/>
          </w:tcPr>
          <w:p w14:paraId="033A28FA" w14:textId="77777777" w:rsidR="008C6CC0" w:rsidRPr="003A10A6" w:rsidRDefault="008C6CC0" w:rsidP="00847AE9">
            <w:pPr>
              <w:pStyle w:val="Tablica"/>
              <w:rPr>
                <w:b/>
              </w:rPr>
            </w:pPr>
            <w:r w:rsidRPr="003A10A6">
              <w:rPr>
                <w:b/>
              </w:rPr>
              <w:t xml:space="preserve">Web </w:t>
            </w:r>
            <w:r>
              <w:rPr>
                <w:b/>
              </w:rPr>
              <w:t>aplikacije</w:t>
            </w:r>
          </w:p>
        </w:tc>
      </w:tr>
      <w:tr w:rsidR="008C6CC0" w14:paraId="5FA43532" w14:textId="77777777" w:rsidTr="00847AE9">
        <w:tc>
          <w:tcPr>
            <w:tcW w:w="1857" w:type="dxa"/>
          </w:tcPr>
          <w:p w14:paraId="3E32059F" w14:textId="77777777" w:rsidR="008C6CC0" w:rsidRPr="00310A30" w:rsidRDefault="008C6CC0" w:rsidP="00847AE9">
            <w:pPr>
              <w:pStyle w:val="Tablica"/>
              <w:rPr>
                <w:b/>
              </w:rPr>
            </w:pPr>
            <w:r w:rsidRPr="00310A30">
              <w:rPr>
                <w:b/>
              </w:rPr>
              <w:t>Tehnologije izrade</w:t>
            </w:r>
          </w:p>
        </w:tc>
        <w:tc>
          <w:tcPr>
            <w:tcW w:w="1857" w:type="dxa"/>
          </w:tcPr>
          <w:p w14:paraId="200E78E9" w14:textId="77777777" w:rsidR="008C6CC0" w:rsidRPr="003A10A6" w:rsidRDefault="008C6CC0" w:rsidP="00847AE9">
            <w:pPr>
              <w:pStyle w:val="Tablica"/>
            </w:pPr>
            <w:r w:rsidRPr="003A10A6">
              <w:t>HTML, J</w:t>
            </w:r>
            <w:r>
              <w:t>ava</w:t>
            </w:r>
            <w:r w:rsidRPr="003A10A6">
              <w:t>S</w:t>
            </w:r>
            <w:r>
              <w:t>cript</w:t>
            </w:r>
            <w:r w:rsidRPr="003A10A6">
              <w:t>, CSS</w:t>
            </w:r>
          </w:p>
        </w:tc>
        <w:tc>
          <w:tcPr>
            <w:tcW w:w="2915" w:type="dxa"/>
          </w:tcPr>
          <w:p w14:paraId="66413572"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c>
          <w:tcPr>
            <w:tcW w:w="2659" w:type="dxa"/>
          </w:tcPr>
          <w:p w14:paraId="6EAC3618"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r>
      <w:tr w:rsidR="008C6CC0" w14:paraId="3FF01AA4" w14:textId="77777777" w:rsidTr="00847AE9">
        <w:tc>
          <w:tcPr>
            <w:tcW w:w="1857" w:type="dxa"/>
          </w:tcPr>
          <w:p w14:paraId="3999B062" w14:textId="77777777" w:rsidR="008C6CC0" w:rsidRPr="00310A30" w:rsidRDefault="008C6CC0" w:rsidP="00847AE9">
            <w:pPr>
              <w:pStyle w:val="Tablica"/>
              <w:rPr>
                <w:b/>
              </w:rPr>
            </w:pPr>
            <w:r w:rsidRPr="00310A30">
              <w:rPr>
                <w:b/>
              </w:rPr>
              <w:t>Ciljani korisnici</w:t>
            </w:r>
          </w:p>
        </w:tc>
        <w:tc>
          <w:tcPr>
            <w:tcW w:w="1857" w:type="dxa"/>
          </w:tcPr>
          <w:p w14:paraId="581064AF" w14:textId="77777777" w:rsidR="008C6CC0" w:rsidRPr="003A10A6" w:rsidRDefault="008C6CC0" w:rsidP="00847AE9">
            <w:pPr>
              <w:pStyle w:val="Tablica"/>
            </w:pPr>
            <w:r>
              <w:t>Ljudi</w:t>
            </w:r>
          </w:p>
        </w:tc>
        <w:tc>
          <w:tcPr>
            <w:tcW w:w="2915" w:type="dxa"/>
          </w:tcPr>
          <w:p w14:paraId="07F3798D" w14:textId="77777777" w:rsidR="008C6CC0" w:rsidRPr="003A10A6" w:rsidRDefault="008C6CC0" w:rsidP="00847AE9">
            <w:pPr>
              <w:pStyle w:val="Tablica"/>
            </w:pPr>
            <w:r>
              <w:t>Računalni sustavi</w:t>
            </w:r>
          </w:p>
        </w:tc>
        <w:tc>
          <w:tcPr>
            <w:tcW w:w="2659" w:type="dxa"/>
          </w:tcPr>
          <w:p w14:paraId="228ABFE3" w14:textId="77777777" w:rsidR="008C6CC0" w:rsidRPr="003A10A6" w:rsidRDefault="008C6CC0" w:rsidP="00847AE9">
            <w:pPr>
              <w:pStyle w:val="Tablica"/>
            </w:pPr>
            <w:r>
              <w:t>Ljudi</w:t>
            </w:r>
          </w:p>
        </w:tc>
      </w:tr>
      <w:tr w:rsidR="008C6CC0" w14:paraId="2FE94062" w14:textId="77777777" w:rsidTr="00847AE9">
        <w:tc>
          <w:tcPr>
            <w:tcW w:w="1857" w:type="dxa"/>
          </w:tcPr>
          <w:p w14:paraId="793AE1BD" w14:textId="77777777" w:rsidR="008C6CC0" w:rsidRPr="00310A30" w:rsidRDefault="008C6CC0" w:rsidP="00847AE9">
            <w:pPr>
              <w:pStyle w:val="Tablica"/>
              <w:rPr>
                <w:b/>
              </w:rPr>
            </w:pPr>
            <w:r w:rsidRPr="00310A30">
              <w:rPr>
                <w:b/>
              </w:rPr>
              <w:t>Razina moguće interakcije</w:t>
            </w:r>
          </w:p>
        </w:tc>
        <w:tc>
          <w:tcPr>
            <w:tcW w:w="1857" w:type="dxa"/>
          </w:tcPr>
          <w:p w14:paraId="62F2F988" w14:textId="77777777" w:rsidR="008C6CC0" w:rsidRPr="003A10A6" w:rsidRDefault="008C6CC0" w:rsidP="00847AE9">
            <w:pPr>
              <w:pStyle w:val="Tablica"/>
            </w:pPr>
            <w:r>
              <w:t>Niska</w:t>
            </w:r>
          </w:p>
        </w:tc>
        <w:tc>
          <w:tcPr>
            <w:tcW w:w="2915" w:type="dxa"/>
          </w:tcPr>
          <w:p w14:paraId="1E5BC993" w14:textId="77777777" w:rsidR="008C6CC0" w:rsidRPr="003A10A6" w:rsidRDefault="008C6CC0" w:rsidP="00847AE9">
            <w:pPr>
              <w:pStyle w:val="Tablica"/>
            </w:pPr>
            <w:r>
              <w:t>Srednja</w:t>
            </w:r>
          </w:p>
        </w:tc>
        <w:tc>
          <w:tcPr>
            <w:tcW w:w="2659" w:type="dxa"/>
          </w:tcPr>
          <w:p w14:paraId="4250C6D9" w14:textId="77777777" w:rsidR="008C6CC0" w:rsidRPr="003A10A6" w:rsidRDefault="008C6CC0" w:rsidP="00847AE9">
            <w:pPr>
              <w:pStyle w:val="Tablica"/>
            </w:pPr>
            <w:r>
              <w:t>Visoka</w:t>
            </w:r>
          </w:p>
        </w:tc>
      </w:tr>
      <w:tr w:rsidR="008C6CC0" w14:paraId="740B6394" w14:textId="77777777" w:rsidTr="00847AE9">
        <w:tc>
          <w:tcPr>
            <w:tcW w:w="1857" w:type="dxa"/>
          </w:tcPr>
          <w:p w14:paraId="2257C95E" w14:textId="77777777" w:rsidR="008C6CC0" w:rsidRPr="00310A30" w:rsidRDefault="008C6CC0" w:rsidP="00847AE9">
            <w:pPr>
              <w:pStyle w:val="Tablica"/>
              <w:rPr>
                <w:b/>
              </w:rPr>
            </w:pPr>
            <w:r w:rsidRPr="00310A30">
              <w:rPr>
                <w:b/>
              </w:rPr>
              <w:t>Primjer</w:t>
            </w:r>
          </w:p>
        </w:tc>
        <w:tc>
          <w:tcPr>
            <w:tcW w:w="1857" w:type="dxa"/>
          </w:tcPr>
          <w:p w14:paraId="1CD4E5DB" w14:textId="77777777" w:rsidR="008C6CC0" w:rsidRDefault="008C6CC0" w:rsidP="00847AE9">
            <w:pPr>
              <w:pStyle w:val="Tablica"/>
            </w:pPr>
            <w:r>
              <w:t>Prezentacijska web stranica restorana</w:t>
            </w:r>
          </w:p>
        </w:tc>
        <w:tc>
          <w:tcPr>
            <w:tcW w:w="2915" w:type="dxa"/>
          </w:tcPr>
          <w:p w14:paraId="2E82B9B5" w14:textId="77777777" w:rsidR="008C6CC0" w:rsidRDefault="008C6CC0" w:rsidP="00847AE9">
            <w:pPr>
              <w:pStyle w:val="Tablica"/>
            </w:pPr>
            <w:r>
              <w:t>REST servisi za dohvat podataka vremenske prognoze</w:t>
            </w:r>
          </w:p>
        </w:tc>
        <w:tc>
          <w:tcPr>
            <w:tcW w:w="2659" w:type="dxa"/>
          </w:tcPr>
          <w:p w14:paraId="681B229A" w14:textId="77777777" w:rsidR="008C6CC0" w:rsidRDefault="008C6CC0" w:rsidP="00847AE9">
            <w:pPr>
              <w:pStyle w:val="Tablica"/>
              <w:keepNext/>
            </w:pPr>
            <w:r>
              <w:t>Društvena mreža, On line plaćanje</w:t>
            </w:r>
          </w:p>
        </w:tc>
      </w:tr>
    </w:tbl>
    <w:p w14:paraId="73F82BB5" w14:textId="77777777" w:rsidR="008C6CC0" w:rsidRPr="00D10D34" w:rsidRDefault="008C6CC0" w:rsidP="001B5B5D">
      <w:pPr>
        <w:pStyle w:val="Caption"/>
      </w:pPr>
      <w:r w:rsidRPr="00B94372">
        <w:rPr>
          <w:b/>
        </w:rPr>
        <w:t xml:space="preserve">Tablica </w:t>
      </w:r>
      <w:r w:rsidR="0029764E" w:rsidRPr="00B94372">
        <w:rPr>
          <w:b/>
        </w:rPr>
        <w:fldChar w:fldCharType="begin"/>
      </w:r>
      <w:r w:rsidR="0029764E" w:rsidRPr="00B94372">
        <w:rPr>
          <w:b/>
        </w:rPr>
        <w:instrText xml:space="preserve"> SEQ Tablica \* ARABIC </w:instrText>
      </w:r>
      <w:r w:rsidR="0029764E" w:rsidRPr="00B94372">
        <w:rPr>
          <w:b/>
        </w:rPr>
        <w:fldChar w:fldCharType="separate"/>
      </w:r>
      <w:r w:rsidR="00671FB9">
        <w:rPr>
          <w:b/>
          <w:noProof/>
        </w:rPr>
        <w:t>1</w:t>
      </w:r>
      <w:r w:rsidR="0029764E" w:rsidRPr="00B94372">
        <w:rPr>
          <w:b/>
          <w:noProof/>
        </w:rPr>
        <w:fldChar w:fldCharType="end"/>
      </w:r>
      <w:r>
        <w:t>: Kategorizacija web sustava</w:t>
      </w:r>
    </w:p>
    <w:p w14:paraId="48C0C5B3" w14:textId="77777777" w:rsidR="008C6CC0" w:rsidRDefault="008C6CC0" w:rsidP="008C6CC0">
      <w:pPr>
        <w:pStyle w:val="FOINaslov3"/>
      </w:pPr>
      <w:bookmarkStart w:id="6" w:name="_Toc366305629"/>
      <w:r>
        <w:t>Web stranice</w:t>
      </w:r>
      <w:bookmarkEnd w:id="6"/>
    </w:p>
    <w:p w14:paraId="266D3075" w14:textId="0FCC916F" w:rsidR="008C6CC0" w:rsidRDefault="008C6CC0" w:rsidP="008C6CC0">
      <w:pPr>
        <w:pStyle w:val="Tekst"/>
      </w:pPr>
      <w:r>
        <w:t xml:space="preserve">Web stranice sastoje se od statičkog sadržaja koji se ne mijenja dinamički već je svaka promjena ručno inicirana (npr. autor web stranice mora ručno promijeniti sadržaj). Web stranice su najraniji i najjednostavniji oblik web sustava kod kojih je korisnička interakcija svedena na minimum – osim pasivnog konzumiranja sadržaja korisnici nemaju mnogo mogućnosti. Takvi su web sustavi uglavnom prezentacijskog karaktera i predstavljaju svojevrsnu digitalnu </w:t>
      </w:r>
      <w:r w:rsidRPr="00AB1E8E">
        <w:t>"</w:t>
      </w:r>
      <w:r>
        <w:t>posjetnicu</w:t>
      </w:r>
      <w:r w:rsidRPr="00AB1E8E">
        <w:t>"</w:t>
      </w:r>
      <w:r>
        <w:t xml:space="preserve"> s</w:t>
      </w:r>
      <w:r w:rsidR="00C86718">
        <w:t xml:space="preserve">vojih vlasnika. Web stranice </w:t>
      </w:r>
      <w:r>
        <w:t xml:space="preserve">bile </w:t>
      </w:r>
      <w:r w:rsidR="00C86718">
        <w:t xml:space="preserve">su </w:t>
      </w:r>
      <w:r>
        <w:t xml:space="preserve">iznimno popularne krajem 20. stoljeća. Tehnologije za razvoj statičnih web stranica osnovne su web tehnologije koje bi svaki web programer </w:t>
      </w:r>
      <w:r w:rsidR="00CD0A6E">
        <w:t>trebao</w:t>
      </w:r>
      <w:r>
        <w:t xml:space="preserve"> temeljito poznavati </w:t>
      </w:r>
      <w:r>
        <w:fldChar w:fldCharType="begin" w:fldLock="1"/>
      </w:r>
      <w:r>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fldChar w:fldCharType="separate"/>
      </w:r>
      <w:r w:rsidRPr="003A10A6">
        <w:rPr>
          <w:noProof/>
        </w:rPr>
        <w:t>(Flanagan, 2011)</w:t>
      </w:r>
      <w:r>
        <w:fldChar w:fldCharType="end"/>
      </w:r>
      <w:r>
        <w:t>:</w:t>
      </w:r>
    </w:p>
    <w:p w14:paraId="45E8B678" w14:textId="77777777" w:rsidR="008C6CC0" w:rsidRDefault="008C6CC0" w:rsidP="008C6CC0">
      <w:pPr>
        <w:pStyle w:val="Lista"/>
      </w:pPr>
      <w:r w:rsidRPr="003A10A6">
        <w:lastRenderedPageBreak/>
        <w:t>Cascading Style Sheets (CSS)</w:t>
      </w:r>
    </w:p>
    <w:p w14:paraId="0BACFBC1" w14:textId="77777777" w:rsidR="008C6CC0" w:rsidRDefault="008C6CC0" w:rsidP="008C6CC0">
      <w:pPr>
        <w:pStyle w:val="Lista"/>
      </w:pPr>
      <w:r w:rsidRPr="003A10A6">
        <w:t>Hypertext Markup Language (HTML)</w:t>
      </w:r>
      <w:r>
        <w:t xml:space="preserve"> </w:t>
      </w:r>
    </w:p>
    <w:p w14:paraId="0642CCA5" w14:textId="77777777" w:rsidR="008C6CC0" w:rsidRDefault="008C6CC0" w:rsidP="008C6CC0">
      <w:pPr>
        <w:pStyle w:val="Lista"/>
      </w:pPr>
      <w:r>
        <w:t>JavaScript (JS)</w:t>
      </w:r>
    </w:p>
    <w:p w14:paraId="4BB18BE4" w14:textId="77777777" w:rsidR="008C6CC0" w:rsidRDefault="008C6CC0" w:rsidP="008C6CC0">
      <w:pPr>
        <w:pStyle w:val="Tekst"/>
      </w:pPr>
      <w:r>
        <w:t>Detaljnije o tehnologijama slijedi u zasebnom poglavlju o web tehnologijama.</w:t>
      </w:r>
    </w:p>
    <w:p w14:paraId="75507B46" w14:textId="77777777" w:rsidR="008C6CC0" w:rsidRDefault="008C6CC0" w:rsidP="008C6CC0">
      <w:pPr>
        <w:pStyle w:val="FOINaslov3"/>
      </w:pPr>
      <w:bookmarkStart w:id="7" w:name="_Toc366305630"/>
      <w:r>
        <w:t>Web servisi</w:t>
      </w:r>
      <w:bookmarkEnd w:id="7"/>
    </w:p>
    <w:p w14:paraId="2B961747" w14:textId="7E24F25C" w:rsidR="008C6CC0" w:rsidRDefault="002772F9" w:rsidP="008C6CC0">
      <w:pPr>
        <w:pStyle w:val="Tekst"/>
      </w:pPr>
      <w:r>
        <w:t>Web servisima nazivaju se web sustavi</w:t>
      </w:r>
      <w:r w:rsidR="008C6CC0">
        <w:t xml:space="preserve"> čiji su primarni korisnici računalni sustavi. Takvi web sustavi sadržaj nužno ne prezentiraju u vizualnom obliku prilagođenom</w:t>
      </w:r>
      <w:r w:rsidR="00E4020A">
        <w:t xml:space="preserve"> za čovjeka, već u strukturirani</w:t>
      </w:r>
      <w:r w:rsidR="008C6CC0">
        <w:t xml:space="preserve">m </w:t>
      </w:r>
      <w:r w:rsidR="00E4020A">
        <w:t xml:space="preserve">i </w:t>
      </w:r>
      <w:r w:rsidR="008C6CC0">
        <w:t xml:space="preserve">standardiziranim formatima kao što su XML, JSON i dr. koje drugi računalni sustavi </w:t>
      </w:r>
      <w:r w:rsidR="008C6CC0" w:rsidRPr="004B119C">
        <w:t>"</w:t>
      </w:r>
      <w:r w:rsidR="008C6CC0">
        <w:t>razumiju</w:t>
      </w:r>
      <w:r w:rsidR="008C6CC0" w:rsidRPr="004B119C">
        <w:t>"</w:t>
      </w:r>
      <w:r w:rsidR="008C6CC0">
        <w:t>. Web servisi najčešće predstavljaju javno dostupni dio nekog zatvorenog sustava (npr. web servisi za rezervaciju karata aviopr</w:t>
      </w:r>
      <w:r w:rsidR="009605D4">
        <w:t>i</w:t>
      </w:r>
      <w:r w:rsidR="008C6CC0">
        <w:t xml:space="preserve">jevoznika ili sustavi za plaćanja kreditnim karticama) odnosno sučelje za programsku interakciju web sustava i okoline (eng. </w:t>
      </w:r>
      <w:r w:rsidR="008C6CC0">
        <w:rPr>
          <w:i/>
        </w:rPr>
        <w:t>application programming interface, API</w:t>
      </w:r>
      <w:r w:rsidR="008C6CC0">
        <w:t>).</w:t>
      </w:r>
    </w:p>
    <w:p w14:paraId="3807D988" w14:textId="145CA260" w:rsidR="008C6CC0" w:rsidRDefault="008C6CC0" w:rsidP="008C6CC0">
      <w:pPr>
        <w:pStyle w:val="Tekst"/>
      </w:pPr>
      <w:r>
        <w:t xml:space="preserve">S ciljem povećanja interoperabilnosti međusobno različitih web sustava i servisa razvijeni su i standardizirani protokoli/prakse poput </w:t>
      </w:r>
      <w:r w:rsidRPr="004F70AA">
        <w:t>"Simple Object Access Protocol" (SOAP)</w:t>
      </w:r>
      <w:r>
        <w:t xml:space="preserve">, </w:t>
      </w:r>
      <w:r w:rsidRPr="004F70AA">
        <w:t xml:space="preserve">"Representational </w:t>
      </w:r>
      <w:r w:rsidR="00816B3B">
        <w:t>S</w:t>
      </w:r>
      <w:r w:rsidRPr="004F70AA">
        <w:t xml:space="preserve">tate </w:t>
      </w:r>
      <w:r w:rsidR="00816B3B">
        <w:t>T</w:t>
      </w:r>
      <w:r w:rsidRPr="004F70AA">
        <w:t>ransfer" (REST)</w:t>
      </w:r>
      <w:r>
        <w:t xml:space="preserve"> i sl..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4F70AA" w:rsidRDefault="008C6CC0" w:rsidP="008C6CC0">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151834C3" w14:textId="77777777" w:rsidR="008C6CC0" w:rsidRDefault="008C6CC0" w:rsidP="008C6CC0">
      <w:pPr>
        <w:pStyle w:val="FOINaslov3"/>
      </w:pPr>
      <w:bookmarkStart w:id="8" w:name="_Toc366305631"/>
      <w:r>
        <w:t>Web aplikacije</w:t>
      </w:r>
      <w:bookmarkEnd w:id="8"/>
    </w:p>
    <w:p w14:paraId="40BD26ED" w14:textId="399D55FE" w:rsidR="008C6CC0" w:rsidRDefault="008C6CC0" w:rsidP="008C6CC0">
      <w:pPr>
        <w:pStyle w:val="Tekst"/>
      </w:pPr>
      <w:r>
        <w:t xml:space="preserve">Web aplikacije najsloženiji su oblik web sustava koji osim distribucije informacija korisniku pružaju dodanu vrijednost kroz svoje funkcionalnosti. Društvene mreže (eng. </w:t>
      </w:r>
      <w:r>
        <w:rPr>
          <w:i/>
        </w:rPr>
        <w:t>social networks</w:t>
      </w:r>
      <w:r>
        <w:t xml:space="preserve">), sustavi za upravljanje sadržajem (eng. </w:t>
      </w:r>
      <w:r>
        <w:rPr>
          <w:i/>
        </w:rPr>
        <w:t>content management system, CMS</w:t>
      </w:r>
      <w:r w:rsidRPr="00AB1E8E">
        <w:t>)</w:t>
      </w:r>
      <w:r>
        <w:t>,</w:t>
      </w:r>
      <w:r>
        <w:rPr>
          <w:i/>
        </w:rPr>
        <w:t xml:space="preserve"> </w:t>
      </w:r>
      <w:r>
        <w:t xml:space="preserve">sustavi </w:t>
      </w:r>
      <w:r>
        <w:lastRenderedPageBreak/>
        <w:t>za rezervaciju i Internet bankarstvo samo su neki od primjera web aplikacija s k</w:t>
      </w:r>
      <w:r w:rsidR="002931D7">
        <w:t>ojima je prosječni korisnik web</w:t>
      </w:r>
      <w:r>
        <w:t xml:space="preserve">a upoznat. Web aplikacije obično se sastoje od javnog dijela koji je javno dostupan te privatnog dijela sustava koji je rezerviran za korisnike s aktivnim korisničkim profilom. Osim autentikacijskog i autorizacijskog sloja, web aplikacije obično implementiraju različite oblike obavijesti korisnika (eng. </w:t>
      </w:r>
      <w:r>
        <w:rPr>
          <w:i/>
        </w:rPr>
        <w:t>notifications</w:t>
      </w:r>
      <w:r>
        <w:t>), dvosmjerne kanale komunikacije u obliku razmjena poruka ili diskusije, mogućnost prom</w:t>
      </w:r>
      <w:r w:rsidR="00D649EC">
        <w:t xml:space="preserve">jene korisničkih postavki i slične funkcionalnosti. </w:t>
      </w:r>
      <w:r>
        <w:t xml:space="preserve">Web aplikacije često </w:t>
      </w:r>
      <w:r w:rsidR="00E4020A">
        <w:t xml:space="preserve">sadrže nekoliko različitih </w:t>
      </w:r>
      <w:r>
        <w:t xml:space="preserve">web servisa koji u pozadini prikupljaju podatke, obrađuju ih i pripremaju za </w:t>
      </w:r>
      <w:r w:rsidR="00F41BD4">
        <w:t xml:space="preserve">kasniju </w:t>
      </w:r>
      <w:r>
        <w:t xml:space="preserve">prezentaciju i korištenje. Uzmemo li za primjer web sustav PayPal, najpoznatiji sustav za digitalni prijenos novca, možemo identificirati </w:t>
      </w:r>
      <w:r w:rsidR="00E4020A">
        <w:t>di</w:t>
      </w:r>
      <w:r w:rsidR="001A4D5C">
        <w:t>jelove</w:t>
      </w:r>
      <w:r w:rsidR="00E4020A">
        <w:t xml:space="preserve"> sustava koji </w:t>
      </w:r>
      <w:r w:rsidR="001A4D5C">
        <w:t>čine web aplikaciju</w:t>
      </w:r>
      <w:r w:rsidR="00E4020A">
        <w:t xml:space="preserve"> (</w:t>
      </w:r>
      <w:r>
        <w:t>sučelja za prijavu, upra</w:t>
      </w:r>
      <w:r w:rsidR="00E4020A">
        <w:t>vljanje računima, plaćanja i sl.)</w:t>
      </w:r>
      <w:r>
        <w:t xml:space="preserve"> te</w:t>
      </w:r>
      <w:r w:rsidR="00E4020A">
        <w:t xml:space="preserve"> dio sustava koji </w:t>
      </w:r>
      <w:r w:rsidR="001A4D5C">
        <w:t>čini web servise</w:t>
      </w:r>
      <w:r w:rsidR="00E4020A">
        <w:t xml:space="preserve"> </w:t>
      </w:r>
      <w:r>
        <w:t xml:space="preserve">koji na javno </w:t>
      </w:r>
      <w:r w:rsidR="009605D4">
        <w:t>dostupnim</w:t>
      </w:r>
      <w:r>
        <w:t xml:space="preserve"> adresama (eng.</w:t>
      </w:r>
      <w:r>
        <w:rPr>
          <w:i/>
        </w:rPr>
        <w:t xml:space="preserve"> </w:t>
      </w:r>
      <w:r w:rsidR="00ED6871">
        <w:rPr>
          <w:i/>
        </w:rPr>
        <w:t xml:space="preserve">API </w:t>
      </w:r>
      <w:r>
        <w:rPr>
          <w:i/>
        </w:rPr>
        <w:t>endpoint</w:t>
      </w:r>
      <w:r>
        <w:t>) omogućuju programsko korišt</w:t>
      </w:r>
      <w:r w:rsidR="009605D4">
        <w:t>e</w:t>
      </w:r>
      <w:r>
        <w:t>nje usluga (npr. integraciju plaćanja PayPal-om u druge web aplikacije).</w:t>
      </w:r>
    </w:p>
    <w:p w14:paraId="3AB41029" w14:textId="3274BF5B" w:rsidR="00EB6844" w:rsidRDefault="00F825CD" w:rsidP="003C6DB3">
      <w:pPr>
        <w:pStyle w:val="FOINaslov2"/>
      </w:pPr>
      <w:bookmarkStart w:id="9" w:name="_Toc366305632"/>
      <w:r>
        <w:t>Evolucijske faze razvoja World Wide Weba</w:t>
      </w:r>
      <w:bookmarkEnd w:id="9"/>
    </w:p>
    <w:p w14:paraId="6BE5B60B" w14:textId="2B1DCBD7" w:rsidR="002B550E" w:rsidRDefault="002B550E" w:rsidP="002B550E">
      <w:pPr>
        <w:pStyle w:val="Tekst"/>
      </w:pPr>
      <w:r>
        <w:t xml:space="preserve">Krajem 20. i početkom 21. stoljeća web je proživljavao svoj vrhunac. Mnoge su kompanije prigrlile </w:t>
      </w:r>
      <w:r w:rsidR="00E4020A">
        <w:t xml:space="preserve">ovu </w:t>
      </w:r>
      <w:r>
        <w:t>tehnološku inovaciju te su sve više implementirale web i srodne t</w:t>
      </w:r>
      <w:r w:rsidR="00E4020A">
        <w:t>ehnologije u svoje poslovanje.</w:t>
      </w:r>
      <w:r>
        <w:t xml:space="preserve"> </w:t>
      </w:r>
      <w:r w:rsidR="00E4020A">
        <w:t>T</w:t>
      </w:r>
      <w:r>
        <w:t xml:space="preserve">akve su kompanije bile nazivane </w:t>
      </w:r>
      <w:r>
        <w:rPr>
          <w:i/>
        </w:rPr>
        <w:t xml:space="preserve">dot-coms </w:t>
      </w:r>
      <w:r>
        <w:t xml:space="preserve">(zbog najčešće korištene domene .com, eng. </w:t>
      </w:r>
      <w:r>
        <w:rPr>
          <w:i/>
        </w:rPr>
        <w:t xml:space="preserve">dot </w:t>
      </w:r>
      <w:r w:rsidRPr="002B550E">
        <w:t>znači točka</w:t>
      </w:r>
      <w:r>
        <w:t>).</w:t>
      </w:r>
      <w:r w:rsidR="008E44DB">
        <w:t xml:space="preserve"> Investitori su </w:t>
      </w:r>
      <w:r w:rsidR="002931D7">
        <w:t xml:space="preserve">bili uvjereni kako su </w:t>
      </w:r>
      <w:r w:rsidR="008E44DB">
        <w:t xml:space="preserve">prepoznali obrasce </w:t>
      </w:r>
      <w:r w:rsidR="002931D7">
        <w:t>uspješnih poduzeća u ranim fazama te je nastala</w:t>
      </w:r>
      <w:r w:rsidR="008E44DB">
        <w:t xml:space="preserve"> euforija investiranja u mlade kompanije (eng. </w:t>
      </w:r>
      <w:r w:rsidR="008E44DB">
        <w:rPr>
          <w:i/>
        </w:rPr>
        <w:t>startup</w:t>
      </w:r>
      <w:r w:rsidR="008E44DB">
        <w:t>) koje su svoje poslovanje temeljile na webu.</w:t>
      </w:r>
      <w:r w:rsidRPr="002B550E">
        <w:t xml:space="preserve"> </w:t>
      </w:r>
      <w:r>
        <w:t>U periodu između 2000. i 2002. godine dogo</w:t>
      </w:r>
      <w:r w:rsidR="008E44DB">
        <w:t xml:space="preserve">dilo se tzv. pucanje </w:t>
      </w:r>
      <w:r w:rsidR="008E44DB" w:rsidRPr="00014EB8">
        <w:rPr>
          <w:i/>
        </w:rPr>
        <w:t>dot-com</w:t>
      </w:r>
      <w:r w:rsidR="008E44DB">
        <w:t xml:space="preserve"> balona (eng. </w:t>
      </w:r>
      <w:r w:rsidR="008E44DB">
        <w:rPr>
          <w:i/>
        </w:rPr>
        <w:t>dotcom bubble burst</w:t>
      </w:r>
      <w:r w:rsidR="008E44DB">
        <w:t xml:space="preserve">) kada su na vidjelo počeli izlaziti pravi, ne tako pozitivni, poslovni rezultati tih kompanija. Vrijednosti dionica počele su padati, a velik broj kompanija zauvijek je završio s poslovanjem </w:t>
      </w:r>
      <w:r w:rsidR="008E44DB">
        <w:fldChar w:fldCharType="begin" w:fldLock="1"/>
      </w:r>
      <w:r w:rsidR="00014EB8">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fldChar w:fldCharType="separate"/>
      </w:r>
      <w:r w:rsidR="008E44DB" w:rsidRPr="008E44DB">
        <w:rPr>
          <w:noProof/>
        </w:rPr>
        <w:t>(Investopedia, 2017)</w:t>
      </w:r>
      <w:r w:rsidR="008E44DB">
        <w:fldChar w:fldCharType="end"/>
      </w:r>
      <w:r w:rsidR="008E44DB">
        <w:t xml:space="preserve">. </w:t>
      </w:r>
    </w:p>
    <w:p w14:paraId="3446BB57" w14:textId="08DDA891" w:rsidR="008E44DB" w:rsidRDefault="008E44DB" w:rsidP="002B550E">
      <w:pPr>
        <w:pStyle w:val="Tekst"/>
      </w:pPr>
      <w:r>
        <w:t xml:space="preserve">Brojni stručnjaci debatirali su oko trenutnog stanja weba i njegove sudbine. </w:t>
      </w:r>
      <w:r w:rsidRPr="008E44DB">
        <w:t>Dale Dougherty</w:t>
      </w:r>
      <w:r>
        <w:t xml:space="preserve">, jedan od pionira u području web tehnologija i jedan od ključnih osoba izdavačke kuće O'Reilly, zastupao je mišljenje kako web nipošto nije </w:t>
      </w:r>
      <w:r w:rsidRPr="008E44DB">
        <w:t>"</w:t>
      </w:r>
      <w:r>
        <w:t>srušen</w:t>
      </w:r>
      <w:r w:rsidRPr="008E44DB">
        <w:t>"</w:t>
      </w:r>
      <w:r>
        <w:t xml:space="preserve"> ili </w:t>
      </w:r>
      <w:r w:rsidRPr="008E44DB">
        <w:t>"</w:t>
      </w:r>
      <w:r>
        <w:t>uništen</w:t>
      </w:r>
      <w:r w:rsidRPr="008E44DB">
        <w:t>"</w:t>
      </w:r>
      <w:r>
        <w:t xml:space="preserve"> već upravo suprotno, web je bio važniji nego ikad, a nove i inovativne aplikacije nastajale su svakog dana. </w:t>
      </w:r>
      <w:r w:rsidRPr="008E44DB">
        <w:t>Dougherty</w:t>
      </w:r>
      <w:r>
        <w:t xml:space="preserve"> je tvrdio kako </w:t>
      </w:r>
      <w:r w:rsidR="00014EB8">
        <w:t xml:space="preserve">među kompanijama koje su preživjele pucanje </w:t>
      </w:r>
      <w:r w:rsidR="00014EB8" w:rsidRPr="00014EB8">
        <w:rPr>
          <w:i/>
        </w:rPr>
        <w:t>dot</w:t>
      </w:r>
      <w:r w:rsidR="00014EB8">
        <w:rPr>
          <w:i/>
        </w:rPr>
        <w:t>-</w:t>
      </w:r>
      <w:r w:rsidR="00014EB8" w:rsidRPr="00014EB8">
        <w:rPr>
          <w:i/>
        </w:rPr>
        <w:t>com</w:t>
      </w:r>
      <w:r w:rsidR="00014EB8">
        <w:t xml:space="preserve"> balona imaju neke zajedničke osobine. Stvoren je termin Web 2.0 koji je označavao prekretnicu u razvoju weba (</w:t>
      </w:r>
      <w:r w:rsidR="00014EB8" w:rsidRPr="008E44DB">
        <w:t>"</w:t>
      </w:r>
      <w:r w:rsidR="00014EB8">
        <w:t>stara</w:t>
      </w:r>
      <w:r w:rsidR="00014EB8" w:rsidRPr="008E44DB">
        <w:t>"</w:t>
      </w:r>
      <w:r w:rsidR="00014EB8">
        <w:t xml:space="preserve"> verzija weba, odnosno tipovi web sustava nazivali su se Web 1.0) i koji je u samo godinu i pol postojanja bio spomenut na Google rezultatima pretrage više od 9.5 </w:t>
      </w:r>
      <w:r w:rsidR="00014EB8">
        <w:lastRenderedPageBreak/>
        <w:t>milijuna puta. Redovito se održavala konferencija Web 2.0</w:t>
      </w:r>
      <w:r w:rsidR="00E4020A">
        <w:t>,</w:t>
      </w:r>
      <w:r w:rsidR="00014EB8">
        <w:t xml:space="preserve"> a uz</w:t>
      </w:r>
      <w:r w:rsidR="00E4020A">
        <w:t xml:space="preserve"> sam</w:t>
      </w:r>
      <w:r w:rsidR="00014EB8">
        <w:t xml:space="preserve"> termin vezale su se br</w:t>
      </w:r>
      <w:r w:rsidR="00E4020A">
        <w:t>ojne diskusije jer</w:t>
      </w:r>
      <w:r w:rsidR="00014EB8">
        <w:t xml:space="preserve"> nije bio potpuno jasno </w:t>
      </w:r>
      <w:r w:rsidR="00E4020A">
        <w:t xml:space="preserve">i jednoznačno </w:t>
      </w:r>
      <w:r w:rsidR="00014EB8">
        <w:t xml:space="preserve">definiran. Dok su jedni smatrali kako se radi o marketinškom triku, drugi su ga koristili bez pravog razumijevanja </w:t>
      </w:r>
      <w:r w:rsidR="00014EB8">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fldChar w:fldCharType="separate"/>
      </w:r>
      <w:r w:rsidR="00014EB8" w:rsidRPr="00014EB8">
        <w:rPr>
          <w:noProof/>
        </w:rPr>
        <w:t>(O’Reilly, 2005)</w:t>
      </w:r>
      <w:r w:rsidR="00014EB8">
        <w:fldChar w:fldCharType="end"/>
      </w:r>
      <w:r w:rsidR="00014EB8">
        <w:t>.</w:t>
      </w:r>
    </w:p>
    <w:p w14:paraId="79BAC6BF" w14:textId="0B1AD5FA" w:rsidR="0071753A" w:rsidRDefault="00014EB8" w:rsidP="00A41739">
      <w:pPr>
        <w:pStyle w:val="Tekst"/>
      </w:pPr>
      <w:r>
        <w:t>Tim O'Reilly</w:t>
      </w:r>
      <w:r w:rsidR="00A41739">
        <w:t xml:space="preserve"> (direktor izdavačke kuće O'Reilly)</w:t>
      </w:r>
      <w:r>
        <w:t xml:space="preserve"> navodi kako Web 2.0 nema jasne granice te kako nije jednostavno opisati web sustav kao Web 2.0 sustav, već kako se radi o skupu karakteristika web sustava. </w:t>
      </w:r>
      <w:r w:rsidR="0071753A">
        <w:t xml:space="preserve">Web 2.0 sustavi web tretiraju kao platformu za </w:t>
      </w:r>
      <w:r w:rsidR="008E74D8">
        <w:t>distribuciju</w:t>
      </w:r>
      <w:r w:rsidR="0071753A">
        <w:t xml:space="preserve"> usluga krajnjim korisnicima, te integriraju usluge drugih Web 2.0 sustava. O'Reilly navodi primjer Internet oglašavanja kao prvog oblika integracije usluga nekoliko Web 2.0 sustava. Razlike Web 1.0 i Web 2.0 sustava autor opisuje na primjeru kompanija Netscape i Google, koji su bili nositelji razdoblja Web 1.0 i Web 2.0 respektivno. Dok je Netscape korisnicima pružao isključivo web preglednik koji je bilo potrebno instalirati na stolno računalo, Google je svoje usluge pružao u obliku web aplikacije odnosno usluge pretraživanja, bez karakteristika tzv. </w:t>
      </w:r>
      <w:r w:rsidR="0071753A" w:rsidRPr="0071753A">
        <w:t>"</w:t>
      </w:r>
      <w:r w:rsidR="0071753A">
        <w:t>stare računalne industrije</w:t>
      </w:r>
      <w:r w:rsidR="0071753A" w:rsidRPr="0071753A">
        <w:t>"</w:t>
      </w:r>
      <w:r w:rsidR="0071753A">
        <w:t xml:space="preserve"> (npr. kupovina licenci i nadogradnji sustava, zastar</w:t>
      </w:r>
      <w:r w:rsidR="009605D4">
        <w:t>i</w:t>
      </w:r>
      <w:r w:rsidR="0071753A">
        <w:t xml:space="preserve">jevanje verzija i sl.). Jedna od osnovnih karakteristika Web 2.0 sustava jest tranzicija fokusa sa samog računalnog sustava na podatke. Google kao sustav (tražilica) ne vrijedi mnogo bez podataka koje indeksira i obrađuje, baš kao i </w:t>
      </w:r>
      <w:r w:rsidR="00DD44C8">
        <w:t>ostali</w:t>
      </w:r>
      <w:r w:rsidR="0071753A">
        <w:t xml:space="preserve"> primjeri Web 2.0 sustava </w:t>
      </w:r>
      <w:r w:rsidR="00DD44C8">
        <w:t xml:space="preserve">(npr. </w:t>
      </w:r>
      <w:r w:rsidR="00DC4433">
        <w:t xml:space="preserve">Wikipedia, </w:t>
      </w:r>
      <w:r w:rsidR="0071753A">
        <w:t>Bay i Amazon</w:t>
      </w:r>
      <w:r w:rsidR="00DD44C8">
        <w:t>)</w:t>
      </w:r>
      <w:r w:rsidR="0071753A">
        <w:t xml:space="preserve">. Sljedeća osnovna karakteristika Web 2.0 sustava jest omogućavanje kreiranje sadržaja </w:t>
      </w:r>
      <w:r w:rsidR="00525AA0">
        <w:t>krajnjim korisnicima</w:t>
      </w:r>
      <w:r w:rsidR="0071753A">
        <w:t>,</w:t>
      </w:r>
      <w:r w:rsidR="00525AA0">
        <w:t xml:space="preserve"> tako</w:t>
      </w:r>
      <w:r w:rsidR="0071753A">
        <w:t xml:space="preserve"> </w:t>
      </w:r>
      <w:r w:rsidR="00DC4433">
        <w:t xml:space="preserve">primjerice </w:t>
      </w:r>
      <w:r w:rsidR="0071753A">
        <w:t>Wikipedia omogućava kolaborativno kreiranje unosa, Google povezuje sadržaj kojima nije vlasnik, a na eBayu korisnici prodaju artikle samostalno.</w:t>
      </w:r>
      <w:r w:rsidR="00A41739">
        <w:t xml:space="preserve"> Amazon je </w:t>
      </w:r>
      <w:r w:rsidR="004D5794">
        <w:t>pionir korištenja</w:t>
      </w:r>
      <w:r w:rsidR="00A41739">
        <w:t xml:space="preserve"> korisničkih osvrta (eng. </w:t>
      </w:r>
      <w:r w:rsidR="00525AA0" w:rsidRPr="00525AA0">
        <w:rPr>
          <w:i/>
        </w:rPr>
        <w:t xml:space="preserve">user </w:t>
      </w:r>
      <w:r w:rsidR="00A41739">
        <w:rPr>
          <w:i/>
        </w:rPr>
        <w:t>review</w:t>
      </w:r>
      <w:r w:rsidR="00A41739">
        <w:t xml:space="preserve">) te se </w:t>
      </w:r>
      <w:r w:rsidR="009605D4">
        <w:t>tako</w:t>
      </w:r>
      <w:r w:rsidR="00A41739">
        <w:t xml:space="preserve"> pozicionirao kao </w:t>
      </w:r>
      <w:r w:rsidR="004D5794">
        <w:t xml:space="preserve">pouzdan </w:t>
      </w:r>
      <w:r w:rsidR="00A41739">
        <w:t xml:space="preserve">izvor kvalitetnih proizvoda. Svi uspješni Web 2.0 sustavi iskoristili su doprinos korisnika kako bi postigli marketinšku dominaciju. Web 2.0 sustavi više </w:t>
      </w:r>
      <w:r w:rsidR="0015593B">
        <w:t xml:space="preserve">su </w:t>
      </w:r>
      <w:r w:rsidR="00A41739">
        <w:t xml:space="preserve">pažnje posvetili korisničkom iskustvu (eng. </w:t>
      </w:r>
      <w:r w:rsidR="00A41739">
        <w:rPr>
          <w:i/>
        </w:rPr>
        <w:t>user experience, UX</w:t>
      </w:r>
      <w:r w:rsidR="00A41739">
        <w:t xml:space="preserve">) za razliku od </w:t>
      </w:r>
      <w:r w:rsidR="00A41739" w:rsidRPr="00A41739">
        <w:t>"</w:t>
      </w:r>
      <w:r w:rsidR="00A41739">
        <w:t>sirovih</w:t>
      </w:r>
      <w:r w:rsidR="00A41739" w:rsidRPr="00A41739">
        <w:t>"</w:t>
      </w:r>
      <w:r w:rsidR="00A41739">
        <w:t xml:space="preserve"> sučelja računalnih sustava </w:t>
      </w:r>
      <w:r w:rsidR="00A41739" w:rsidRPr="00A41739">
        <w:t>"</w:t>
      </w:r>
      <w:r w:rsidR="00A41739">
        <w:t>stare škole</w:t>
      </w:r>
      <w:r w:rsidR="00A41739" w:rsidRPr="00A41739">
        <w:t>"</w:t>
      </w:r>
      <w:r w:rsidR="00A41739">
        <w:t xml:space="preserve">. </w:t>
      </w:r>
      <w:r w:rsidR="009605D4">
        <w:t>Tako</w:t>
      </w:r>
      <w:r w:rsidR="00A41739">
        <w:t xml:space="preserve"> </w:t>
      </w:r>
      <w:r w:rsidR="009605D4">
        <w:t xml:space="preserve">su </w:t>
      </w:r>
      <w:r w:rsidR="00A41739">
        <w:t>sustavi postali dostupni korisnicima s nižom razinom informatičke pismenosti, a računalna i informacijska industrija ozbiljno je počela shvaćati osjećaje koje korišt</w:t>
      </w:r>
      <w:r w:rsidR="009605D4">
        <w:t>e</w:t>
      </w:r>
      <w:r w:rsidR="00A41739">
        <w:t xml:space="preserve">nje sustava izaziva kod korisnika. S tehnološke strane, AJAX (kratica od </w:t>
      </w:r>
      <w:r w:rsidR="00A41739">
        <w:rPr>
          <w:i/>
        </w:rPr>
        <w:t>A</w:t>
      </w:r>
      <w:r w:rsidR="00A41739" w:rsidRPr="00A41739">
        <w:rPr>
          <w:i/>
        </w:rPr>
        <w:t>synchronous JavaScript and XML</w:t>
      </w:r>
      <w:r w:rsidR="00A41739">
        <w:t xml:space="preserve">) je postao nositelj razvoja novih sučelja i boljeg korisničkog iskustva </w:t>
      </w:r>
      <w:r w:rsidR="00A41739">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fldChar w:fldCharType="separate"/>
      </w:r>
      <w:r w:rsidR="00A41739" w:rsidRPr="00014EB8">
        <w:rPr>
          <w:noProof/>
        </w:rPr>
        <w:t>(O’Reilly, 2005)</w:t>
      </w:r>
      <w:r w:rsidR="00A41739">
        <w:fldChar w:fldCharType="end"/>
      </w:r>
      <w:r w:rsidR="00A41739">
        <w:t>.</w:t>
      </w:r>
    </w:p>
    <w:p w14:paraId="6563D071" w14:textId="2D146782" w:rsidR="00A41739" w:rsidRDefault="00A41739" w:rsidP="00A41739">
      <w:pPr>
        <w:pStyle w:val="Tekst"/>
      </w:pPr>
      <w:r>
        <w:t xml:space="preserve">Semantički web (Web 3.0) </w:t>
      </w:r>
      <w:r w:rsidR="005A5A55">
        <w:t xml:space="preserve">označava korištenje standardiziranih protokola i struktura podataka na webu, kako bi dostupne podatke i informacije mogli koristiti različiti </w:t>
      </w:r>
      <w:r w:rsidR="004C4675">
        <w:t>računalni</w:t>
      </w:r>
      <w:r w:rsidR="005A5A55">
        <w:t xml:space="preserve"> sustavi sa što većom razinom automatizacije </w:t>
      </w:r>
      <w:r w:rsidR="005A5A55">
        <w:fldChar w:fldCharType="begin" w:fldLock="1"/>
      </w:r>
      <w:r w:rsidR="00B4001E">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fldChar w:fldCharType="separate"/>
      </w:r>
      <w:r w:rsidR="005A5A55" w:rsidRPr="005A5A55">
        <w:rPr>
          <w:noProof/>
        </w:rPr>
        <w:t>(World Wide Web Consortium (W3C), 2011)</w:t>
      </w:r>
      <w:r w:rsidR="005A5A55">
        <w:fldChar w:fldCharType="end"/>
      </w:r>
      <w:r w:rsidR="005A5A55">
        <w:t xml:space="preserve">. </w:t>
      </w:r>
      <w:r w:rsidR="00BC4A8B">
        <w:t xml:space="preserve">Semantički web podrazumijeva pravilno strukturiranje i meta-opisivanje podataka kako bi se </w:t>
      </w:r>
      <w:r w:rsidR="00BC4A8B">
        <w:lastRenderedPageBreak/>
        <w:t>isti mogli kategorizirati i klasificirati. On-line zajednica Schema.org</w:t>
      </w:r>
      <w:r w:rsidR="00BC4A8B" w:rsidRPr="000141F9">
        <w:rPr>
          <w:rStyle w:val="FootnoteReference"/>
        </w:rPr>
        <w:footnoteReference w:id="6"/>
      </w:r>
      <w:r w:rsidR="00BC4A8B">
        <w:t xml:space="preserve"> </w:t>
      </w:r>
      <w:r w:rsidR="001D341E">
        <w:t xml:space="preserve">jedna je od inicijativa koja potiče korištenje strukturiranih podataka na webu, a najpopularnija tražilica Google bolje rangira web sustave koji koriste strukturirane podatke te ih drugačije vizualizira u rezultatima pretrage. S razvojem </w:t>
      </w:r>
      <w:r w:rsidR="00814A81">
        <w:t xml:space="preserve">semantičkog weba web sustavi </w:t>
      </w:r>
      <w:r w:rsidR="001D341E">
        <w:t xml:space="preserve">postići </w:t>
      </w:r>
      <w:r w:rsidR="00814A81">
        <w:t xml:space="preserve">će </w:t>
      </w:r>
      <w:r w:rsidR="001D341E">
        <w:t xml:space="preserve">veću autonomiju i </w:t>
      </w:r>
      <w:r w:rsidR="009605D4">
        <w:t>samostalno</w:t>
      </w:r>
      <w:r w:rsidR="001D341E">
        <w:t xml:space="preserve"> će moći pretraživati i povezivati informacije te korisnicima omogućiti relevantniji sadržaj i ugodnije iskustvo korištenja.</w:t>
      </w:r>
    </w:p>
    <w:p w14:paraId="0271BC70" w14:textId="0BB0B513" w:rsidR="00B4001E" w:rsidRDefault="00F975BB" w:rsidP="00B4001E">
      <w:pPr>
        <w:pStyle w:val="Tekst"/>
      </w:pPr>
      <w:r>
        <w:t>Web 4.0 označav</w:t>
      </w:r>
      <w:r w:rsidR="00BD4BFA">
        <w:t xml:space="preserve">a sljedeću fazu evolucije </w:t>
      </w:r>
      <w:r>
        <w:t>otvoren</w:t>
      </w:r>
      <w:r w:rsidR="00BD4BFA">
        <w:t>og</w:t>
      </w:r>
      <w:r>
        <w:t>, povezan</w:t>
      </w:r>
      <w:r w:rsidR="00BD4BFA">
        <w:t>og</w:t>
      </w:r>
      <w:r>
        <w:t xml:space="preserve"> i </w:t>
      </w:r>
      <w:r w:rsidR="00BD4BFA">
        <w:t>inteligentnog</w:t>
      </w:r>
      <w:r>
        <w:t xml:space="preserve"> web</w:t>
      </w:r>
      <w:r w:rsidR="00BD4BFA">
        <w:t>a</w:t>
      </w:r>
      <w:r>
        <w:t xml:space="preserve"> koji zahtijeva visoku razinu povezanosti korisnika i računala. Razvoj interneta stvari (eng. </w:t>
      </w:r>
      <w:r w:rsidR="00BD4BFA">
        <w:rPr>
          <w:i/>
        </w:rPr>
        <w:t>I</w:t>
      </w:r>
      <w:r>
        <w:rPr>
          <w:i/>
        </w:rPr>
        <w:t>nternet of things, IOT</w:t>
      </w:r>
      <w:r>
        <w:t xml:space="preserve">) omogućava prikupljanje velikog broja podataka u realnom vremenu, a Web 4.0 sustavi </w:t>
      </w:r>
      <w:r w:rsidR="009605D4">
        <w:t>moći će</w:t>
      </w:r>
      <w:r>
        <w:t xml:space="preserve"> </w:t>
      </w:r>
      <w:r w:rsidRPr="00F975BB">
        <w:t>"razumjeti"</w:t>
      </w:r>
      <w:r>
        <w:t xml:space="preserve"> okolinu i uvjete u kojima se korisnik nalazi bez njegove </w:t>
      </w:r>
      <w:r w:rsidR="00F60CE9">
        <w:t xml:space="preserve">nužne </w:t>
      </w:r>
      <w:r>
        <w:t>interakcije</w:t>
      </w:r>
      <w:r w:rsidR="00B4001E">
        <w:t xml:space="preserve"> </w:t>
      </w:r>
      <w:r w:rsidR="00B4001E">
        <w:fldChar w:fldCharType="begin" w:fldLock="1"/>
      </w:r>
      <w:r w:rsidR="00B4001E">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fldChar w:fldCharType="separate"/>
      </w:r>
      <w:r w:rsidR="00B4001E" w:rsidRPr="00B4001E">
        <w:rPr>
          <w:noProof/>
        </w:rPr>
        <w:t>(Letts, 2015)</w:t>
      </w:r>
      <w:r w:rsidR="00B4001E">
        <w:fldChar w:fldCharType="end"/>
      </w:r>
      <w:r>
        <w:t>. Virtualni asistenti kao što su Siri tvrtke Apple ili Alexa tvrtke Amazon primjer su Web 4.0 sustava te uključuju visoku razinu praktičnog korištenja umjetne inteligencije</w:t>
      </w:r>
      <w:r w:rsidR="005C6DC6">
        <w:t xml:space="preserve"> i povezivanje</w:t>
      </w:r>
      <w:r w:rsidR="00073CA9">
        <w:t xml:space="preserve"> različitih servisa (npr. kalendar, vremenska prognoza, planer, pronalazak termina za sastanak</w:t>
      </w:r>
      <w:r w:rsidR="00B4001E">
        <w:t>, planiranje putovanja i sl.)</w:t>
      </w:r>
      <w:r w:rsidR="005C6DC6">
        <w:t xml:space="preserve"> kako bi što više zadataka mogli obavljati samostalno</w:t>
      </w:r>
      <w:r w:rsidR="00B4001E">
        <w:t xml:space="preserve">. </w:t>
      </w:r>
    </w:p>
    <w:p w14:paraId="37700160" w14:textId="151F47EA" w:rsidR="00BD54FA" w:rsidRDefault="00B4001E" w:rsidP="00B4001E">
      <w:pPr>
        <w:pStyle w:val="Tekst"/>
      </w:pPr>
      <w:r>
        <w:t xml:space="preserve">Web 5.0 još je uvijek nedovoljno definirana faza evolucijskog razvoja weba, a podrazumijeva razvoj decentraliziranih web sustava u kojemu su korisnici i web sustavi usko povezani – simbiotički web sustavi </w:t>
      </w:r>
      <w:r>
        <w:fldChar w:fldCharType="begin" w:fldLock="1"/>
      </w:r>
      <w:r w:rsidR="003827D1">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fldChar w:fldCharType="separate"/>
      </w:r>
      <w:r w:rsidRPr="00B4001E">
        <w:rPr>
          <w:noProof/>
        </w:rPr>
        <w:t>(Patel, 2013)</w:t>
      </w:r>
      <w:r>
        <w:fldChar w:fldCharType="end"/>
      </w:r>
      <w:r>
        <w:t>.</w:t>
      </w:r>
      <w:r w:rsidR="00CF63ED">
        <w:t xml:space="preserve"> Takvi će se web sustavi zasnivat</w:t>
      </w:r>
      <w:r w:rsidR="009605D4">
        <w:t>i</w:t>
      </w:r>
      <w:r w:rsidR="00CF63ED">
        <w:t xml:space="preserve"> na di</w:t>
      </w:r>
      <w:r w:rsidR="00C55BEA">
        <w:t xml:space="preserve">stribuiranim tehnologijama (primjerice </w:t>
      </w:r>
      <w:r w:rsidR="00CF63ED">
        <w:t>block-chain</w:t>
      </w:r>
      <w:r w:rsidR="00C55BEA">
        <w:t xml:space="preserve">), </w:t>
      </w:r>
      <w:r w:rsidR="00CF63ED">
        <w:t>mogućnostima prepoznavanja emocija korisnika i predviđanju njihovog ponašanja.</w:t>
      </w:r>
      <w:r w:rsidR="00BD54FA">
        <w:t xml:space="preserve"> </w:t>
      </w:r>
    </w:p>
    <w:p w14:paraId="057D9B9D" w14:textId="5D0F6FBA" w:rsidR="00B4001E" w:rsidRDefault="00BD54FA" w:rsidP="00B4001E">
      <w:pPr>
        <w:pStyle w:val="Tekst"/>
      </w:pPr>
      <w:r>
        <w:t xml:space="preserve">Ne postoji jasna granica </w:t>
      </w:r>
      <w:r w:rsidR="00C55BEA">
        <w:t xml:space="preserve">evolucijskih faza niti je </w:t>
      </w:r>
      <w:r>
        <w:t xml:space="preserve">moguće definirati kriterije prema kojima bi se web sustav jednoznačno smjestio u </w:t>
      </w:r>
      <w:r w:rsidR="00915DD7">
        <w:t>jednu od njih</w:t>
      </w:r>
      <w:r>
        <w:t xml:space="preserve">. Jedan web sustav može imati osobine nekoliko faza evolucijskog razvoja. Tablica </w:t>
      </w:r>
      <w:r w:rsidR="00AD3522">
        <w:t>2</w:t>
      </w:r>
      <w:r>
        <w:t xml:space="preserve"> sumarno prikazuje osobine web sustava pojedine </w:t>
      </w:r>
      <w:r w:rsidR="00C304CA">
        <w:t xml:space="preserve">evolucijske </w:t>
      </w:r>
      <w:r>
        <w:t>faze.</w:t>
      </w:r>
    </w:p>
    <w:p w14:paraId="5614BC7C" w14:textId="77777777" w:rsidR="00BC0089" w:rsidRDefault="00BC0089" w:rsidP="00B4001E">
      <w:pPr>
        <w:pStyle w:val="Tekst"/>
      </w:pPr>
    </w:p>
    <w:p w14:paraId="748FB291" w14:textId="77777777" w:rsidR="00BC0089" w:rsidRDefault="00BC0089" w:rsidP="00B4001E">
      <w:pPr>
        <w:pStyle w:val="Tekst"/>
      </w:pPr>
    </w:p>
    <w:p w14:paraId="47C2567E" w14:textId="77777777" w:rsidR="00BC0089" w:rsidRDefault="00BC0089" w:rsidP="00B4001E">
      <w:pPr>
        <w:pStyle w:val="Tekst"/>
      </w:pPr>
    </w:p>
    <w:tbl>
      <w:tblPr>
        <w:tblStyle w:val="TableGrid"/>
        <w:tblW w:w="0" w:type="auto"/>
        <w:tblLook w:val="04A0" w:firstRow="1" w:lastRow="0" w:firstColumn="1" w:lastColumn="0" w:noHBand="0" w:noVBand="1"/>
      </w:tblPr>
      <w:tblGrid>
        <w:gridCol w:w="1809"/>
        <w:gridCol w:w="4383"/>
        <w:gridCol w:w="3096"/>
      </w:tblGrid>
      <w:tr w:rsidR="00CF63ED" w14:paraId="13F6E9A8" w14:textId="77777777" w:rsidTr="00CF63ED">
        <w:tc>
          <w:tcPr>
            <w:tcW w:w="1809" w:type="dxa"/>
          </w:tcPr>
          <w:p w14:paraId="69249E0C" w14:textId="7B7F7FF2" w:rsidR="00CF63ED" w:rsidRPr="00CF63ED" w:rsidRDefault="00CF63ED" w:rsidP="00CF63ED">
            <w:pPr>
              <w:pStyle w:val="Tablica"/>
              <w:rPr>
                <w:b/>
              </w:rPr>
            </w:pPr>
            <w:r w:rsidRPr="00CF63ED">
              <w:rPr>
                <w:b/>
              </w:rPr>
              <w:lastRenderedPageBreak/>
              <w:t>Evolucijska faza</w:t>
            </w:r>
          </w:p>
        </w:tc>
        <w:tc>
          <w:tcPr>
            <w:tcW w:w="4383" w:type="dxa"/>
          </w:tcPr>
          <w:p w14:paraId="3CD00F1F" w14:textId="4A819B3A" w:rsidR="00CF63ED" w:rsidRPr="00CF63ED" w:rsidRDefault="00CF63ED" w:rsidP="00CF63ED">
            <w:pPr>
              <w:pStyle w:val="Tablica"/>
              <w:rPr>
                <w:b/>
              </w:rPr>
            </w:pPr>
            <w:r w:rsidRPr="00CF63ED">
              <w:rPr>
                <w:b/>
              </w:rPr>
              <w:t>Opis</w:t>
            </w:r>
            <w:r w:rsidR="00310A30">
              <w:rPr>
                <w:b/>
              </w:rPr>
              <w:t xml:space="preserve"> i karakteristike</w:t>
            </w:r>
          </w:p>
        </w:tc>
        <w:tc>
          <w:tcPr>
            <w:tcW w:w="3096" w:type="dxa"/>
          </w:tcPr>
          <w:p w14:paraId="14E0ED29" w14:textId="25C731D2" w:rsidR="00CF63ED" w:rsidRPr="00CF63ED" w:rsidRDefault="00CF63ED" w:rsidP="00CF63ED">
            <w:pPr>
              <w:pStyle w:val="Tablica"/>
              <w:rPr>
                <w:b/>
              </w:rPr>
            </w:pPr>
            <w:r w:rsidRPr="00CF63ED">
              <w:rPr>
                <w:b/>
              </w:rPr>
              <w:t>Primjer</w:t>
            </w:r>
          </w:p>
        </w:tc>
      </w:tr>
      <w:tr w:rsidR="00CF63ED" w14:paraId="60B60640" w14:textId="77777777" w:rsidTr="00CF63ED">
        <w:tc>
          <w:tcPr>
            <w:tcW w:w="1809" w:type="dxa"/>
          </w:tcPr>
          <w:p w14:paraId="026E8882" w14:textId="65CEF8FD" w:rsidR="00CF63ED" w:rsidRPr="00310A30" w:rsidRDefault="00CF63ED" w:rsidP="00CF63ED">
            <w:pPr>
              <w:pStyle w:val="Tablica"/>
            </w:pPr>
            <w:r w:rsidRPr="00310A30">
              <w:t>Web 0</w:t>
            </w:r>
          </w:p>
        </w:tc>
        <w:tc>
          <w:tcPr>
            <w:tcW w:w="4383" w:type="dxa"/>
          </w:tcPr>
          <w:p w14:paraId="657798B9" w14:textId="6052EBBA" w:rsidR="00CF63ED" w:rsidRDefault="00CF63ED" w:rsidP="00CF63ED">
            <w:pPr>
              <w:pStyle w:val="Tablica"/>
            </w:pPr>
            <w:r>
              <w:t>Rana faz</w:t>
            </w:r>
            <w:r w:rsidR="00847AE9">
              <w:t>a razvoja web</w:t>
            </w:r>
            <w:r>
              <w:t>a kada je web uglavnom bio korišten od strane znanstvenika.</w:t>
            </w:r>
          </w:p>
        </w:tc>
        <w:tc>
          <w:tcPr>
            <w:tcW w:w="3096" w:type="dxa"/>
          </w:tcPr>
          <w:p w14:paraId="382AE593" w14:textId="71F17D88" w:rsidR="00CF63ED" w:rsidRDefault="00CF63ED" w:rsidP="00AD3522">
            <w:pPr>
              <w:pStyle w:val="Tablica"/>
            </w:pPr>
            <w:r>
              <w:t>R</w:t>
            </w:r>
            <w:r w:rsidR="00F042F9">
              <w:t>a</w:t>
            </w:r>
            <w:r>
              <w:t>zmjena informacija i podataka između znanstvenih institucija</w:t>
            </w:r>
          </w:p>
        </w:tc>
      </w:tr>
      <w:tr w:rsidR="00CF63ED" w14:paraId="68898A46" w14:textId="77777777" w:rsidTr="00CF63ED">
        <w:tc>
          <w:tcPr>
            <w:tcW w:w="1809" w:type="dxa"/>
          </w:tcPr>
          <w:p w14:paraId="421ABAE3" w14:textId="5032E87C" w:rsidR="00CF63ED" w:rsidRPr="00310A30" w:rsidRDefault="00CF63ED" w:rsidP="00CF63ED">
            <w:pPr>
              <w:pStyle w:val="Tablica"/>
            </w:pPr>
            <w:r w:rsidRPr="00310A30">
              <w:t>Web 1.0</w:t>
            </w:r>
          </w:p>
        </w:tc>
        <w:tc>
          <w:tcPr>
            <w:tcW w:w="4383" w:type="dxa"/>
          </w:tcPr>
          <w:p w14:paraId="1680770D" w14:textId="6C2E3857" w:rsidR="00CF63ED" w:rsidRPr="005F225B" w:rsidRDefault="00CF63ED" w:rsidP="00CF63ED">
            <w:pPr>
              <w:pStyle w:val="Tablica"/>
            </w:pPr>
            <w:r>
              <w:t xml:space="preserve">Tzv. </w:t>
            </w:r>
            <w:r>
              <w:rPr>
                <w:i/>
              </w:rPr>
              <w:t xml:space="preserve">read-only </w:t>
            </w:r>
            <w:r>
              <w:t>web sustavi (stranice) kao digitalne posjednice poduzeća i pojedinaca.</w:t>
            </w:r>
            <w:r w:rsidR="005F225B">
              <w:t xml:space="preserve"> Korištenje se svodi na pregledavanje (eng. </w:t>
            </w:r>
            <w:r w:rsidR="005F225B">
              <w:rPr>
                <w:i/>
              </w:rPr>
              <w:t>browse</w:t>
            </w:r>
            <w:r w:rsidR="005F225B">
              <w:t>) i pasivno konzumiranje.</w:t>
            </w:r>
          </w:p>
        </w:tc>
        <w:tc>
          <w:tcPr>
            <w:tcW w:w="3096" w:type="dxa"/>
          </w:tcPr>
          <w:p w14:paraId="5963E65E" w14:textId="35FD5BBF" w:rsidR="00CF63ED" w:rsidRPr="005F225B" w:rsidRDefault="005F225B" w:rsidP="005F225B">
            <w:pPr>
              <w:pStyle w:val="Tablica"/>
            </w:pPr>
            <w:r>
              <w:t xml:space="preserve">Web stranice </w:t>
            </w:r>
            <w:r>
              <w:rPr>
                <w:i/>
              </w:rPr>
              <w:t>dot-com</w:t>
            </w:r>
            <w:r>
              <w:t xml:space="preserve"> kompanija i </w:t>
            </w:r>
            <w:r w:rsidRPr="005F225B">
              <w:rPr>
                <w:i/>
              </w:rPr>
              <w:t xml:space="preserve">news </w:t>
            </w:r>
            <w:r>
              <w:t>portali.</w:t>
            </w:r>
          </w:p>
        </w:tc>
      </w:tr>
      <w:tr w:rsidR="00CF63ED" w14:paraId="7F71CDA2" w14:textId="77777777" w:rsidTr="00CF63ED">
        <w:tc>
          <w:tcPr>
            <w:tcW w:w="1809" w:type="dxa"/>
          </w:tcPr>
          <w:p w14:paraId="7F8A8F5E" w14:textId="4C0DD070" w:rsidR="00CF63ED" w:rsidRPr="00310A30" w:rsidRDefault="00CF63ED" w:rsidP="00CF63ED">
            <w:pPr>
              <w:pStyle w:val="Tablica"/>
            </w:pPr>
            <w:r w:rsidRPr="00310A30">
              <w:t>Web 2.0</w:t>
            </w:r>
          </w:p>
        </w:tc>
        <w:tc>
          <w:tcPr>
            <w:tcW w:w="4383" w:type="dxa"/>
          </w:tcPr>
          <w:p w14:paraId="01AB1797" w14:textId="479B325B" w:rsidR="00CF63ED" w:rsidRDefault="005F225B" w:rsidP="009605D4">
            <w:pPr>
              <w:pStyle w:val="Tablica"/>
            </w:pPr>
            <w:r>
              <w:t xml:space="preserve">Fokus je postavljen na korisnike i njihov aktivni </w:t>
            </w:r>
            <w:r w:rsidR="009605D4">
              <w:t>angažman</w:t>
            </w:r>
            <w:r>
              <w:t xml:space="preserve">. </w:t>
            </w:r>
            <w:r w:rsidR="005257EF">
              <w:t>Korisnici</w:t>
            </w:r>
            <w:r>
              <w:t xml:space="preserve"> stvaraju i ocjenjuju sadržaj, web sustavi pružaju usluge a ne proizvode.</w:t>
            </w:r>
          </w:p>
        </w:tc>
        <w:tc>
          <w:tcPr>
            <w:tcW w:w="3096" w:type="dxa"/>
          </w:tcPr>
          <w:p w14:paraId="1BB4BADF" w14:textId="7E002B74" w:rsidR="00CF63ED" w:rsidRDefault="005F225B" w:rsidP="00D52855">
            <w:pPr>
              <w:pStyle w:val="Tablica"/>
            </w:pPr>
            <w:r>
              <w:t>Wikipedia, Google</w:t>
            </w:r>
            <w:r w:rsidR="00D52855">
              <w:t xml:space="preserve"> tražilica i alati</w:t>
            </w:r>
            <w:r>
              <w:t>,</w:t>
            </w:r>
            <w:r w:rsidR="009605D4">
              <w:t xml:space="preserve"> društvene mreže, sustavi za oc</w:t>
            </w:r>
            <w:r>
              <w:t>jenjivanje i kolaboraciju.</w:t>
            </w:r>
          </w:p>
        </w:tc>
      </w:tr>
      <w:tr w:rsidR="00CF63ED" w14:paraId="53BFF451" w14:textId="77777777" w:rsidTr="00CF63ED">
        <w:tc>
          <w:tcPr>
            <w:tcW w:w="1809" w:type="dxa"/>
          </w:tcPr>
          <w:p w14:paraId="4BEAC1C7" w14:textId="49022809" w:rsidR="00CF63ED" w:rsidRPr="00310A30" w:rsidRDefault="00CF63ED" w:rsidP="00CF63ED">
            <w:pPr>
              <w:pStyle w:val="Tablica"/>
            </w:pPr>
            <w:r w:rsidRPr="00310A30">
              <w:t>Web 3.0</w:t>
            </w:r>
          </w:p>
        </w:tc>
        <w:tc>
          <w:tcPr>
            <w:tcW w:w="4383" w:type="dxa"/>
          </w:tcPr>
          <w:p w14:paraId="0818C7F0" w14:textId="755F4DFC" w:rsidR="00CF63ED" w:rsidRDefault="005F225B" w:rsidP="005F225B">
            <w:pPr>
              <w:pStyle w:val="Tablica"/>
            </w:pPr>
            <w:r>
              <w:t>Standardizacija i strukturiranje podataka s ciljem povećanja razine autonomije web sustava. Web sustavi međusobno mogu komunicirati i razmjenjivati podatke.</w:t>
            </w:r>
          </w:p>
        </w:tc>
        <w:tc>
          <w:tcPr>
            <w:tcW w:w="3096" w:type="dxa"/>
          </w:tcPr>
          <w:p w14:paraId="39BAF118" w14:textId="304E59A6" w:rsidR="00CF63ED" w:rsidRDefault="005F225B" w:rsidP="005F225B">
            <w:pPr>
              <w:pStyle w:val="Tablica"/>
            </w:pPr>
            <w:r>
              <w:t xml:space="preserve">Schema.org oznake i metapodaci, </w:t>
            </w:r>
            <w:r w:rsidRPr="005F225B">
              <w:t>Resource Description Framewor</w:t>
            </w:r>
            <w:r>
              <w:t>k (RDF).</w:t>
            </w:r>
          </w:p>
        </w:tc>
      </w:tr>
      <w:tr w:rsidR="00CF63ED" w14:paraId="7F084A17" w14:textId="77777777" w:rsidTr="00CF63ED">
        <w:tc>
          <w:tcPr>
            <w:tcW w:w="1809" w:type="dxa"/>
          </w:tcPr>
          <w:p w14:paraId="060CB606" w14:textId="72C6C8D1" w:rsidR="00CF63ED" w:rsidRPr="00310A30" w:rsidRDefault="00CF63ED" w:rsidP="00CF63ED">
            <w:pPr>
              <w:pStyle w:val="Tablica"/>
            </w:pPr>
            <w:r w:rsidRPr="00310A30">
              <w:t>Web 4.0</w:t>
            </w:r>
          </w:p>
        </w:tc>
        <w:tc>
          <w:tcPr>
            <w:tcW w:w="4383" w:type="dxa"/>
          </w:tcPr>
          <w:p w14:paraId="30AFBB8E" w14:textId="0010286D" w:rsidR="00CF63ED" w:rsidRDefault="005F225B" w:rsidP="009605D4">
            <w:pPr>
              <w:pStyle w:val="Tablica"/>
            </w:pPr>
            <w:r>
              <w:t xml:space="preserve">Povećano korištenje umjetne inteligencije, prepoznavanje obrazaca ponašanja, predviđanje korisničkih emocija i navika. Web sustavi </w:t>
            </w:r>
            <w:r w:rsidR="009605D4">
              <w:t>mogu</w:t>
            </w:r>
            <w:r>
              <w:t xml:space="preserve"> prepoznati kontekst sadržaja te poduzimati akcije (npr. stvaranje podsjetnika temeljem sadržaja email poruke)</w:t>
            </w:r>
          </w:p>
        </w:tc>
        <w:tc>
          <w:tcPr>
            <w:tcW w:w="3096" w:type="dxa"/>
          </w:tcPr>
          <w:p w14:paraId="60BAF2FA" w14:textId="594B1415" w:rsidR="00CF63ED" w:rsidRDefault="005F225B" w:rsidP="005F225B">
            <w:pPr>
              <w:pStyle w:val="Tablica"/>
            </w:pPr>
            <w:r>
              <w:t xml:space="preserve">Virtualni asistenti, povezivanje različitih servisa (kalendar, planer, kontakti). </w:t>
            </w:r>
          </w:p>
        </w:tc>
      </w:tr>
      <w:tr w:rsidR="00CF63ED" w14:paraId="7CB65FA0" w14:textId="77777777" w:rsidTr="00CF63ED">
        <w:tc>
          <w:tcPr>
            <w:tcW w:w="1809" w:type="dxa"/>
          </w:tcPr>
          <w:p w14:paraId="7C0F5C6C" w14:textId="4F12FB2D" w:rsidR="00CF63ED" w:rsidRPr="00310A30" w:rsidRDefault="00CF63ED" w:rsidP="00CF63ED">
            <w:pPr>
              <w:pStyle w:val="Tablica"/>
            </w:pPr>
            <w:r w:rsidRPr="00310A30">
              <w:t>Web 5.0</w:t>
            </w:r>
          </w:p>
        </w:tc>
        <w:tc>
          <w:tcPr>
            <w:tcW w:w="4383" w:type="dxa"/>
          </w:tcPr>
          <w:p w14:paraId="7459960A" w14:textId="3F7C91DA" w:rsidR="00CF63ED" w:rsidRPr="005F225B" w:rsidRDefault="005F225B" w:rsidP="005F225B">
            <w:pPr>
              <w:pStyle w:val="Tablica"/>
            </w:pPr>
            <w:r>
              <w:t xml:space="preserve">Simbiotički web sustavi koji su uvijek aktivni (eng. </w:t>
            </w:r>
            <w:r>
              <w:rPr>
                <w:i/>
              </w:rPr>
              <w:t>always on</w:t>
            </w:r>
            <w:r>
              <w:t>) i aktivno nadziru korisnika i njegovo ponašanje s ciljem predviđanja i neprimjetnog obavljanja potrebnih zadataka.</w:t>
            </w:r>
          </w:p>
        </w:tc>
        <w:tc>
          <w:tcPr>
            <w:tcW w:w="3096" w:type="dxa"/>
          </w:tcPr>
          <w:p w14:paraId="2BDDF2BF" w14:textId="360DD073" w:rsidR="00CF63ED" w:rsidRPr="005F225B" w:rsidRDefault="005F225B" w:rsidP="005F225B">
            <w:pPr>
              <w:pStyle w:val="Tablica"/>
              <w:keepNext/>
            </w:pPr>
            <w:r>
              <w:t xml:space="preserve">Virtualna i proširena stvarnost, distribuirani sustavi i tehnologije kao što je </w:t>
            </w:r>
            <w:r w:rsidRPr="005F225B">
              <w:rPr>
                <w:i/>
              </w:rPr>
              <w:t>block chain</w:t>
            </w:r>
          </w:p>
        </w:tc>
      </w:tr>
    </w:tbl>
    <w:p w14:paraId="7AA1E30C" w14:textId="112CD719" w:rsidR="007A0DF8" w:rsidRPr="00016446" w:rsidRDefault="005F225B" w:rsidP="001B5B5D">
      <w:pPr>
        <w:pStyle w:val="Caption"/>
      </w:pPr>
      <w:r>
        <w:t xml:space="preserve">Tablica </w:t>
      </w:r>
      <w:fldSimple w:instr=" SEQ Tablica \* ARABIC ">
        <w:r w:rsidR="00671FB9">
          <w:rPr>
            <w:noProof/>
          </w:rPr>
          <w:t>2</w:t>
        </w:r>
      </w:fldSimple>
      <w:r>
        <w:t>: Evolucijske faze razvoja World Wide Weba</w:t>
      </w:r>
    </w:p>
    <w:p w14:paraId="0B224AD0" w14:textId="5E579C83" w:rsidR="00E72529" w:rsidRDefault="002F33BD" w:rsidP="006A1E9C">
      <w:pPr>
        <w:pStyle w:val="FOINaslov2"/>
      </w:pPr>
      <w:bookmarkStart w:id="10" w:name="_Toc366305633"/>
      <w:r>
        <w:t>Tehnologije za razvoj w</w:t>
      </w:r>
      <w:r w:rsidR="00D5321C">
        <w:t xml:space="preserve">eb </w:t>
      </w:r>
      <w:r>
        <w:t>sustava</w:t>
      </w:r>
      <w:bookmarkEnd w:id="10"/>
    </w:p>
    <w:p w14:paraId="70CA828D" w14:textId="5A2AC84A" w:rsidR="002F33BD" w:rsidRDefault="002F33BD" w:rsidP="002F33BD">
      <w:pPr>
        <w:pStyle w:val="Tekst"/>
      </w:pPr>
      <w:r>
        <w:t xml:space="preserve">Mnogi su programski jezici kroz povijest </w:t>
      </w:r>
      <w:r w:rsidR="00EF2A76">
        <w:t xml:space="preserve">proživljavali </w:t>
      </w:r>
      <w:r>
        <w:t xml:space="preserve">svoj </w:t>
      </w:r>
      <w:r w:rsidR="00EF2A76">
        <w:t xml:space="preserve">rani razvoj, </w:t>
      </w:r>
      <w:r>
        <w:t>procvat i propadanje, a tehnološke inovacije u velikoj su mjeri određivale životni tijek</w:t>
      </w:r>
      <w:r w:rsidR="00EF2A76">
        <w:t xml:space="preserve"> i sudbinu programskih jezika</w:t>
      </w:r>
      <w:r>
        <w:t xml:space="preserve">. </w:t>
      </w:r>
      <w:r w:rsidR="00EF2A76">
        <w:t xml:space="preserve">Web je </w:t>
      </w:r>
      <w:r w:rsidR="00D76CA6">
        <w:t>kao jedna takva tehnološka inovacija, osim omogućavanja razvoja sasvim nove vrste ra</w:t>
      </w:r>
      <w:r w:rsidR="00EF2A76">
        <w:t>čunalnih sustava, unaprijedio</w:t>
      </w:r>
      <w:r w:rsidR="00D76CA6">
        <w:t xml:space="preserve"> načine komunikacije, razmjene informacija, diskusije i razvoja tehnologije. Resursi za samostalno svladavanje </w:t>
      </w:r>
      <w:r w:rsidR="00EF2A76">
        <w:t>vještine</w:t>
      </w:r>
      <w:r w:rsidR="00D76CA6">
        <w:t xml:space="preserve"> programiranja te primjeri programskog koda i platforme za diskusiju o konkretnim programskim problemima postali su dostupni svima, a programiranje kao struka u potpunosti je liberalizirana. Pojavom softvera otvorenog koda (eng. </w:t>
      </w:r>
      <w:r w:rsidR="00D76CA6">
        <w:rPr>
          <w:i/>
        </w:rPr>
        <w:t>open source software, OSS</w:t>
      </w:r>
      <w:r w:rsidR="00D76CA6">
        <w:t>) i stvaranjem</w:t>
      </w:r>
      <w:r w:rsidR="00343EF0">
        <w:t xml:space="preserve"> </w:t>
      </w:r>
      <w:r w:rsidR="00343EF0" w:rsidRPr="00343EF0">
        <w:rPr>
          <w:i/>
        </w:rPr>
        <w:t>online</w:t>
      </w:r>
      <w:r w:rsidR="00D76CA6">
        <w:t xml:space="preserve"> zajednica (eng.</w:t>
      </w:r>
      <w:r w:rsidR="00D76CA6">
        <w:rPr>
          <w:i/>
        </w:rPr>
        <w:t xml:space="preserve"> </w:t>
      </w:r>
      <w:r w:rsidR="00343EF0">
        <w:rPr>
          <w:i/>
        </w:rPr>
        <w:t xml:space="preserve">online </w:t>
      </w:r>
      <w:r w:rsidR="00D76CA6">
        <w:rPr>
          <w:i/>
        </w:rPr>
        <w:t>community</w:t>
      </w:r>
      <w:r w:rsidR="00D76CA6">
        <w:t xml:space="preserve">) oko pojedinih tehnologija nastavljena je popularizacija </w:t>
      </w:r>
      <w:r w:rsidR="00343EF0">
        <w:t xml:space="preserve">IT struke i programiranja, a samim time i računalnih tehnologija. Danas, 28 godina od rođenja web-a, </w:t>
      </w:r>
      <w:r w:rsidR="00343EF0">
        <w:lastRenderedPageBreak/>
        <w:t xml:space="preserve">web tehnologije apsolutno dominiraju IT svijet kada je u pitanju popularnost, a zanimanja u IT industriji najpopularnija su na tržištu </w:t>
      </w:r>
      <w:r w:rsidR="00343EF0">
        <w:fldChar w:fldCharType="begin" w:fldLock="1"/>
      </w:r>
      <w:r w:rsidR="00BF1D30">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fldChar w:fldCharType="separate"/>
      </w:r>
      <w:r w:rsidR="00343EF0" w:rsidRPr="00343EF0">
        <w:rPr>
          <w:noProof/>
        </w:rPr>
        <w:t>(CareerProfiles, 2017; Stackify, 2017)</w:t>
      </w:r>
      <w:r w:rsidR="00343EF0">
        <w:fldChar w:fldCharType="end"/>
      </w:r>
      <w:r w:rsidR="00343EF0">
        <w:t>.</w:t>
      </w:r>
    </w:p>
    <w:p w14:paraId="37B8CD22" w14:textId="1E1230D5" w:rsidR="00D53EEA" w:rsidRDefault="00EF2A76" w:rsidP="00D53EEA">
      <w:pPr>
        <w:pStyle w:val="Tekst"/>
      </w:pPr>
      <w:r>
        <w:t>R</w:t>
      </w:r>
      <w:r w:rsidR="00343EF0">
        <w:t xml:space="preserve">azvoj funkcionalnih web sustava podrazumijeva korištenje nekoliko tehnologija: tehnologije za razvoj web sustava na strani poslužitelja (eng. </w:t>
      </w:r>
      <w:r w:rsidR="00343EF0" w:rsidRPr="00343EF0">
        <w:rPr>
          <w:i/>
        </w:rPr>
        <w:t>frontend</w:t>
      </w:r>
      <w:r w:rsidR="00343EF0">
        <w:t xml:space="preserve">), tehnologije za razvoj web sustava na strani poslužitelja (eng. </w:t>
      </w:r>
      <w:r w:rsidR="00343EF0">
        <w:rPr>
          <w:i/>
        </w:rPr>
        <w:t>backend</w:t>
      </w:r>
      <w:r w:rsidR="00343EF0">
        <w:t xml:space="preserve">) te poznavanje tehnologija za postavljanje i konfiguraciju web poslužitelja. </w:t>
      </w:r>
    </w:p>
    <w:p w14:paraId="0B0E0AB1" w14:textId="7ACF46D8" w:rsidR="00D53EEA" w:rsidRDefault="00E251E2" w:rsidP="001B5B5D">
      <w:pPr>
        <w:pStyle w:val="Slika"/>
      </w:pPr>
      <w:r>
        <w:rPr>
          <w:noProof/>
          <w:lang w:val="en-US" w:eastAsia="en-US"/>
        </w:rPr>
        <w:drawing>
          <wp:inline distT="0" distB="0" distL="0" distR="0" wp14:anchorId="0B5E87E0" wp14:editId="5012B36D">
            <wp:extent cx="4420284" cy="1153795"/>
            <wp:effectExtent l="0" t="0" r="0" b="0"/>
            <wp:docPr id="32" name="Picture 32" descr="Macintosh HD:Users:zoka123:Downloads:websust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oka123:Downloads:websustav.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2197" cy="1154294"/>
                    </a:xfrm>
                    <a:prstGeom prst="rect">
                      <a:avLst/>
                    </a:prstGeom>
                    <a:noFill/>
                    <a:ln>
                      <a:noFill/>
                    </a:ln>
                  </pic:spPr>
                </pic:pic>
              </a:graphicData>
            </a:graphic>
          </wp:inline>
        </w:drawing>
      </w:r>
    </w:p>
    <w:p w14:paraId="0CDBEA71" w14:textId="4C004231" w:rsidR="00D53EEA" w:rsidRPr="00BE6602" w:rsidRDefault="00D53EEA" w:rsidP="001B5B5D">
      <w:pPr>
        <w:pStyle w:val="Caption"/>
        <w:rPr>
          <w:color w:val="FF0000"/>
        </w:rPr>
      </w:pPr>
      <w:r w:rsidRPr="00BE6602">
        <w:rPr>
          <w:b/>
        </w:rPr>
        <w:t xml:space="preserve">Slika </w:t>
      </w:r>
      <w:r w:rsidR="0029764E" w:rsidRPr="00BE6602">
        <w:rPr>
          <w:b/>
        </w:rPr>
        <w:fldChar w:fldCharType="begin"/>
      </w:r>
      <w:r w:rsidR="0029764E" w:rsidRPr="00BE6602">
        <w:rPr>
          <w:b/>
        </w:rPr>
        <w:instrText xml:space="preserve"> SEQ Slika \* ARABIC </w:instrText>
      </w:r>
      <w:r w:rsidR="0029764E" w:rsidRPr="00BE6602">
        <w:rPr>
          <w:b/>
        </w:rPr>
        <w:fldChar w:fldCharType="separate"/>
      </w:r>
      <w:r w:rsidR="00715C87">
        <w:rPr>
          <w:b/>
          <w:noProof/>
        </w:rPr>
        <w:t>2</w:t>
      </w:r>
      <w:r w:rsidR="0029764E" w:rsidRPr="00BE6602">
        <w:rPr>
          <w:b/>
          <w:noProof/>
        </w:rPr>
        <w:fldChar w:fldCharType="end"/>
      </w:r>
      <w:r>
        <w:t>: Shematski prikaz web sustava</w:t>
      </w:r>
    </w:p>
    <w:p w14:paraId="2A3B0458" w14:textId="4D4A9340" w:rsidR="007A0DF8" w:rsidRPr="00D53EEA" w:rsidRDefault="00343EF0" w:rsidP="00D53EEA">
      <w:pPr>
        <w:pStyle w:val="Tekst"/>
      </w:pPr>
      <w:r>
        <w:t>U nastavku poglavlja detaljnije su opisane tehnologije za razvoj web sustava na strani poslužitelja i na strani klijenta.</w:t>
      </w:r>
    </w:p>
    <w:p w14:paraId="0C995201" w14:textId="70EBAE40" w:rsidR="00CB08C5" w:rsidRDefault="00CB08C5" w:rsidP="005B18DE">
      <w:pPr>
        <w:pStyle w:val="FOINaslov3"/>
      </w:pPr>
      <w:bookmarkStart w:id="11" w:name="_Toc366305634"/>
      <w:r>
        <w:t>Razvoj web sustava na strani klijenta</w:t>
      </w:r>
      <w:bookmarkEnd w:id="11"/>
    </w:p>
    <w:p w14:paraId="2608A1E0" w14:textId="11AF07E9" w:rsidR="005D34A9" w:rsidRDefault="00CB08C5" w:rsidP="005D34A9">
      <w:pPr>
        <w:pStyle w:val="Tekst"/>
      </w:pPr>
      <w:r>
        <w:t>Tehnologije za razvoj web sustava na strani poslužitelja (</w:t>
      </w:r>
      <w:r w:rsidR="00D9764F">
        <w:t xml:space="preserve">klijentski dio web sustava, eng. </w:t>
      </w:r>
      <w:r w:rsidRPr="00D9764F">
        <w:rPr>
          <w:i/>
        </w:rPr>
        <w:t>frontend</w:t>
      </w:r>
      <w:r>
        <w:t xml:space="preserve">) u početku su isključivo </w:t>
      </w:r>
      <w:r w:rsidR="00E775F2">
        <w:t xml:space="preserve">služile </w:t>
      </w:r>
      <w:r>
        <w:t>za prezentaciju podataka (statičnih ili pripr</w:t>
      </w:r>
      <w:r w:rsidR="001A2FF1">
        <w:t>emljenih od strane poslužitelja)</w:t>
      </w:r>
      <w:r>
        <w:t xml:space="preserve">. </w:t>
      </w:r>
      <w:r w:rsidR="00D9764F">
        <w:t>T</w:t>
      </w:r>
      <w:r>
        <w:t xml:space="preserve">ehnologije </w:t>
      </w:r>
      <w:r w:rsidR="00D9764F">
        <w:t xml:space="preserve">za razvoj web sustava na strani klijenta </w:t>
      </w:r>
      <w:r>
        <w:t xml:space="preserve">danas omogućavaju razvoj potpuno funkcionalnih web aplikacija </w:t>
      </w:r>
      <w:r w:rsidR="00A11ABA">
        <w:t>na strani poslužitelja (tz</w:t>
      </w:r>
      <w:r w:rsidR="003263E7">
        <w:t xml:space="preserve">v. progresivne web aplikacije). </w:t>
      </w:r>
      <w:r w:rsidR="00FE24E9">
        <w:t>Razvoj klijentskog dijela web sustava</w:t>
      </w:r>
      <w:r w:rsidR="007E224C">
        <w:t xml:space="preserve"> </w:t>
      </w:r>
      <w:r w:rsidR="005D34A9">
        <w:t xml:space="preserve">temelji </w:t>
      </w:r>
      <w:r w:rsidR="005B3ED8">
        <w:t>se</w:t>
      </w:r>
      <w:r w:rsidR="002918D6">
        <w:t xml:space="preserve"> </w:t>
      </w:r>
      <w:r w:rsidR="005D34A9">
        <w:t>na tri osnovne tehnologije razvoja web sustava: HTML, CSS i JavaScript.</w:t>
      </w:r>
    </w:p>
    <w:p w14:paraId="418A23D8" w14:textId="7B99204D" w:rsidR="005D34A9" w:rsidRDefault="005D34A9" w:rsidP="005D34A9">
      <w:pPr>
        <w:pStyle w:val="Tekst"/>
      </w:pPr>
      <w:r w:rsidRPr="005D34A9">
        <w:t>Hypertext Markup Language</w:t>
      </w:r>
      <w:r>
        <w:t xml:space="preserve"> (HTML) semantički je jezik sličan </w:t>
      </w:r>
      <w:r w:rsidR="00E775F2">
        <w:t xml:space="preserve">XML-u koji služi </w:t>
      </w:r>
      <w:r>
        <w:t>d</w:t>
      </w:r>
      <w:r w:rsidR="00E775F2">
        <w:t xml:space="preserve">efiniranju </w:t>
      </w:r>
      <w:r>
        <w:t>strukture web dokum</w:t>
      </w:r>
      <w:r w:rsidR="00E775F2">
        <w:t>enata. Iako često krivo nazivan</w:t>
      </w:r>
      <w:r>
        <w:t xml:space="preserve"> HTML nije programski jezik jer svojim funkcionalnostima ne omogućava razvoj dinamičnih </w:t>
      </w:r>
      <w:r w:rsidR="00E775F2">
        <w:t>aplikacija</w:t>
      </w:r>
      <w:r>
        <w:t xml:space="preserve"> koji mogu biti u interakciji s korisnicima ili drugim sustavima. Osnovni gradivni elementi HTML jezika su HTML elementi (tagovi), a njihovim pravilnim povezivanjem nastaju složen</w:t>
      </w:r>
      <w:r w:rsidR="00E775F2">
        <w:t>i web dokumenti</w:t>
      </w:r>
      <w:r>
        <w:t>. HTML e</w:t>
      </w:r>
      <w:r w:rsidR="00E775F2">
        <w:t>lementi mogu biti prezentacijski (</w:t>
      </w:r>
      <w:r>
        <w:t xml:space="preserve">npr. img, a, div tagovi) </w:t>
      </w:r>
      <w:r w:rsidR="00E775F2">
        <w:t xml:space="preserve">ili opisni </w:t>
      </w:r>
      <w:r>
        <w:t xml:space="preserve">(npr. meta, title, link tagovi) </w:t>
      </w:r>
      <w:r w:rsidR="00E775F2">
        <w:t>koji služe opisivanju dokumenta ili</w:t>
      </w:r>
      <w:r>
        <w:t xml:space="preserve"> </w:t>
      </w:r>
      <w:r w:rsidR="00E775F2">
        <w:t xml:space="preserve">uključivanju </w:t>
      </w:r>
      <w:r>
        <w:t>resursa (npr. uključivanje CSS datoteka) ili semantičkom definiranju sadržaja.</w:t>
      </w:r>
      <w:r w:rsidR="00C2624F">
        <w:t xml:space="preserve"> Standardno se koristi HTML verzije 5 (HTML</w:t>
      </w:r>
      <w:r w:rsidR="00E775F2">
        <w:t xml:space="preserve"> </w:t>
      </w:r>
      <w:r w:rsidR="00C2624F">
        <w:lastRenderedPageBreak/>
        <w:t>5) koji je uveo nove semantičke i grafičke elemente, pojednostavio sintaksu i ispravio nepravilnosti prethodne verzije.</w:t>
      </w:r>
    </w:p>
    <w:p w14:paraId="5B294AE6" w14:textId="235A509B" w:rsidR="00C2624F" w:rsidRDefault="005D34A9" w:rsidP="00C2624F">
      <w:pPr>
        <w:pStyle w:val="Tekst"/>
      </w:pPr>
      <w:r w:rsidRPr="005D34A9">
        <w:t>Cascading Style Sheets (CSS)</w:t>
      </w:r>
      <w:r>
        <w:t xml:space="preserve"> jezik je kojim se definira </w:t>
      </w:r>
      <w:r w:rsidR="00BF757E">
        <w:t xml:space="preserve">način </w:t>
      </w:r>
      <w:r>
        <w:t>prezentacij</w:t>
      </w:r>
      <w:r w:rsidR="00BF757E">
        <w:t>e</w:t>
      </w:r>
      <w:r>
        <w:t xml:space="preserve"> HTML (ili XML</w:t>
      </w:r>
      <w:r w:rsidR="00BF757E">
        <w:t xml:space="preserve"> i srodnih</w:t>
      </w:r>
      <w:r>
        <w:t xml:space="preserve">) dokumenata na različitim medijima (zaslon, papir, čitači zaslona). </w:t>
      </w:r>
      <w:r w:rsidR="00C2624F">
        <w:t>Dok se HTML-om definira isključivo struktura web dokumenta, CSS je tehnologija koja web dokumentu daje vizualnu komponentu. Standardno se koristi CSS verzije 3 (CSS</w:t>
      </w:r>
      <w:r w:rsidR="00BF757E">
        <w:t xml:space="preserve"> </w:t>
      </w:r>
      <w:r w:rsidR="00C2624F">
        <w:t>3) koji je uveo nove vizualne mogućnosti, transformacije elemenata, animacije i prijelaze</w:t>
      </w:r>
      <w:r w:rsidR="00BF757E">
        <w:t xml:space="preserve"> (eng. </w:t>
      </w:r>
      <w:r w:rsidR="00BF757E" w:rsidRPr="00BF757E">
        <w:rPr>
          <w:i/>
        </w:rPr>
        <w:t>transitions</w:t>
      </w:r>
      <w:r w:rsidR="00BF757E">
        <w:t>)</w:t>
      </w:r>
      <w:r w:rsidR="00C2624F">
        <w:t>. U razvoju modernih web sustava koriste se i tzv. CSS preprocesori</w:t>
      </w:r>
      <w:r w:rsidR="00BF757E">
        <w:t xml:space="preserve"> (npr. SCSS)</w:t>
      </w:r>
      <w:r w:rsidR="00C2624F">
        <w:t xml:space="preserve"> koji pojednostavljuju proces razvoja web sustava, uvode </w:t>
      </w:r>
      <w:r w:rsidR="00671B43">
        <w:t>nasl</w:t>
      </w:r>
      <w:r w:rsidR="00BF757E">
        <w:t>jeđivanje klasa</w:t>
      </w:r>
      <w:r w:rsidR="00C2624F">
        <w:t xml:space="preserve">, varijable i </w:t>
      </w:r>
      <w:r w:rsidR="00BF757E">
        <w:t xml:space="preserve">druge koncepte. </w:t>
      </w:r>
      <w:r>
        <w:t>CSS je standardiziran i web preglednici redovito ugrađuju podr</w:t>
      </w:r>
      <w:r w:rsidR="00C2624F">
        <w:t>šku za postojeća i nova pravila.</w:t>
      </w:r>
      <w:r w:rsidR="00BF757E">
        <w:t xml:space="preserve"> </w:t>
      </w:r>
    </w:p>
    <w:p w14:paraId="5237F471" w14:textId="5AD321E6" w:rsidR="005D34A9" w:rsidRPr="005D34A9" w:rsidRDefault="00C2624F" w:rsidP="00BF757E">
      <w:pPr>
        <w:pStyle w:val="Tekst"/>
      </w:pPr>
      <w:r>
        <w:t xml:space="preserve"> JavaScript (JS) je programski jezik visoke razine koji uvodi dinamiku u statične web dokumente. JavaScript omogućava manipulaciju HTML elementima,</w:t>
      </w:r>
      <w:r w:rsidR="00BF757E">
        <w:t xml:space="preserve"> interakciju s korisnikom,</w:t>
      </w:r>
      <w:r>
        <w:t xml:space="preserve"> rad s multimedijom, mrežni rad (npr. web socketi), a u zadnje vrijeme i sve više interakcije s hardverom (npr. senzori mobilnih u</w:t>
      </w:r>
      <w:r w:rsidR="00BF757E">
        <w:t>ređaja, kamera, mikrofon i sl.)</w:t>
      </w:r>
      <w:r>
        <w:t xml:space="preserve"> ovisno o okolini u kojoj se izvršava. JavaScript je </w:t>
      </w:r>
      <w:r w:rsidR="00BF757E">
        <w:t>u početku</w:t>
      </w:r>
      <w:r>
        <w:t xml:space="preserve"> bio ugrađen samo u web preglednike, a u zadnje su vrijeme mogućnosti za rad s JavaScriptom proširene pa je tako moguće razvijati i </w:t>
      </w:r>
      <w:r w:rsidR="00C7385B">
        <w:t xml:space="preserve">poslužiteljski </w:t>
      </w:r>
      <w:r>
        <w:t>dio web sustava isključivo u JavaScript programskom jeziku</w:t>
      </w:r>
      <w:r w:rsidR="00BF757E">
        <w:t xml:space="preserve"> (npr. s Node JS platformom)</w:t>
      </w:r>
      <w:r w:rsidR="004813A1">
        <w:t xml:space="preserve"> ili programsk</w:t>
      </w:r>
      <w:r w:rsidR="00BF757E">
        <w:t>a proširenja</w:t>
      </w:r>
      <w:r w:rsidR="004813A1">
        <w:t xml:space="preserve"> za druge web i desktop aplikacije</w:t>
      </w:r>
      <w:r w:rsidR="004E7487">
        <w:t xml:space="preserve"> ili operacijske sustave</w:t>
      </w:r>
      <w:r>
        <w:t xml:space="preserve">. </w:t>
      </w:r>
      <w:r w:rsidR="006A33BD">
        <w:t>S obzirom</w:t>
      </w:r>
      <w:r w:rsidR="00671B43">
        <w:t xml:space="preserve"> na to</w:t>
      </w:r>
      <w:r w:rsidR="006A33BD">
        <w:t xml:space="preserve"> da je JavaScript dostupan na gotovo svim web preglednicima</w:t>
      </w:r>
      <w:r w:rsidR="00BF757E">
        <w:t xml:space="preserve"> (na stolnim i prijenosnim računalima)</w:t>
      </w:r>
      <w:r w:rsidR="006A33BD">
        <w:t xml:space="preserve">, nositelj je tzv. hibridnog </w:t>
      </w:r>
      <w:r w:rsidR="00BF757E">
        <w:t xml:space="preserve">načina </w:t>
      </w:r>
      <w:r w:rsidR="006A33BD">
        <w:t xml:space="preserve">razvoja mobilnih aplikacija koji koristi web tehnologije za </w:t>
      </w:r>
      <w:r w:rsidR="00BF757E">
        <w:t>izgradnju</w:t>
      </w:r>
      <w:r w:rsidR="006A33BD">
        <w:t xml:space="preserve"> mobilnih aplikacija. </w:t>
      </w:r>
      <w:r w:rsidR="00F47385">
        <w:t>Razvojem i</w:t>
      </w:r>
      <w:r w:rsidR="00F47385" w:rsidRPr="00F47385">
        <w:t xml:space="preserve"> </w:t>
      </w:r>
      <w:r w:rsidR="00F47385">
        <w:t xml:space="preserve">uvođenjem naprednih koncepata </w:t>
      </w:r>
      <w:r w:rsidR="00DD6977">
        <w:t xml:space="preserve"> u </w:t>
      </w:r>
      <w:r w:rsidR="00F47385">
        <w:t xml:space="preserve">JavaScript </w:t>
      </w:r>
      <w:r w:rsidR="00DD6977">
        <w:t xml:space="preserve">programski jezik nestala je potreba za drugim tehnologijama i možemo reći kako ih je JavaScript </w:t>
      </w:r>
      <w:r w:rsidR="00DD6977" w:rsidRPr="00DD6977">
        <w:t>"izbacio iz igre"</w:t>
      </w:r>
      <w:r w:rsidR="00DD6977">
        <w:t xml:space="preserve"> (npr. Flash, Java applets)</w:t>
      </w:r>
      <w:r w:rsidR="00210DEA">
        <w:t>.</w:t>
      </w:r>
      <w:r w:rsidR="009E09DD">
        <w:t xml:space="preserve"> JavaScript je danas najpopularniji programski jezik.</w:t>
      </w:r>
      <w:r w:rsidR="00BF757E">
        <w:t xml:space="preserve"> U ovom radu promatrat će se isključivo </w:t>
      </w:r>
      <w:r w:rsidR="001120A2">
        <w:t xml:space="preserve">klijentski </w:t>
      </w:r>
      <w:r w:rsidR="00BF757E">
        <w:t>aspekt JavaScript programskog jezika.</w:t>
      </w:r>
    </w:p>
    <w:p w14:paraId="787A2F2A" w14:textId="057CF652" w:rsidR="00FE7B9F" w:rsidRPr="00731223" w:rsidRDefault="003263E7" w:rsidP="00BC0089">
      <w:pPr>
        <w:pStyle w:val="Tekst"/>
      </w:pPr>
      <w:r>
        <w:t xml:space="preserve">Arhitekti web sustava odabiru koliki će dio poslovne logike prebaciti s poslužitelja na klijent te u skladu s time definiraju zahtjeve za </w:t>
      </w:r>
      <w:r w:rsidR="001120A2">
        <w:t>klijentskim</w:t>
      </w:r>
      <w:r w:rsidR="00347C7B">
        <w:t xml:space="preserve"> tehnologijama. Razvoj tzv. </w:t>
      </w:r>
      <w:r w:rsidR="00347C7B">
        <w:rPr>
          <w:i/>
        </w:rPr>
        <w:t xml:space="preserve">single-page </w:t>
      </w:r>
      <w:r w:rsidR="00347C7B">
        <w:t xml:space="preserve">aplikacija (eng. </w:t>
      </w:r>
      <w:r w:rsidR="00347C7B">
        <w:rPr>
          <w:i/>
        </w:rPr>
        <w:t>single-page application, SPA</w:t>
      </w:r>
      <w:r w:rsidR="00347C7B">
        <w:t>)</w:t>
      </w:r>
      <w:r w:rsidR="00347C7B">
        <w:rPr>
          <w:i/>
        </w:rPr>
        <w:t xml:space="preserve"> </w:t>
      </w:r>
      <w:r w:rsidR="00731223">
        <w:t>omogućava stvaranje potpuno funkcionalnih web sustava u obliku jednog web dokumenta i iskustvom korištenja sličnom desktop aplikacijama (npr. bez kretanja između različitih web dokumenata),</w:t>
      </w:r>
      <w:r w:rsidR="00444787">
        <w:t xml:space="preserve"> kod kojih je sva logika smještena na strani klijenta, a </w:t>
      </w:r>
      <w:r w:rsidR="00C31B48">
        <w:t xml:space="preserve">poslužiteljski </w:t>
      </w:r>
      <w:r w:rsidR="00444787">
        <w:t xml:space="preserve">dio sustava služi isključivo za dohvaćanje </w:t>
      </w:r>
      <w:r w:rsidR="00444787">
        <w:lastRenderedPageBreak/>
        <w:t>podataka iz baze podataka (najčešće u JSON formatu). Tehnološki lideri, kompanije Facebook i Google, prepoznali su prednosti ovog pristupa kod razvoja dinamičnih web sustava s visokim prometom te su čak i razvili vlastite metodologije i razvojne okvire (React i AngluarJS).</w:t>
      </w:r>
    </w:p>
    <w:p w14:paraId="07193553" w14:textId="69DED5B7" w:rsidR="00E72529" w:rsidRDefault="00E72529" w:rsidP="005B18DE">
      <w:pPr>
        <w:pStyle w:val="FOINaslov3"/>
      </w:pPr>
      <w:bookmarkStart w:id="12" w:name="_Toc366305635"/>
      <w:r>
        <w:t>Razvoj web sustava na strani poslužitelja</w:t>
      </w:r>
      <w:bookmarkEnd w:id="12"/>
    </w:p>
    <w:p w14:paraId="3D5EFC82" w14:textId="693A94DF" w:rsidR="00A11ABA" w:rsidRDefault="006879F4" w:rsidP="00CB08C5">
      <w:pPr>
        <w:pStyle w:val="Tekst"/>
      </w:pPr>
      <w:r>
        <w:t>Tehnologije za razvoj web sustava na strani poslužitelja (</w:t>
      </w:r>
      <w:r w:rsidR="00274B3B">
        <w:t xml:space="preserve">poslužiteljski dio web sustava, eng. </w:t>
      </w:r>
      <w:r w:rsidR="00274B3B" w:rsidRPr="00274B3B">
        <w:rPr>
          <w:i/>
        </w:rPr>
        <w:t>backend</w:t>
      </w:r>
      <w:r>
        <w:t xml:space="preserve">) osnova su razvoja web servisa i web aplikacija. Upravo tehnologije </w:t>
      </w:r>
      <w:r w:rsidR="00785752">
        <w:t xml:space="preserve">za razvoj web sustava na strani poslužitelja </w:t>
      </w:r>
      <w:r>
        <w:t xml:space="preserve">omogućavaju razvoj funkcionalnosti koje se temelje na radu s bazom podataka, pozadinskim servisima i </w:t>
      </w:r>
      <w:r w:rsidR="00BF757E">
        <w:t>asinkronom i/ili</w:t>
      </w:r>
      <w:r>
        <w:t xml:space="preserve"> paralelnom obradom</w:t>
      </w:r>
      <w:r w:rsidR="00BF757E">
        <w:t xml:space="preserve"> podataka</w:t>
      </w:r>
      <w:r>
        <w:t xml:space="preserve">, strojnim učenjem i sl.. Razvoj web sustava drugačiji je u odnosu na ostale računalne sustave zbog svoje </w:t>
      </w:r>
      <w:r>
        <w:rPr>
          <w:i/>
        </w:rPr>
        <w:t>stateless</w:t>
      </w:r>
      <w:r w:rsidR="00BF757E">
        <w:t xml:space="preserve"> prirode -</w:t>
      </w:r>
      <w:r>
        <w:t xml:space="preserve"> </w:t>
      </w:r>
      <w:r w:rsidR="00BF757E">
        <w:t>s</w:t>
      </w:r>
      <w:r>
        <w:t>vaki HTTP zahtjev postoji neovisno o prethodnima</w:t>
      </w:r>
      <w:r w:rsidR="00A11ABA">
        <w:t>, sustavi se ne mogu oslanjati na kontekst, a svaki se HTTP zahtjev pojedinačno obrađuje</w:t>
      </w:r>
      <w:r>
        <w:t>.</w:t>
      </w:r>
      <w:r w:rsidR="00A11ABA">
        <w:t xml:space="preserve"> </w:t>
      </w:r>
    </w:p>
    <w:p w14:paraId="00B47F6B" w14:textId="573D31B5" w:rsidR="006A318C" w:rsidRPr="00947E38" w:rsidRDefault="006A318C" w:rsidP="00CB08C5">
      <w:pPr>
        <w:pStyle w:val="Tekst"/>
        <w:rPr>
          <w:noProof/>
          <w:lang w:val="en-US" w:eastAsia="en-US"/>
        </w:rPr>
      </w:pPr>
      <w:r>
        <w:rPr>
          <w:noProof/>
          <w:lang w:val="en-US" w:eastAsia="en-US"/>
        </w:rPr>
        <w:t>Web sustav zaprima HTTP zahtjev, obrađuje ga t</w:t>
      </w:r>
      <w:r w:rsidR="00947E38">
        <w:rPr>
          <w:noProof/>
          <w:lang w:val="en-US" w:eastAsia="en-US"/>
        </w:rPr>
        <w:t>e generira HTTP odgovor. Moderni programski jezici za razvoj</w:t>
      </w:r>
      <w:r>
        <w:rPr>
          <w:noProof/>
          <w:lang w:val="en-US" w:eastAsia="en-US"/>
        </w:rPr>
        <w:t xml:space="preserve"> </w:t>
      </w:r>
      <w:r w:rsidR="00193AE0">
        <w:rPr>
          <w:noProof/>
          <w:lang w:val="en-US" w:eastAsia="en-US"/>
        </w:rPr>
        <w:t>poslužiteljskog</w:t>
      </w:r>
      <w:r>
        <w:rPr>
          <w:noProof/>
          <w:lang w:val="en-US" w:eastAsia="en-US"/>
        </w:rPr>
        <w:t xml:space="preserve"> </w:t>
      </w:r>
      <w:r w:rsidR="00947E38">
        <w:rPr>
          <w:noProof/>
          <w:lang w:val="en-US" w:eastAsia="en-US"/>
        </w:rPr>
        <w:t xml:space="preserve">dijela web sustava </w:t>
      </w:r>
      <w:r>
        <w:rPr>
          <w:noProof/>
          <w:lang w:val="en-US" w:eastAsia="en-US"/>
        </w:rPr>
        <w:t xml:space="preserve">apstrahiraju obradu izvornog </w:t>
      </w:r>
      <w:r w:rsidRPr="006A318C">
        <w:rPr>
          <w:noProof/>
          <w:lang w:val="en-US" w:eastAsia="en-US"/>
        </w:rPr>
        <w:t>("sirovog")</w:t>
      </w:r>
      <w:r>
        <w:rPr>
          <w:noProof/>
          <w:lang w:val="en-US" w:eastAsia="en-US"/>
        </w:rPr>
        <w:t xml:space="preserve"> HTTP zahtjeva već ga internim mehanizmima transformiraju u objekt. Takav objekt sa sobom nosi atribute HTTP zahtjeva kao što su zaglavlja, tijelo poruke, kolačići i sl. koji čine ulazni skup podataka web sustava. Web sustav tada može primijeniti poslovna pravila, manipulirati resursima (npr. zapisima u bazi podataka ili datotekama na disku) i generirati HTTP odgovor. Moderne tehnologije </w:t>
      </w:r>
      <w:r w:rsidR="00193AE0">
        <w:rPr>
          <w:noProof/>
          <w:lang w:val="en-US" w:eastAsia="en-US"/>
        </w:rPr>
        <w:t xml:space="preserve">razvoja </w:t>
      </w:r>
      <w:r>
        <w:rPr>
          <w:noProof/>
          <w:lang w:val="en-US" w:eastAsia="en-US"/>
        </w:rPr>
        <w:t>pružaju bogat API za rad s HTTP zahtjevima i odgovorima stoga su implementacijski detalji i izvorni tekstualni format skriveni od programera.</w:t>
      </w:r>
      <w:r w:rsidR="002F11D3">
        <w:rPr>
          <w:noProof/>
          <w:lang w:val="en-US" w:eastAsia="en-US"/>
        </w:rPr>
        <w:t xml:space="preserve"> Javna</w:t>
      </w:r>
      <w:r w:rsidR="00947E38">
        <w:rPr>
          <w:noProof/>
          <w:lang w:val="en-US" w:eastAsia="en-US"/>
        </w:rPr>
        <w:t xml:space="preserve"> pristupn</w:t>
      </w:r>
      <w:r w:rsidR="002F11D3">
        <w:rPr>
          <w:noProof/>
          <w:lang w:val="en-US" w:eastAsia="en-US"/>
        </w:rPr>
        <w:t>a točka</w:t>
      </w:r>
      <w:r w:rsidR="00947E38">
        <w:rPr>
          <w:noProof/>
          <w:lang w:val="en-US" w:eastAsia="en-US"/>
        </w:rPr>
        <w:t xml:space="preserve"> </w:t>
      </w:r>
      <w:r w:rsidR="002F11D3">
        <w:t>pozadinskog</w:t>
      </w:r>
      <w:r w:rsidR="00947E38">
        <w:rPr>
          <w:noProof/>
          <w:lang w:val="en-US" w:eastAsia="en-US"/>
        </w:rPr>
        <w:t xml:space="preserve"> dijela web sustava </w:t>
      </w:r>
      <w:r w:rsidR="002F11D3">
        <w:rPr>
          <w:noProof/>
          <w:lang w:val="en-US" w:eastAsia="en-US"/>
        </w:rPr>
        <w:t>nazivaju se</w:t>
      </w:r>
      <w:r w:rsidR="00947E38">
        <w:rPr>
          <w:noProof/>
          <w:lang w:val="en-US" w:eastAsia="en-US"/>
        </w:rPr>
        <w:t xml:space="preserve"> </w:t>
      </w:r>
      <w:r w:rsidR="00947E38">
        <w:rPr>
          <w:i/>
          <w:noProof/>
          <w:lang w:val="en-US" w:eastAsia="en-US"/>
        </w:rPr>
        <w:t>API endpoint</w:t>
      </w:r>
      <w:r w:rsidR="00947E38">
        <w:rPr>
          <w:noProof/>
          <w:lang w:val="en-US" w:eastAsia="en-US"/>
        </w:rPr>
        <w:t>.</w:t>
      </w:r>
    </w:p>
    <w:p w14:paraId="266A90B9" w14:textId="5490E512" w:rsidR="00D53EEA" w:rsidRDefault="00E251E2" w:rsidP="001B5B5D">
      <w:pPr>
        <w:pStyle w:val="Slika"/>
      </w:pPr>
      <w:r>
        <w:rPr>
          <w:noProof/>
          <w:lang w:val="en-US" w:eastAsia="en-US"/>
        </w:rPr>
        <w:drawing>
          <wp:inline distT="0" distB="0" distL="0" distR="0" wp14:anchorId="55B0B50F" wp14:editId="0EDA700E">
            <wp:extent cx="3406775" cy="1339878"/>
            <wp:effectExtent l="0" t="0" r="0" b="0"/>
            <wp:docPr id="31" name="Picture 31" descr="Macintosh HD:Users:zoka123:Downloads:back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backen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07745" cy="1340260"/>
                    </a:xfrm>
                    <a:prstGeom prst="rect">
                      <a:avLst/>
                    </a:prstGeom>
                    <a:noFill/>
                    <a:ln>
                      <a:noFill/>
                    </a:ln>
                  </pic:spPr>
                </pic:pic>
              </a:graphicData>
            </a:graphic>
          </wp:inline>
        </w:drawing>
      </w:r>
    </w:p>
    <w:p w14:paraId="613EE332" w14:textId="6D2CDA19" w:rsidR="00D53EEA" w:rsidRPr="002E05ED" w:rsidRDefault="00D53EEA" w:rsidP="001B5B5D">
      <w:pPr>
        <w:pStyle w:val="Caption"/>
        <w:rPr>
          <w:color w:val="FF0000"/>
        </w:rPr>
      </w:pPr>
      <w:r w:rsidRPr="00912E34">
        <w:rPr>
          <w:b/>
        </w:rPr>
        <w:t xml:space="preserve">Slika </w:t>
      </w:r>
      <w:r w:rsidR="0029764E" w:rsidRPr="00912E34">
        <w:rPr>
          <w:b/>
        </w:rPr>
        <w:fldChar w:fldCharType="begin"/>
      </w:r>
      <w:r w:rsidR="0029764E" w:rsidRPr="00912E34">
        <w:rPr>
          <w:b/>
        </w:rPr>
        <w:instrText xml:space="preserve"> SEQ Slika \* ARABIC </w:instrText>
      </w:r>
      <w:r w:rsidR="0029764E" w:rsidRPr="00912E34">
        <w:rPr>
          <w:b/>
        </w:rPr>
        <w:fldChar w:fldCharType="separate"/>
      </w:r>
      <w:r w:rsidR="00715C87">
        <w:rPr>
          <w:b/>
          <w:noProof/>
        </w:rPr>
        <w:t>3</w:t>
      </w:r>
      <w:r w:rsidR="0029764E" w:rsidRPr="00912E34">
        <w:rPr>
          <w:b/>
          <w:noProof/>
        </w:rPr>
        <w:fldChar w:fldCharType="end"/>
      </w:r>
      <w:r w:rsidR="003263E7">
        <w:t xml:space="preserve">: Shematski prikaz </w:t>
      </w:r>
      <w:r w:rsidR="00193AE0">
        <w:t>poslužiteljskog</w:t>
      </w:r>
      <w:r w:rsidR="00D037F2">
        <w:t xml:space="preserve"> (pozadinskog)</w:t>
      </w:r>
      <w:r w:rsidR="00193AE0">
        <w:t xml:space="preserve"> </w:t>
      </w:r>
      <w:r>
        <w:t>dijela web sustava</w:t>
      </w:r>
    </w:p>
    <w:p w14:paraId="52FA3ACE" w14:textId="033CB3D3" w:rsidR="00BF1D30" w:rsidRDefault="006A318C" w:rsidP="00D53EEA">
      <w:pPr>
        <w:pStyle w:val="Tekst"/>
      </w:pPr>
      <w:r>
        <w:t xml:space="preserve">HTTP protokol </w:t>
      </w:r>
      <w:r w:rsidR="00947E38">
        <w:t xml:space="preserve">jednoznačno je </w:t>
      </w:r>
      <w:r>
        <w:t xml:space="preserve">definiran i temelji se na porukama u tekstualnom i čitljivom formatu. Pažljivi će čitatelj zaključiti kako tehnologija za razvoj </w:t>
      </w:r>
      <w:r w:rsidR="009F6030">
        <w:t>poslužiteljskog</w:t>
      </w:r>
      <w:r>
        <w:t xml:space="preserve"> </w:t>
      </w:r>
      <w:r>
        <w:lastRenderedPageBreak/>
        <w:t>dijela web sustava može biti bilo koji programski jezik koji ima mrežnu komponentu</w:t>
      </w:r>
      <w:r w:rsidR="00947E38">
        <w:t xml:space="preserve"> -</w:t>
      </w:r>
      <w:r>
        <w:t xml:space="preserve"> ako programski jezik omogućava stvaranje TCP socketa, moguće je realizirati web sustav. Ne čudi stoga </w:t>
      </w:r>
      <w:r w:rsidR="004405DF">
        <w:t>raznolikost</w:t>
      </w:r>
      <w:r w:rsidR="00947E38">
        <w:t xml:space="preserve"> i broj dostupnih</w:t>
      </w:r>
      <w:r w:rsidR="004405DF">
        <w:t xml:space="preserve"> programskih jezika za razvoj </w:t>
      </w:r>
      <w:r w:rsidR="009F6030">
        <w:t>poslužiteljskog</w:t>
      </w:r>
      <w:r w:rsidR="004405DF">
        <w:t xml:space="preserve"> dijela web sustava, a izbor konkretnog programskog jezika najčešće ovisi o preferencijama programera te specifičnim zahtjevima web sustava. </w:t>
      </w:r>
      <w:r w:rsidR="006D1FF9">
        <w:t xml:space="preserve">U nastavku je </w:t>
      </w:r>
      <w:r w:rsidR="00CF0C09">
        <w:t>prikaz</w:t>
      </w:r>
      <w:r w:rsidR="000E2152">
        <w:t xml:space="preserve"> 15</w:t>
      </w:r>
      <w:r w:rsidR="006D1FF9">
        <w:t xml:space="preserve"> </w:t>
      </w:r>
      <w:r w:rsidR="00CF0C09">
        <w:t>najpopularnijih</w:t>
      </w:r>
      <w:r w:rsidR="006D1FF9">
        <w:t xml:space="preserve"> programskih jezika za razvoj web sustava na strani poslužitelja (prema broju </w:t>
      </w:r>
      <w:r w:rsidR="00CF0C09">
        <w:t xml:space="preserve">predloženih izmjena, eng. </w:t>
      </w:r>
      <w:r w:rsidR="00CF0C09">
        <w:rPr>
          <w:i/>
        </w:rPr>
        <w:t>pull request</w:t>
      </w:r>
      <w:r w:rsidR="006D1FF9">
        <w:t xml:space="preserve">), napravljen prema sumarnim podacima najvećeg </w:t>
      </w:r>
      <w:r w:rsidR="006D1FF9">
        <w:rPr>
          <w:i/>
        </w:rPr>
        <w:t>open-source</w:t>
      </w:r>
      <w:r w:rsidR="00CF0C09">
        <w:t xml:space="preserve"> Git repozitorija Github.com</w:t>
      </w:r>
      <w:r w:rsidR="00BF1D30">
        <w:t xml:space="preserve"> </w:t>
      </w:r>
      <w:r w:rsidR="00BF1D30">
        <w:fldChar w:fldCharType="begin" w:fldLock="1"/>
      </w:r>
      <w:r w:rsidR="00B133C2">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fldChar w:fldCharType="separate"/>
      </w:r>
      <w:r w:rsidR="00BF1D30" w:rsidRPr="00BF1D30">
        <w:rPr>
          <w:noProof/>
        </w:rPr>
        <w:t>(</w:t>
      </w:r>
      <w:r w:rsidR="00BF1D30" w:rsidRPr="00BF1D30">
        <w:rPr>
          <w:i/>
          <w:noProof/>
        </w:rPr>
        <w:t>Github Language Stats</w:t>
      </w:r>
      <w:r w:rsidR="00BF1D30" w:rsidRPr="00BF1D30">
        <w:rPr>
          <w:noProof/>
        </w:rPr>
        <w:t>, 2017)</w:t>
      </w:r>
      <w:r w:rsidR="00BF1D30">
        <w:fldChar w:fldCharType="end"/>
      </w:r>
      <w:r w:rsidR="00CF0C09">
        <w:t>.</w:t>
      </w:r>
    </w:p>
    <w:tbl>
      <w:tblPr>
        <w:tblStyle w:val="TableGrid"/>
        <w:tblW w:w="0" w:type="auto"/>
        <w:jc w:val="center"/>
        <w:tblLook w:val="04A0" w:firstRow="1" w:lastRow="0" w:firstColumn="1" w:lastColumn="0" w:noHBand="0" w:noVBand="1"/>
      </w:tblPr>
      <w:tblGrid>
        <w:gridCol w:w="705"/>
        <w:gridCol w:w="4253"/>
      </w:tblGrid>
      <w:tr w:rsidR="000E2152" w14:paraId="78A60E23" w14:textId="77777777" w:rsidTr="000E2152">
        <w:trPr>
          <w:jc w:val="center"/>
        </w:trPr>
        <w:tc>
          <w:tcPr>
            <w:tcW w:w="675" w:type="dxa"/>
          </w:tcPr>
          <w:p w14:paraId="1025CB1F" w14:textId="33D3D3AE" w:rsidR="000E2152" w:rsidRPr="00BF1D30" w:rsidRDefault="000E2152" w:rsidP="00BF1D30">
            <w:pPr>
              <w:pStyle w:val="Tablica"/>
              <w:rPr>
                <w:b/>
              </w:rPr>
            </w:pPr>
            <w:r>
              <w:rPr>
                <w:b/>
              </w:rPr>
              <w:t>R</w:t>
            </w:r>
            <w:r w:rsidRPr="00BF1D30">
              <w:rPr>
                <w:b/>
              </w:rPr>
              <w:t>.br.</w:t>
            </w:r>
          </w:p>
        </w:tc>
        <w:tc>
          <w:tcPr>
            <w:tcW w:w="4253" w:type="dxa"/>
          </w:tcPr>
          <w:p w14:paraId="14EE2E72" w14:textId="6CCCCC70" w:rsidR="000E2152" w:rsidRPr="00BF1D30" w:rsidRDefault="000E2152" w:rsidP="00BF1D30">
            <w:pPr>
              <w:pStyle w:val="Tablica"/>
              <w:rPr>
                <w:b/>
              </w:rPr>
            </w:pPr>
            <w:r>
              <w:rPr>
                <w:b/>
              </w:rPr>
              <w:t>P</w:t>
            </w:r>
            <w:r w:rsidRPr="00BF1D30">
              <w:rPr>
                <w:b/>
              </w:rPr>
              <w:t>rogramski jezik</w:t>
            </w:r>
          </w:p>
        </w:tc>
      </w:tr>
      <w:tr w:rsidR="000E2152" w14:paraId="51CABDD8" w14:textId="77777777" w:rsidTr="000E2152">
        <w:trPr>
          <w:jc w:val="center"/>
        </w:trPr>
        <w:tc>
          <w:tcPr>
            <w:tcW w:w="675" w:type="dxa"/>
          </w:tcPr>
          <w:p w14:paraId="5585ED32" w14:textId="264ABA19" w:rsidR="000E2152" w:rsidRPr="00BF1D30" w:rsidRDefault="000E2152" w:rsidP="00BF1D30">
            <w:pPr>
              <w:pStyle w:val="Tablica"/>
            </w:pPr>
            <w:r>
              <w:t>1</w:t>
            </w:r>
          </w:p>
        </w:tc>
        <w:tc>
          <w:tcPr>
            <w:tcW w:w="4253" w:type="dxa"/>
          </w:tcPr>
          <w:p w14:paraId="0DE96F82" w14:textId="75EDD126" w:rsidR="000E2152" w:rsidRDefault="000E2152" w:rsidP="00BF1D30">
            <w:pPr>
              <w:pStyle w:val="Tablica"/>
            </w:pPr>
            <w:r>
              <w:t>JavaS</w:t>
            </w:r>
            <w:r w:rsidRPr="00BF1D30">
              <w:t>cript</w:t>
            </w:r>
          </w:p>
        </w:tc>
      </w:tr>
      <w:tr w:rsidR="000E2152" w14:paraId="47E3CEA7" w14:textId="77777777" w:rsidTr="000E2152">
        <w:trPr>
          <w:jc w:val="center"/>
        </w:trPr>
        <w:tc>
          <w:tcPr>
            <w:tcW w:w="675" w:type="dxa"/>
          </w:tcPr>
          <w:p w14:paraId="560C9F48" w14:textId="097BC473" w:rsidR="000E2152" w:rsidRDefault="000E2152" w:rsidP="00BF1D30">
            <w:pPr>
              <w:pStyle w:val="Tablica"/>
            </w:pPr>
            <w:r>
              <w:t>2</w:t>
            </w:r>
          </w:p>
        </w:tc>
        <w:tc>
          <w:tcPr>
            <w:tcW w:w="4253" w:type="dxa"/>
          </w:tcPr>
          <w:p w14:paraId="3D476C17" w14:textId="6458529F" w:rsidR="000E2152" w:rsidRDefault="000E2152" w:rsidP="00BF1D30">
            <w:pPr>
              <w:pStyle w:val="Tablica"/>
            </w:pPr>
            <w:r>
              <w:t>Python</w:t>
            </w:r>
          </w:p>
        </w:tc>
      </w:tr>
      <w:tr w:rsidR="000E2152" w14:paraId="74B90F56" w14:textId="77777777" w:rsidTr="000E2152">
        <w:trPr>
          <w:jc w:val="center"/>
        </w:trPr>
        <w:tc>
          <w:tcPr>
            <w:tcW w:w="675" w:type="dxa"/>
          </w:tcPr>
          <w:p w14:paraId="36E1F769" w14:textId="5CE0A127" w:rsidR="000E2152" w:rsidRDefault="000E2152" w:rsidP="00BF1D30">
            <w:pPr>
              <w:pStyle w:val="Tablica"/>
            </w:pPr>
            <w:r>
              <w:t>3</w:t>
            </w:r>
          </w:p>
        </w:tc>
        <w:tc>
          <w:tcPr>
            <w:tcW w:w="4253" w:type="dxa"/>
          </w:tcPr>
          <w:p w14:paraId="15DD49B8" w14:textId="2B668936" w:rsidR="000E2152" w:rsidRDefault="000E2152" w:rsidP="00BF1D30">
            <w:pPr>
              <w:pStyle w:val="Tablica"/>
            </w:pPr>
            <w:r>
              <w:t>Java</w:t>
            </w:r>
          </w:p>
        </w:tc>
      </w:tr>
      <w:tr w:rsidR="000E2152" w14:paraId="4FD71FE2" w14:textId="77777777" w:rsidTr="000E2152">
        <w:trPr>
          <w:jc w:val="center"/>
        </w:trPr>
        <w:tc>
          <w:tcPr>
            <w:tcW w:w="675" w:type="dxa"/>
          </w:tcPr>
          <w:p w14:paraId="4E952BA2" w14:textId="1E111CC4" w:rsidR="000E2152" w:rsidRDefault="000E2152" w:rsidP="00BF1D30">
            <w:pPr>
              <w:pStyle w:val="Tablica"/>
            </w:pPr>
            <w:r>
              <w:t>4</w:t>
            </w:r>
          </w:p>
        </w:tc>
        <w:tc>
          <w:tcPr>
            <w:tcW w:w="4253" w:type="dxa"/>
          </w:tcPr>
          <w:p w14:paraId="4BB7CAA1" w14:textId="17AAA23A" w:rsidR="000E2152" w:rsidRDefault="000E2152" w:rsidP="00BF1D30">
            <w:pPr>
              <w:pStyle w:val="Tablica"/>
            </w:pPr>
            <w:r>
              <w:t>PHP</w:t>
            </w:r>
          </w:p>
        </w:tc>
      </w:tr>
      <w:tr w:rsidR="000E2152" w14:paraId="0CA40D68" w14:textId="77777777" w:rsidTr="000E2152">
        <w:trPr>
          <w:jc w:val="center"/>
        </w:trPr>
        <w:tc>
          <w:tcPr>
            <w:tcW w:w="675" w:type="dxa"/>
          </w:tcPr>
          <w:p w14:paraId="314F2715" w14:textId="118948F2" w:rsidR="000E2152" w:rsidRDefault="000E2152" w:rsidP="00BF1D30">
            <w:pPr>
              <w:pStyle w:val="Tablica"/>
            </w:pPr>
            <w:r>
              <w:t>5</w:t>
            </w:r>
          </w:p>
        </w:tc>
        <w:tc>
          <w:tcPr>
            <w:tcW w:w="4253" w:type="dxa"/>
          </w:tcPr>
          <w:p w14:paraId="449B24C6" w14:textId="082264FA" w:rsidR="000E2152" w:rsidRDefault="000E2152" w:rsidP="00BF1D30">
            <w:pPr>
              <w:pStyle w:val="Tablica"/>
            </w:pPr>
            <w:r>
              <w:t>Ruby</w:t>
            </w:r>
          </w:p>
        </w:tc>
      </w:tr>
      <w:tr w:rsidR="000E2152" w14:paraId="420CEA0F" w14:textId="77777777" w:rsidTr="000E2152">
        <w:trPr>
          <w:jc w:val="center"/>
        </w:trPr>
        <w:tc>
          <w:tcPr>
            <w:tcW w:w="675" w:type="dxa"/>
          </w:tcPr>
          <w:p w14:paraId="01103A96" w14:textId="5AC0392A" w:rsidR="000E2152" w:rsidRDefault="000E2152" w:rsidP="00BF1D30">
            <w:pPr>
              <w:pStyle w:val="Tablica"/>
            </w:pPr>
            <w:r>
              <w:t>6</w:t>
            </w:r>
          </w:p>
        </w:tc>
        <w:tc>
          <w:tcPr>
            <w:tcW w:w="4253" w:type="dxa"/>
          </w:tcPr>
          <w:p w14:paraId="66A43FF7" w14:textId="2A889048" w:rsidR="000E2152" w:rsidRDefault="000E2152" w:rsidP="00BF1D30">
            <w:pPr>
              <w:pStyle w:val="Tablica"/>
            </w:pPr>
            <w:r>
              <w:t>Go</w:t>
            </w:r>
          </w:p>
        </w:tc>
      </w:tr>
      <w:tr w:rsidR="000E2152" w14:paraId="7CE2DDBA" w14:textId="77777777" w:rsidTr="000E2152">
        <w:trPr>
          <w:jc w:val="center"/>
        </w:trPr>
        <w:tc>
          <w:tcPr>
            <w:tcW w:w="675" w:type="dxa"/>
          </w:tcPr>
          <w:p w14:paraId="77CF7EEB" w14:textId="1B5DE484" w:rsidR="000E2152" w:rsidRDefault="000E2152" w:rsidP="00BF1D30">
            <w:pPr>
              <w:pStyle w:val="Tablica"/>
            </w:pPr>
            <w:r>
              <w:t>7</w:t>
            </w:r>
          </w:p>
        </w:tc>
        <w:tc>
          <w:tcPr>
            <w:tcW w:w="4253" w:type="dxa"/>
          </w:tcPr>
          <w:p w14:paraId="6E44F195" w14:textId="5413DC3E" w:rsidR="000E2152" w:rsidRDefault="000E2152" w:rsidP="00BF1D30">
            <w:pPr>
              <w:pStyle w:val="Tablica"/>
            </w:pPr>
            <w:r>
              <w:t>C#</w:t>
            </w:r>
          </w:p>
        </w:tc>
      </w:tr>
      <w:tr w:rsidR="000E2152" w14:paraId="5C605A53" w14:textId="77777777" w:rsidTr="000E2152">
        <w:trPr>
          <w:jc w:val="center"/>
        </w:trPr>
        <w:tc>
          <w:tcPr>
            <w:tcW w:w="675" w:type="dxa"/>
          </w:tcPr>
          <w:p w14:paraId="1E921119" w14:textId="7C1450C6" w:rsidR="000E2152" w:rsidRDefault="000E2152" w:rsidP="00BF1D30">
            <w:pPr>
              <w:pStyle w:val="Tablica"/>
            </w:pPr>
            <w:r>
              <w:t>8</w:t>
            </w:r>
          </w:p>
        </w:tc>
        <w:tc>
          <w:tcPr>
            <w:tcW w:w="4253" w:type="dxa"/>
          </w:tcPr>
          <w:p w14:paraId="64A6A6F9" w14:textId="6DE10BD9" w:rsidR="000E2152" w:rsidRDefault="000E2152" w:rsidP="00BF1D30">
            <w:pPr>
              <w:pStyle w:val="Tablica"/>
            </w:pPr>
            <w:r>
              <w:t>TypeScript</w:t>
            </w:r>
          </w:p>
        </w:tc>
      </w:tr>
      <w:tr w:rsidR="000E2152" w14:paraId="4BF8A192" w14:textId="77777777" w:rsidTr="000E2152">
        <w:trPr>
          <w:jc w:val="center"/>
        </w:trPr>
        <w:tc>
          <w:tcPr>
            <w:tcW w:w="675" w:type="dxa"/>
          </w:tcPr>
          <w:p w14:paraId="7DFF6AE8" w14:textId="326BBE4E" w:rsidR="000E2152" w:rsidRDefault="000E2152" w:rsidP="00BF1D30">
            <w:pPr>
              <w:pStyle w:val="Tablica"/>
            </w:pPr>
            <w:r>
              <w:t>9</w:t>
            </w:r>
          </w:p>
        </w:tc>
        <w:tc>
          <w:tcPr>
            <w:tcW w:w="4253" w:type="dxa"/>
          </w:tcPr>
          <w:p w14:paraId="4AB542BD" w14:textId="6D90659C" w:rsidR="000E2152" w:rsidRDefault="000E2152" w:rsidP="00BF1D30">
            <w:pPr>
              <w:pStyle w:val="Tablica"/>
            </w:pPr>
            <w:r>
              <w:t>Scala</w:t>
            </w:r>
          </w:p>
        </w:tc>
      </w:tr>
      <w:tr w:rsidR="000E2152" w14:paraId="1DA88D6D" w14:textId="77777777" w:rsidTr="000E2152">
        <w:trPr>
          <w:jc w:val="center"/>
        </w:trPr>
        <w:tc>
          <w:tcPr>
            <w:tcW w:w="675" w:type="dxa"/>
          </w:tcPr>
          <w:p w14:paraId="048CE355" w14:textId="6A709245" w:rsidR="000E2152" w:rsidRDefault="000E2152" w:rsidP="00BF1D30">
            <w:pPr>
              <w:pStyle w:val="Tablica"/>
            </w:pPr>
            <w:r>
              <w:t>10</w:t>
            </w:r>
          </w:p>
        </w:tc>
        <w:tc>
          <w:tcPr>
            <w:tcW w:w="4253" w:type="dxa"/>
          </w:tcPr>
          <w:p w14:paraId="2BF9D8E5" w14:textId="70119235" w:rsidR="000E2152" w:rsidRDefault="000E2152" w:rsidP="00BF1D30">
            <w:pPr>
              <w:pStyle w:val="Tablica"/>
            </w:pPr>
            <w:r>
              <w:t>Rust</w:t>
            </w:r>
          </w:p>
        </w:tc>
      </w:tr>
      <w:tr w:rsidR="000E2152" w14:paraId="37F90C3A" w14:textId="77777777" w:rsidTr="000E2152">
        <w:trPr>
          <w:jc w:val="center"/>
        </w:trPr>
        <w:tc>
          <w:tcPr>
            <w:tcW w:w="675" w:type="dxa"/>
          </w:tcPr>
          <w:p w14:paraId="6ED6B252" w14:textId="7BA85C65" w:rsidR="000E2152" w:rsidRDefault="000E2152" w:rsidP="00BF1D30">
            <w:pPr>
              <w:pStyle w:val="Tablica"/>
            </w:pPr>
            <w:r>
              <w:t>11</w:t>
            </w:r>
          </w:p>
        </w:tc>
        <w:tc>
          <w:tcPr>
            <w:tcW w:w="4253" w:type="dxa"/>
          </w:tcPr>
          <w:p w14:paraId="3D83DEB6" w14:textId="6D23002D" w:rsidR="000E2152" w:rsidRDefault="000E2152" w:rsidP="00BF1D30">
            <w:pPr>
              <w:pStyle w:val="Tablica"/>
            </w:pPr>
            <w:r>
              <w:t>CoffeeScript</w:t>
            </w:r>
          </w:p>
        </w:tc>
      </w:tr>
      <w:tr w:rsidR="000E2152" w14:paraId="695B567B" w14:textId="77777777" w:rsidTr="000E2152">
        <w:trPr>
          <w:jc w:val="center"/>
        </w:trPr>
        <w:tc>
          <w:tcPr>
            <w:tcW w:w="675" w:type="dxa"/>
          </w:tcPr>
          <w:p w14:paraId="4C4B5317" w14:textId="04ED8E26" w:rsidR="000E2152" w:rsidRDefault="000E2152" w:rsidP="00BF1D30">
            <w:pPr>
              <w:pStyle w:val="Tablica"/>
            </w:pPr>
            <w:r>
              <w:t>12</w:t>
            </w:r>
          </w:p>
        </w:tc>
        <w:tc>
          <w:tcPr>
            <w:tcW w:w="4253" w:type="dxa"/>
          </w:tcPr>
          <w:p w14:paraId="00BF7D3D" w14:textId="72CAA12D" w:rsidR="000E2152" w:rsidRDefault="000E2152" w:rsidP="00BF1D30">
            <w:pPr>
              <w:pStyle w:val="Tablica"/>
            </w:pPr>
            <w:r>
              <w:t>Haskell</w:t>
            </w:r>
          </w:p>
        </w:tc>
      </w:tr>
      <w:tr w:rsidR="000E2152" w14:paraId="04598B2E" w14:textId="77777777" w:rsidTr="000E2152">
        <w:trPr>
          <w:jc w:val="center"/>
        </w:trPr>
        <w:tc>
          <w:tcPr>
            <w:tcW w:w="675" w:type="dxa"/>
          </w:tcPr>
          <w:p w14:paraId="05ED8C43" w14:textId="2872FA3C" w:rsidR="000E2152" w:rsidRDefault="000E2152" w:rsidP="00BF1D30">
            <w:pPr>
              <w:pStyle w:val="Tablica"/>
            </w:pPr>
            <w:r>
              <w:t>13</w:t>
            </w:r>
          </w:p>
        </w:tc>
        <w:tc>
          <w:tcPr>
            <w:tcW w:w="4253" w:type="dxa"/>
          </w:tcPr>
          <w:p w14:paraId="052A9DCA" w14:textId="43D731F6" w:rsidR="000E2152" w:rsidRDefault="000E2152" w:rsidP="00BF1D30">
            <w:pPr>
              <w:pStyle w:val="Tablica"/>
            </w:pPr>
            <w:r>
              <w:t>Lua</w:t>
            </w:r>
          </w:p>
        </w:tc>
      </w:tr>
      <w:tr w:rsidR="000E2152" w14:paraId="6D7BDCEC" w14:textId="77777777" w:rsidTr="000E2152">
        <w:trPr>
          <w:jc w:val="center"/>
        </w:trPr>
        <w:tc>
          <w:tcPr>
            <w:tcW w:w="675" w:type="dxa"/>
          </w:tcPr>
          <w:p w14:paraId="3AD6A5D8" w14:textId="5DF68CA3" w:rsidR="000E2152" w:rsidRDefault="000E2152" w:rsidP="00BF1D30">
            <w:pPr>
              <w:pStyle w:val="Tablica"/>
            </w:pPr>
            <w:r>
              <w:t>14</w:t>
            </w:r>
          </w:p>
        </w:tc>
        <w:tc>
          <w:tcPr>
            <w:tcW w:w="4253" w:type="dxa"/>
          </w:tcPr>
          <w:p w14:paraId="57A51779" w14:textId="31A47752" w:rsidR="000E2152" w:rsidRDefault="000E2152" w:rsidP="00BF1D30">
            <w:pPr>
              <w:pStyle w:val="Tablica"/>
            </w:pPr>
            <w:r>
              <w:t>Perl</w:t>
            </w:r>
          </w:p>
        </w:tc>
      </w:tr>
      <w:tr w:rsidR="000E2152" w14:paraId="5A38F1B8" w14:textId="77777777" w:rsidTr="000E2152">
        <w:trPr>
          <w:jc w:val="center"/>
        </w:trPr>
        <w:tc>
          <w:tcPr>
            <w:tcW w:w="675" w:type="dxa"/>
          </w:tcPr>
          <w:p w14:paraId="7DE4DD7F" w14:textId="567E35EF" w:rsidR="000E2152" w:rsidRDefault="000E2152" w:rsidP="00BF1D30">
            <w:pPr>
              <w:pStyle w:val="Tablica"/>
            </w:pPr>
            <w:r>
              <w:t>15</w:t>
            </w:r>
          </w:p>
        </w:tc>
        <w:tc>
          <w:tcPr>
            <w:tcW w:w="4253" w:type="dxa"/>
          </w:tcPr>
          <w:p w14:paraId="5012522A" w14:textId="559E104F" w:rsidR="000E2152" w:rsidRDefault="000E2152" w:rsidP="000E2152">
            <w:pPr>
              <w:pStyle w:val="Tablica"/>
              <w:keepNext/>
            </w:pPr>
            <w:r>
              <w:t>Elixir</w:t>
            </w:r>
          </w:p>
        </w:tc>
      </w:tr>
    </w:tbl>
    <w:p w14:paraId="46843823" w14:textId="33FFCAA4" w:rsidR="000E2152" w:rsidRDefault="000E2152" w:rsidP="001B5B5D">
      <w:pPr>
        <w:pStyle w:val="Caption"/>
      </w:pPr>
      <w:r w:rsidRPr="00C744D4">
        <w:rPr>
          <w:b/>
        </w:rPr>
        <w:t xml:space="preserve">Tablica </w:t>
      </w:r>
      <w:r w:rsidR="0029764E" w:rsidRPr="00C744D4">
        <w:rPr>
          <w:b/>
        </w:rPr>
        <w:fldChar w:fldCharType="begin"/>
      </w:r>
      <w:r w:rsidR="0029764E" w:rsidRPr="00C744D4">
        <w:rPr>
          <w:b/>
        </w:rPr>
        <w:instrText xml:space="preserve"> SEQ Tablica \* ARABIC </w:instrText>
      </w:r>
      <w:r w:rsidR="0029764E" w:rsidRPr="00C744D4">
        <w:rPr>
          <w:b/>
        </w:rPr>
        <w:fldChar w:fldCharType="separate"/>
      </w:r>
      <w:r w:rsidR="00671FB9">
        <w:rPr>
          <w:b/>
          <w:noProof/>
        </w:rPr>
        <w:t>3</w:t>
      </w:r>
      <w:r w:rsidR="0029764E" w:rsidRPr="00C744D4">
        <w:rPr>
          <w:b/>
          <w:noProof/>
        </w:rPr>
        <w:fldChar w:fldCharType="end"/>
      </w:r>
      <w:r>
        <w:t xml:space="preserve">: </w:t>
      </w:r>
      <w:r w:rsidRPr="000E2152">
        <w:t xml:space="preserve">15 najpopularnijih programskih jezika </w:t>
      </w:r>
      <w:r>
        <w:t xml:space="preserve">često korištenih </w:t>
      </w:r>
      <w:r w:rsidRPr="000E2152">
        <w:t>za razvoj web sustava na strani poslužitelja (prema broju pull request</w:t>
      </w:r>
      <w:r>
        <w:t xml:space="preserve"> unosa</w:t>
      </w:r>
      <w:r w:rsidR="00C744D4">
        <w:t xml:space="preserve"> u sustavu Github.com</w:t>
      </w:r>
      <w:r w:rsidRPr="000E2152">
        <w:t>)</w:t>
      </w:r>
    </w:p>
    <w:p w14:paraId="633C83BD" w14:textId="7AE5856F" w:rsidR="00C548F0" w:rsidRDefault="00C60245" w:rsidP="00ED0AEB">
      <w:pPr>
        <w:pStyle w:val="Tekst"/>
      </w:pPr>
      <w:r>
        <w:t xml:space="preserve">Iako u zadnje vrijeme i </w:t>
      </w:r>
      <w:r w:rsidR="0040516F">
        <w:t xml:space="preserve">tehnologije za razvoj web sustava na strani klijenta </w:t>
      </w:r>
      <w:r w:rsidR="00ED0AEB">
        <w:t xml:space="preserve">sve više koriste </w:t>
      </w:r>
      <w:r w:rsidR="00947E38">
        <w:t xml:space="preserve">vanjske </w:t>
      </w:r>
      <w:r w:rsidR="00ED0AEB">
        <w:t>servise</w:t>
      </w:r>
      <w:r>
        <w:t xml:space="preserve"> (</w:t>
      </w:r>
      <w:r w:rsidR="00947E38">
        <w:t xml:space="preserve">npr. </w:t>
      </w:r>
      <w:r>
        <w:t xml:space="preserve">baza podataka, autorizacijski mehanizmi </w:t>
      </w:r>
      <w:r w:rsidR="00947E38">
        <w:t xml:space="preserve">i sl.), za koordinaciju i </w:t>
      </w:r>
      <w:r w:rsidR="00947E38">
        <w:lastRenderedPageBreak/>
        <w:t>rad sa servisima najčešće je zadužen</w:t>
      </w:r>
      <w:r w:rsidR="003263E7">
        <w:t xml:space="preserve"> </w:t>
      </w:r>
      <w:r w:rsidR="009F6030">
        <w:t>poslužiteljski dio web sustava</w:t>
      </w:r>
      <w:r w:rsidR="00947E38">
        <w:t xml:space="preserve">. Optimizacija performansi i sigurnosti web sustava u najvećoj se mjeri tiče optimizacije </w:t>
      </w:r>
      <w:r w:rsidR="009F6030">
        <w:t xml:space="preserve">poslužiteljskog </w:t>
      </w:r>
      <w:r w:rsidR="00ED0AEB">
        <w:t xml:space="preserve">dijela web sustava. </w:t>
      </w:r>
    </w:p>
    <w:p w14:paraId="398AC79B" w14:textId="77777777" w:rsidR="00C548F0" w:rsidRDefault="00C548F0">
      <w:pPr>
        <w:spacing w:after="200" w:line="276" w:lineRule="auto"/>
      </w:pPr>
      <w:r>
        <w:br w:type="page"/>
      </w:r>
    </w:p>
    <w:p w14:paraId="7EA35B96" w14:textId="3A93A83B" w:rsidR="008A4BB1" w:rsidRDefault="008A4BB1" w:rsidP="008A4BB1">
      <w:pPr>
        <w:pStyle w:val="FOINaslov1"/>
      </w:pPr>
      <w:bookmarkStart w:id="13" w:name="_Toc366305636"/>
      <w:r>
        <w:lastRenderedPageBreak/>
        <w:t>PHP programski jezik</w:t>
      </w:r>
      <w:bookmarkEnd w:id="13"/>
    </w:p>
    <w:p w14:paraId="7A717444" w14:textId="7C0FC166" w:rsidR="00C548F0" w:rsidRDefault="00C548F0" w:rsidP="00C548F0">
      <w:pPr>
        <w:pStyle w:val="Tekst"/>
      </w:pPr>
      <w:r>
        <w:t xml:space="preserve">Današnji programski jezik PHP (PHP je rekurzivni akronim od eng. </w:t>
      </w:r>
      <w:r>
        <w:rPr>
          <w:i/>
        </w:rPr>
        <w:t>H</w:t>
      </w:r>
      <w:r w:rsidRPr="00D5321C">
        <w:rPr>
          <w:i/>
        </w:rPr>
        <w:t xml:space="preserve">ypertext </w:t>
      </w:r>
      <w:r>
        <w:rPr>
          <w:i/>
        </w:rPr>
        <w:t>P</w:t>
      </w:r>
      <w:r w:rsidRPr="00D5321C">
        <w:rPr>
          <w:i/>
        </w:rPr>
        <w:t>reprocessor</w:t>
      </w:r>
      <w:r w:rsidR="00671B43">
        <w:t>) naslj</w:t>
      </w:r>
      <w:r>
        <w:t xml:space="preserve">ednik je jezika PHP/FI (eng. </w:t>
      </w:r>
      <w:r w:rsidRPr="00F27D38">
        <w:rPr>
          <w:i/>
        </w:rPr>
        <w:t>Perso</w:t>
      </w:r>
      <w:r>
        <w:rPr>
          <w:i/>
        </w:rPr>
        <w:t xml:space="preserve">nal Home </w:t>
      </w:r>
      <w:r w:rsidRPr="00F27D38">
        <w:rPr>
          <w:i/>
        </w:rPr>
        <w:t>Page/Forms Interpreter</w:t>
      </w:r>
      <w:r>
        <w:t>). Rasmus Lerdorf 1994. godine razvio</w:t>
      </w:r>
      <w:r w:rsidRPr="00F27D38">
        <w:t xml:space="preserve"> </w:t>
      </w:r>
      <w:r>
        <w:t xml:space="preserve">je prvu verziju PHP/FI jezika kako bi </w:t>
      </w:r>
      <w:r w:rsidR="00671B43">
        <w:t>objavio</w:t>
      </w:r>
      <w:r>
        <w:t xml:space="preserve"> i pratio posjete svom digitalnom životopisu te je skupinu programskih skripti grupirao pod nazivom </w:t>
      </w:r>
      <w:r w:rsidRPr="00597749">
        <w:t>"</w:t>
      </w:r>
      <w:r w:rsidRPr="00D5321C">
        <w:rPr>
          <w:i/>
        </w:rPr>
        <w:t>Personal Home Page Tools</w:t>
      </w:r>
      <w:r w:rsidRPr="00597749">
        <w:t>"</w:t>
      </w:r>
      <w:r>
        <w:t xml:space="preserve"> ili skraćeno </w:t>
      </w:r>
      <w:r w:rsidRPr="00597749">
        <w:t>"</w:t>
      </w:r>
      <w:r w:rsidRPr="00D5321C">
        <w:rPr>
          <w:i/>
        </w:rPr>
        <w:t>PHP Tools</w:t>
      </w:r>
      <w:r w:rsidRPr="00597749">
        <w:t>"</w:t>
      </w:r>
      <w:r>
        <w:t xml:space="preserve">. Lerdorf je nastavio s razvojem svojih skripti te je u lipnju 1995. objavio izvorni kod prve verzije PHP-a s ciljem popularizacije novostvorenog programskog jezika, ali i suradnje te poboljšanja koje bi eventualno drugi programeri izradili </w:t>
      </w:r>
      <w:r>
        <w:fldChar w:fldCharType="begin" w:fldLock="1"/>
      </w:r>
      <w:r>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fldChar w:fldCharType="separate"/>
      </w:r>
      <w:r w:rsidRPr="00AB74B5">
        <w:rPr>
          <w:noProof/>
        </w:rPr>
        <w:t>(The PHP Group, 2017a)</w:t>
      </w:r>
      <w:r>
        <w:fldChar w:fldCharType="end"/>
      </w:r>
      <w:r>
        <w:t xml:space="preserve">. Sam Lerdorf izjavio je kako u svemu tome nije planirao razvoj novog programskog jezika: </w:t>
      </w:r>
    </w:p>
    <w:p w14:paraId="56C2CB7E" w14:textId="319E51D3" w:rsidR="00C548F0" w:rsidRDefault="00C548F0" w:rsidP="00C548F0">
      <w:pPr>
        <w:pStyle w:val="Tekst"/>
      </w:pPr>
      <w:r w:rsidRPr="005E219E">
        <w:t>"</w:t>
      </w:r>
      <w:r w:rsidRPr="003E2680">
        <w:rPr>
          <w:i/>
        </w:rPr>
        <w:t xml:space="preserve">Nisam znao kako stati, nije bilo namjere razviti novi </w:t>
      </w:r>
      <w:r w:rsidR="00671B43">
        <w:rPr>
          <w:i/>
        </w:rPr>
        <w:t>programski</w:t>
      </w:r>
      <w:r w:rsidRPr="003E2680">
        <w:rPr>
          <w:i/>
        </w:rPr>
        <w:t xml:space="preserve"> jezik... Niti ne znam kako razviti programski jezik, samo sam dodavao elemente koji su mi se logički činili potrebnima</w:t>
      </w:r>
      <w:r w:rsidRPr="005E219E">
        <w:t>"</w:t>
      </w:r>
      <w:r>
        <w:t xml:space="preserve"> </w:t>
      </w:r>
      <w:r>
        <w:fldChar w:fldCharType="begin" w:fldLock="1"/>
      </w:r>
      <w:r>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fldChar w:fldCharType="separate"/>
      </w:r>
      <w:r w:rsidRPr="003E2680">
        <w:rPr>
          <w:noProof/>
        </w:rPr>
        <w:t>(IT Conversations, 2003)</w:t>
      </w:r>
      <w:r>
        <w:fldChar w:fldCharType="end"/>
      </w:r>
      <w:r>
        <w:t>.</w:t>
      </w:r>
    </w:p>
    <w:p w14:paraId="7A72EAD4" w14:textId="12515F54" w:rsidR="00597749" w:rsidRDefault="003A4033" w:rsidP="00C548F0">
      <w:pPr>
        <w:pStyle w:val="FOINaslov2"/>
      </w:pPr>
      <w:bookmarkStart w:id="14" w:name="_Toc366305637"/>
      <w:r>
        <w:t>Razvoj</w:t>
      </w:r>
      <w:r w:rsidR="008A4BB1">
        <w:t xml:space="preserve"> PHP programskog jezika</w:t>
      </w:r>
      <w:bookmarkEnd w:id="14"/>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6DC2ADB"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w:t>
      </w:r>
      <w:r w:rsidR="00671B43">
        <w:t>riješili</w:t>
      </w:r>
      <w:r>
        <w:t xml:space="preserve"> ograničavajućeg prizvuka </w:t>
      </w:r>
      <w:r w:rsidR="00F27D38">
        <w:t>korištenja</w:t>
      </w:r>
      <w:r>
        <w:t xml:space="preserve"> isključivo za osobne potrebe. PHP 3.0 privukao je brojne programere koji </w:t>
      </w:r>
      <w:r w:rsidR="005B1064">
        <w:t>dali svoj doprinos</w:t>
      </w:r>
      <w:r>
        <w:t xml:space="preserve"> 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lastRenderedPageBreak/>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74E85C55"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w:t>
      </w:r>
      <w:r w:rsidR="00671B43">
        <w:t>i</w:t>
      </w:r>
      <w:r w:rsidR="008C15CA">
        <w:t>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w:t>
      </w:r>
      <w:r w:rsidR="00665F8F">
        <w:t>pod</w:t>
      </w:r>
      <w:r w:rsidR="003A4033">
        <w:t>verzija PHP programskog jezika</w:t>
      </w:r>
      <w:r w:rsidR="00665F8F">
        <w:t xml:space="preserve"> verzije 5</w:t>
      </w:r>
      <w:r w:rsidR="003A4033">
        <w:t xml:space="preserve">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r w:rsidR="00665F8F">
        <w:t xml:space="preserve"> PHP verzija 5 koristi se na 91,9%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65F8F">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5CF5E9F4" w:rsidR="002D1630" w:rsidRDefault="002D1630" w:rsidP="00597749">
      <w:pPr>
        <w:pStyle w:val="Tekst"/>
      </w:pPr>
      <w:r>
        <w:t xml:space="preserve">Tijekom 2014. i 2015. godine razvijena je nova značajna (eng. </w:t>
      </w:r>
      <w:r>
        <w:rPr>
          <w:i/>
        </w:rPr>
        <w:t>major</w:t>
      </w:r>
      <w:r>
        <w:t xml:space="preserve">) verzija PHP programskog jezika – PHP 7. Imenovanje nove verzije uzrokovalo je brojne debate. Postojale </w:t>
      </w:r>
      <w:r>
        <w:lastRenderedPageBreak/>
        <w:t>su dvije struje, jedna koja se zalagala za objavu nove verzije pod nazivom PHP 6 budući da nije postojala službena verzija s tim nazivom i druga koja se zalagala za preskakanje verzije i objavu nove verzije programskog jezika pod nazivom PHP 7. Radna verzija PHP 6</w:t>
      </w:r>
      <w:r w:rsidR="00763663">
        <w:t>,</w:t>
      </w:r>
      <w:r>
        <w:t xml:space="preserve"> iako nikada nije bila objavljena, bila je dostupna u repozitoriju koda i poznata (</w:t>
      </w:r>
      <w:r w:rsidR="00044C0B">
        <w:t xml:space="preserve">i </w:t>
      </w:r>
      <w:r>
        <w:t xml:space="preserve">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r w:rsidR="00665F8F">
        <w:t xml:space="preserve"> PHP verzija 7 koristi se na 7,2%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A02BD">
        <w:t>.</w:t>
      </w:r>
    </w:p>
    <w:p w14:paraId="25F0A1A9" w14:textId="1330671A" w:rsidR="006A02BD" w:rsidRDefault="006A02BD" w:rsidP="006A02BD">
      <w:pPr>
        <w:pStyle w:val="Tekst"/>
      </w:pPr>
      <w:r>
        <w:t xml:space="preserve">Iako PHP programski jezik nema službene standarde, zajednica </w:t>
      </w:r>
      <w:r w:rsidRPr="006A02BD">
        <w:t>"</w:t>
      </w:r>
      <w:r>
        <w:t xml:space="preserve">PHP </w:t>
      </w:r>
      <w:r w:rsidRPr="006A02BD">
        <w:t>Framework Interoperability Group"</w:t>
      </w:r>
      <w:r>
        <w:t xml:space="preserve"> (PHP-FIG) </w:t>
      </w:r>
      <w:r w:rsidR="00F54484">
        <w:t xml:space="preserve">sastavljena od </w:t>
      </w:r>
      <w:r>
        <w:t>voditelj</w:t>
      </w:r>
      <w:r w:rsidR="00F54484">
        <w:t>a</w:t>
      </w:r>
      <w:r>
        <w:t xml:space="preserve"> značajnih projekata bazi</w:t>
      </w:r>
      <w:r w:rsidR="00F54484">
        <w:t xml:space="preserve">ranih na PHP programskom jeziku </w:t>
      </w:r>
      <w:r>
        <w:t>s ciljem poboljšanja kompatibilnosti projekata otvorenog koda te standardizacije razvoja u PHP programskom jeziku</w:t>
      </w:r>
      <w:r w:rsidR="002F386B">
        <w:t xml:space="preserve"> </w:t>
      </w:r>
      <w:r w:rsidR="002F386B">
        <w:fldChar w:fldCharType="begin" w:fldLock="1"/>
      </w:r>
      <w:r w:rsidR="002F386B">
        <w:instrText>ADDIN CSL_CITATION { "citationItems" : [ { "id" : "ITEM-1", "itemData" : { "URL" : "http://www.php-fig.org/faqs/", "accessed" : { "date-parts" : [ [ "2017", "8", "30" ] ] }, "author" : [ { "dropping-particle" : "", "family" : "PHP-FIG", "given" : "", "non-dropping-particle" : "", "parse-names" : false, "suffix" : "" } ], "id" : "ITEM-1", "issued" : { "date-parts" : [ [ "2016" ] ] }, "title" : "Frequently Asked Questions - PHP-FIG", "type" : "webpage" }, "uris" : [ "http://www.mendeley.com/documents/?uuid=9d5e52da-b53a-33c7-8c9f-fe7eca366c41" ] } ], "mendeley" : { "formattedCitation" : "(PHP-FIG, 2016)", "plainTextFormattedCitation" : "(PHP-FIG, 2016)", "previouslyFormattedCitation" : "(PHP-FIG, 2016)" }, "properties" : { "noteIndex" : 0 }, "schema" : "https://github.com/citation-style-language/schema/raw/master/csl-citation.json" }</w:instrText>
      </w:r>
      <w:r w:rsidR="002F386B">
        <w:fldChar w:fldCharType="separate"/>
      </w:r>
      <w:r w:rsidR="002F386B" w:rsidRPr="002F386B">
        <w:rPr>
          <w:i/>
          <w:noProof/>
        </w:rPr>
        <w:t>(PHP-FIG, 2016)</w:t>
      </w:r>
      <w:r w:rsidR="002F386B">
        <w:fldChar w:fldCharType="end"/>
      </w:r>
      <w:r w:rsidR="00F54484">
        <w:t xml:space="preserve"> do </w:t>
      </w:r>
      <w:r>
        <w:t xml:space="preserve">sada je objavila 9 </w:t>
      </w:r>
      <w:r w:rsidR="00F54484">
        <w:t xml:space="preserve">PHP </w:t>
      </w:r>
      <w:r>
        <w:t xml:space="preserve">prijedloga standarda (eng. </w:t>
      </w:r>
      <w:r w:rsidRPr="006A02BD">
        <w:rPr>
          <w:i/>
        </w:rPr>
        <w:t>PHP Standards Recommendations, PSR</w:t>
      </w:r>
      <w:r w:rsidR="002F386B">
        <w:t>).</w:t>
      </w:r>
    </w:p>
    <w:p w14:paraId="1BF49D8C" w14:textId="124CD250" w:rsidR="00283ACA" w:rsidRDefault="00283ACA">
      <w:pPr>
        <w:spacing w:after="200" w:line="276" w:lineRule="auto"/>
      </w:pPr>
      <w:r>
        <w:br w:type="page"/>
      </w:r>
    </w:p>
    <w:tbl>
      <w:tblPr>
        <w:tblStyle w:val="TableGrid"/>
        <w:tblW w:w="9939" w:type="dxa"/>
        <w:tblLook w:val="04A0" w:firstRow="1" w:lastRow="0" w:firstColumn="1" w:lastColumn="0" w:noHBand="0" w:noVBand="1"/>
      </w:tblPr>
      <w:tblGrid>
        <w:gridCol w:w="865"/>
        <w:gridCol w:w="2787"/>
        <w:gridCol w:w="2552"/>
        <w:gridCol w:w="1843"/>
        <w:gridCol w:w="1892"/>
      </w:tblGrid>
      <w:tr w:rsidR="002F386B" w:rsidRPr="00546BA5" w14:paraId="49D35A71" w14:textId="77777777" w:rsidTr="002F386B">
        <w:tc>
          <w:tcPr>
            <w:tcW w:w="865" w:type="dxa"/>
            <w:vAlign w:val="center"/>
          </w:tcPr>
          <w:p w14:paraId="332AD275" w14:textId="723EB2E0" w:rsidR="002F386B" w:rsidRPr="00546BA5" w:rsidRDefault="002F386B" w:rsidP="002F386B">
            <w:pPr>
              <w:pStyle w:val="Tablica"/>
              <w:rPr>
                <w:b/>
              </w:rPr>
            </w:pPr>
            <w:r w:rsidRPr="00546BA5">
              <w:rPr>
                <w:b/>
              </w:rPr>
              <w:lastRenderedPageBreak/>
              <w:t>R. br.</w:t>
            </w:r>
          </w:p>
        </w:tc>
        <w:tc>
          <w:tcPr>
            <w:tcW w:w="2787" w:type="dxa"/>
            <w:vAlign w:val="center"/>
          </w:tcPr>
          <w:p w14:paraId="0CD8A6A7" w14:textId="3ABD75BB" w:rsidR="002F386B" w:rsidRPr="00546BA5" w:rsidRDefault="002F386B" w:rsidP="002F386B">
            <w:pPr>
              <w:pStyle w:val="Tablica"/>
              <w:rPr>
                <w:b/>
              </w:rPr>
            </w:pPr>
            <w:r w:rsidRPr="00546BA5">
              <w:rPr>
                <w:b/>
              </w:rPr>
              <w:t>Naziv prijedloga standarda</w:t>
            </w:r>
          </w:p>
        </w:tc>
        <w:tc>
          <w:tcPr>
            <w:tcW w:w="2552" w:type="dxa"/>
            <w:vAlign w:val="center"/>
          </w:tcPr>
          <w:p w14:paraId="6E7E0778" w14:textId="115A5982" w:rsidR="002F386B" w:rsidRPr="00546BA5" w:rsidRDefault="002F386B" w:rsidP="002F386B">
            <w:pPr>
              <w:pStyle w:val="Tablica"/>
              <w:rPr>
                <w:b/>
              </w:rPr>
            </w:pPr>
            <w:r w:rsidRPr="00546BA5">
              <w:rPr>
                <w:b/>
              </w:rPr>
              <w:t>Urednik</w:t>
            </w:r>
          </w:p>
        </w:tc>
        <w:tc>
          <w:tcPr>
            <w:tcW w:w="1843" w:type="dxa"/>
            <w:vAlign w:val="center"/>
          </w:tcPr>
          <w:p w14:paraId="73F16646" w14:textId="52288A25" w:rsidR="002F386B" w:rsidRPr="00546BA5" w:rsidRDefault="002F386B" w:rsidP="002F386B">
            <w:pPr>
              <w:pStyle w:val="Tablica"/>
              <w:rPr>
                <w:b/>
              </w:rPr>
            </w:pPr>
            <w:r w:rsidRPr="00546BA5">
              <w:rPr>
                <w:b/>
              </w:rPr>
              <w:t>Koordinator</w:t>
            </w:r>
          </w:p>
        </w:tc>
        <w:tc>
          <w:tcPr>
            <w:tcW w:w="1892" w:type="dxa"/>
            <w:vAlign w:val="center"/>
          </w:tcPr>
          <w:p w14:paraId="0EED89FD" w14:textId="784896F0" w:rsidR="002F386B" w:rsidRPr="00546BA5" w:rsidRDefault="002F386B" w:rsidP="002F386B">
            <w:pPr>
              <w:pStyle w:val="Tablica"/>
              <w:rPr>
                <w:b/>
              </w:rPr>
            </w:pPr>
            <w:r w:rsidRPr="00546BA5">
              <w:rPr>
                <w:b/>
              </w:rPr>
              <w:t>Sponzor</w:t>
            </w:r>
          </w:p>
        </w:tc>
      </w:tr>
      <w:tr w:rsidR="002F386B" w:rsidRPr="00546BA5" w14:paraId="2C3F838B" w14:textId="77777777" w:rsidTr="002F386B">
        <w:tc>
          <w:tcPr>
            <w:tcW w:w="865" w:type="dxa"/>
            <w:vAlign w:val="center"/>
          </w:tcPr>
          <w:p w14:paraId="4C418F58" w14:textId="0C8DAEEC" w:rsidR="002F386B" w:rsidRPr="00546BA5" w:rsidRDefault="002F386B" w:rsidP="002F386B">
            <w:pPr>
              <w:pStyle w:val="Tablica"/>
            </w:pPr>
            <w:r w:rsidRPr="00546BA5">
              <w:rPr>
                <w:rFonts w:ascii="inherit" w:hAnsi="inherit"/>
              </w:rPr>
              <w:t>1</w:t>
            </w:r>
          </w:p>
        </w:tc>
        <w:tc>
          <w:tcPr>
            <w:tcW w:w="2787" w:type="dxa"/>
            <w:vAlign w:val="center"/>
          </w:tcPr>
          <w:p w14:paraId="0A250B33" w14:textId="4BF13587" w:rsidR="002F386B" w:rsidRPr="00546BA5" w:rsidRDefault="002F386B" w:rsidP="002F386B">
            <w:pPr>
              <w:pStyle w:val="Tablica"/>
            </w:pPr>
            <w:r w:rsidRPr="00546BA5">
              <w:rPr>
                <w:rFonts w:ascii="inherit" w:hAnsi="inherit"/>
                <w:bdr w:val="none" w:sz="0" w:space="0" w:color="auto" w:frame="1"/>
              </w:rPr>
              <w:t>Basic Coding Standard</w:t>
            </w:r>
          </w:p>
        </w:tc>
        <w:tc>
          <w:tcPr>
            <w:tcW w:w="2552" w:type="dxa"/>
            <w:vAlign w:val="center"/>
          </w:tcPr>
          <w:p w14:paraId="4A2B4A0A" w14:textId="670F19E8" w:rsidR="002F386B" w:rsidRPr="00546BA5" w:rsidRDefault="002F386B" w:rsidP="002F386B">
            <w:pPr>
              <w:pStyle w:val="Tablica"/>
            </w:pPr>
            <w:r w:rsidRPr="00546BA5">
              <w:rPr>
                <w:rFonts w:ascii="inherit" w:hAnsi="inherit"/>
              </w:rPr>
              <w:t>Paul M. Jones</w:t>
            </w:r>
          </w:p>
        </w:tc>
        <w:tc>
          <w:tcPr>
            <w:tcW w:w="1843" w:type="dxa"/>
            <w:vAlign w:val="center"/>
          </w:tcPr>
          <w:p w14:paraId="79C44968" w14:textId="13D36BCD" w:rsidR="002F386B" w:rsidRPr="00546BA5" w:rsidRDefault="002F386B" w:rsidP="002F386B">
            <w:pPr>
              <w:pStyle w:val="Tablica"/>
            </w:pPr>
          </w:p>
        </w:tc>
        <w:tc>
          <w:tcPr>
            <w:tcW w:w="1892" w:type="dxa"/>
            <w:vAlign w:val="center"/>
          </w:tcPr>
          <w:p w14:paraId="7A410A92" w14:textId="6AF07A41" w:rsidR="002F386B" w:rsidRPr="00546BA5" w:rsidRDefault="002F386B" w:rsidP="002F386B">
            <w:pPr>
              <w:pStyle w:val="Tablica"/>
            </w:pPr>
          </w:p>
        </w:tc>
      </w:tr>
      <w:tr w:rsidR="002F386B" w:rsidRPr="00546BA5" w14:paraId="64987CD3" w14:textId="77777777" w:rsidTr="002F386B">
        <w:tc>
          <w:tcPr>
            <w:tcW w:w="865" w:type="dxa"/>
            <w:vAlign w:val="center"/>
          </w:tcPr>
          <w:p w14:paraId="1BA632C1" w14:textId="325CCB0F" w:rsidR="002F386B" w:rsidRPr="00546BA5" w:rsidRDefault="002F386B" w:rsidP="002F386B">
            <w:pPr>
              <w:pStyle w:val="Tablica"/>
            </w:pPr>
            <w:r w:rsidRPr="00546BA5">
              <w:rPr>
                <w:rFonts w:ascii="inherit" w:hAnsi="inherit"/>
              </w:rPr>
              <w:t>2</w:t>
            </w:r>
          </w:p>
        </w:tc>
        <w:tc>
          <w:tcPr>
            <w:tcW w:w="2787" w:type="dxa"/>
            <w:vAlign w:val="center"/>
          </w:tcPr>
          <w:p w14:paraId="51F5E5FC" w14:textId="1F862714" w:rsidR="002F386B" w:rsidRPr="00546BA5" w:rsidRDefault="002F386B" w:rsidP="002F386B">
            <w:pPr>
              <w:pStyle w:val="Tablica"/>
            </w:pPr>
            <w:r w:rsidRPr="00546BA5">
              <w:rPr>
                <w:rFonts w:ascii="inherit" w:hAnsi="inherit"/>
                <w:bdr w:val="none" w:sz="0" w:space="0" w:color="auto" w:frame="1"/>
              </w:rPr>
              <w:t>Coding Style Guide</w:t>
            </w:r>
          </w:p>
        </w:tc>
        <w:tc>
          <w:tcPr>
            <w:tcW w:w="2552" w:type="dxa"/>
            <w:vAlign w:val="center"/>
          </w:tcPr>
          <w:p w14:paraId="6184E683" w14:textId="2F68FC08" w:rsidR="002F386B" w:rsidRPr="00546BA5" w:rsidRDefault="002F386B" w:rsidP="002F386B">
            <w:pPr>
              <w:pStyle w:val="Tablica"/>
            </w:pPr>
            <w:r w:rsidRPr="00546BA5">
              <w:rPr>
                <w:rFonts w:ascii="inherit" w:hAnsi="inherit"/>
              </w:rPr>
              <w:t>Paul M. Jones</w:t>
            </w:r>
          </w:p>
        </w:tc>
        <w:tc>
          <w:tcPr>
            <w:tcW w:w="1843" w:type="dxa"/>
            <w:vAlign w:val="center"/>
          </w:tcPr>
          <w:p w14:paraId="428C13FE" w14:textId="6015967C" w:rsidR="002F386B" w:rsidRPr="00546BA5" w:rsidRDefault="002F386B" w:rsidP="002F386B">
            <w:pPr>
              <w:pStyle w:val="Tablica"/>
            </w:pPr>
          </w:p>
        </w:tc>
        <w:tc>
          <w:tcPr>
            <w:tcW w:w="1892" w:type="dxa"/>
            <w:vAlign w:val="center"/>
          </w:tcPr>
          <w:p w14:paraId="12E7E067" w14:textId="268EF67E" w:rsidR="002F386B" w:rsidRPr="00546BA5" w:rsidRDefault="002F386B" w:rsidP="002F386B">
            <w:pPr>
              <w:pStyle w:val="Tablica"/>
            </w:pPr>
          </w:p>
        </w:tc>
      </w:tr>
      <w:tr w:rsidR="002F386B" w:rsidRPr="00546BA5" w14:paraId="747A1418" w14:textId="77777777" w:rsidTr="002F386B">
        <w:tc>
          <w:tcPr>
            <w:tcW w:w="865" w:type="dxa"/>
            <w:vAlign w:val="center"/>
          </w:tcPr>
          <w:p w14:paraId="48F98757" w14:textId="300E1B07" w:rsidR="002F386B" w:rsidRPr="00546BA5" w:rsidRDefault="002F386B" w:rsidP="002F386B">
            <w:pPr>
              <w:pStyle w:val="Tablica"/>
            </w:pPr>
            <w:r w:rsidRPr="00546BA5">
              <w:rPr>
                <w:rFonts w:ascii="inherit" w:hAnsi="inherit"/>
              </w:rPr>
              <w:t>3</w:t>
            </w:r>
          </w:p>
        </w:tc>
        <w:tc>
          <w:tcPr>
            <w:tcW w:w="2787" w:type="dxa"/>
            <w:vAlign w:val="center"/>
          </w:tcPr>
          <w:p w14:paraId="27C9E288" w14:textId="2806D818" w:rsidR="002F386B" w:rsidRPr="00546BA5" w:rsidRDefault="002F386B" w:rsidP="002F386B">
            <w:pPr>
              <w:pStyle w:val="Tablica"/>
            </w:pPr>
            <w:r w:rsidRPr="00546BA5">
              <w:rPr>
                <w:rFonts w:ascii="inherit" w:hAnsi="inherit"/>
                <w:bdr w:val="none" w:sz="0" w:space="0" w:color="auto" w:frame="1"/>
              </w:rPr>
              <w:t>Logger Interface</w:t>
            </w:r>
          </w:p>
        </w:tc>
        <w:tc>
          <w:tcPr>
            <w:tcW w:w="2552" w:type="dxa"/>
            <w:vAlign w:val="center"/>
          </w:tcPr>
          <w:p w14:paraId="070451A7" w14:textId="48628CE1" w:rsidR="002F386B" w:rsidRPr="00546BA5" w:rsidRDefault="002F386B" w:rsidP="002F386B">
            <w:pPr>
              <w:pStyle w:val="Tablica"/>
            </w:pPr>
            <w:r w:rsidRPr="00546BA5">
              <w:rPr>
                <w:rFonts w:ascii="inherit" w:hAnsi="inherit"/>
              </w:rPr>
              <w:t>Jordi Boggiano</w:t>
            </w:r>
          </w:p>
        </w:tc>
        <w:tc>
          <w:tcPr>
            <w:tcW w:w="1843" w:type="dxa"/>
            <w:vAlign w:val="center"/>
          </w:tcPr>
          <w:p w14:paraId="4BBD29C4" w14:textId="680D44CF" w:rsidR="002F386B" w:rsidRPr="00546BA5" w:rsidRDefault="002F386B" w:rsidP="002F386B">
            <w:pPr>
              <w:pStyle w:val="Tablica"/>
            </w:pPr>
          </w:p>
        </w:tc>
        <w:tc>
          <w:tcPr>
            <w:tcW w:w="1892" w:type="dxa"/>
            <w:vAlign w:val="center"/>
          </w:tcPr>
          <w:p w14:paraId="32F82397" w14:textId="441B580A" w:rsidR="002F386B" w:rsidRPr="00546BA5" w:rsidRDefault="002F386B" w:rsidP="002F386B">
            <w:pPr>
              <w:pStyle w:val="Tablica"/>
            </w:pPr>
          </w:p>
        </w:tc>
      </w:tr>
      <w:tr w:rsidR="002F386B" w:rsidRPr="00546BA5" w14:paraId="1B38DCFD" w14:textId="77777777" w:rsidTr="002F386B">
        <w:tc>
          <w:tcPr>
            <w:tcW w:w="865" w:type="dxa"/>
            <w:vAlign w:val="center"/>
          </w:tcPr>
          <w:p w14:paraId="0A61DE6C" w14:textId="0EFCD574" w:rsidR="002F386B" w:rsidRPr="00546BA5" w:rsidRDefault="002F386B" w:rsidP="002F386B">
            <w:pPr>
              <w:pStyle w:val="Tablica"/>
            </w:pPr>
            <w:r w:rsidRPr="00546BA5">
              <w:rPr>
                <w:rFonts w:ascii="inherit" w:hAnsi="inherit"/>
              </w:rPr>
              <w:t>4</w:t>
            </w:r>
          </w:p>
        </w:tc>
        <w:tc>
          <w:tcPr>
            <w:tcW w:w="2787" w:type="dxa"/>
            <w:vAlign w:val="center"/>
          </w:tcPr>
          <w:p w14:paraId="679E98E4" w14:textId="01CE596C" w:rsidR="002F386B" w:rsidRPr="00546BA5" w:rsidRDefault="002F386B" w:rsidP="002F386B">
            <w:pPr>
              <w:pStyle w:val="Tablica"/>
            </w:pPr>
            <w:r w:rsidRPr="00546BA5">
              <w:rPr>
                <w:rFonts w:ascii="inherit" w:hAnsi="inherit"/>
                <w:bdr w:val="none" w:sz="0" w:space="0" w:color="auto" w:frame="1"/>
              </w:rPr>
              <w:t>Autoloading Standard</w:t>
            </w:r>
          </w:p>
        </w:tc>
        <w:tc>
          <w:tcPr>
            <w:tcW w:w="2552" w:type="dxa"/>
            <w:vAlign w:val="center"/>
          </w:tcPr>
          <w:p w14:paraId="4A5C63DB" w14:textId="4322B205" w:rsidR="002F386B" w:rsidRPr="00546BA5" w:rsidRDefault="002F386B" w:rsidP="002F386B">
            <w:pPr>
              <w:pStyle w:val="Tablica"/>
            </w:pPr>
            <w:r w:rsidRPr="00546BA5">
              <w:rPr>
                <w:rFonts w:ascii="inherit" w:hAnsi="inherit"/>
              </w:rPr>
              <w:t>Paul M. Jones</w:t>
            </w:r>
          </w:p>
        </w:tc>
        <w:tc>
          <w:tcPr>
            <w:tcW w:w="1843" w:type="dxa"/>
            <w:vAlign w:val="center"/>
          </w:tcPr>
          <w:p w14:paraId="556F9A28" w14:textId="251452A5" w:rsidR="002F386B" w:rsidRPr="00546BA5" w:rsidRDefault="002F386B" w:rsidP="002F386B">
            <w:pPr>
              <w:pStyle w:val="Tablica"/>
            </w:pPr>
            <w:r w:rsidRPr="00546BA5">
              <w:rPr>
                <w:rFonts w:ascii="inherit" w:hAnsi="inherit"/>
              </w:rPr>
              <w:t>Phil Sturgeon</w:t>
            </w:r>
          </w:p>
        </w:tc>
        <w:tc>
          <w:tcPr>
            <w:tcW w:w="1892" w:type="dxa"/>
            <w:vAlign w:val="center"/>
          </w:tcPr>
          <w:p w14:paraId="3579C2F4" w14:textId="17B33BD7" w:rsidR="002F386B" w:rsidRPr="00546BA5" w:rsidRDefault="002F386B" w:rsidP="002F386B">
            <w:pPr>
              <w:pStyle w:val="Tablica"/>
            </w:pPr>
            <w:r w:rsidRPr="00546BA5">
              <w:rPr>
                <w:rFonts w:ascii="inherit" w:hAnsi="inherit"/>
              </w:rPr>
              <w:t>Larry Garfield</w:t>
            </w:r>
          </w:p>
        </w:tc>
      </w:tr>
      <w:tr w:rsidR="002F386B" w:rsidRPr="00546BA5" w14:paraId="36D6C547" w14:textId="77777777" w:rsidTr="002F386B">
        <w:tc>
          <w:tcPr>
            <w:tcW w:w="865" w:type="dxa"/>
            <w:vAlign w:val="center"/>
          </w:tcPr>
          <w:p w14:paraId="6F82A149" w14:textId="520B6DE9" w:rsidR="002F386B" w:rsidRPr="00546BA5" w:rsidRDefault="002F386B" w:rsidP="002F386B">
            <w:pPr>
              <w:pStyle w:val="Tablica"/>
            </w:pPr>
            <w:r w:rsidRPr="00546BA5">
              <w:rPr>
                <w:rFonts w:ascii="inherit" w:hAnsi="inherit"/>
              </w:rPr>
              <w:t>6</w:t>
            </w:r>
          </w:p>
        </w:tc>
        <w:tc>
          <w:tcPr>
            <w:tcW w:w="2787" w:type="dxa"/>
            <w:vAlign w:val="center"/>
          </w:tcPr>
          <w:p w14:paraId="01726363" w14:textId="6680E316" w:rsidR="002F386B" w:rsidRPr="00546BA5" w:rsidRDefault="002F386B" w:rsidP="002F386B">
            <w:pPr>
              <w:pStyle w:val="Tablica"/>
            </w:pPr>
            <w:r w:rsidRPr="00546BA5">
              <w:rPr>
                <w:rFonts w:ascii="inherit" w:hAnsi="inherit"/>
                <w:bdr w:val="none" w:sz="0" w:space="0" w:color="auto" w:frame="1"/>
              </w:rPr>
              <w:t>Caching Interface</w:t>
            </w:r>
          </w:p>
        </w:tc>
        <w:tc>
          <w:tcPr>
            <w:tcW w:w="2552" w:type="dxa"/>
            <w:vAlign w:val="center"/>
          </w:tcPr>
          <w:p w14:paraId="1C5B75CE" w14:textId="43C064A7" w:rsidR="002F386B" w:rsidRPr="00546BA5" w:rsidRDefault="002F386B" w:rsidP="002F386B">
            <w:pPr>
              <w:pStyle w:val="Tablica"/>
            </w:pPr>
            <w:r w:rsidRPr="00546BA5">
              <w:rPr>
                <w:rFonts w:ascii="inherit" w:hAnsi="inherit"/>
              </w:rPr>
              <w:t>Larry Garfield</w:t>
            </w:r>
          </w:p>
        </w:tc>
        <w:tc>
          <w:tcPr>
            <w:tcW w:w="1843" w:type="dxa"/>
            <w:vAlign w:val="center"/>
          </w:tcPr>
          <w:p w14:paraId="7BC31316" w14:textId="46E23CD3" w:rsidR="002F386B" w:rsidRPr="00546BA5" w:rsidRDefault="002F386B" w:rsidP="002F386B">
            <w:pPr>
              <w:pStyle w:val="Tablica"/>
            </w:pPr>
            <w:r w:rsidRPr="00546BA5">
              <w:rPr>
                <w:rFonts w:ascii="inherit" w:hAnsi="inherit"/>
              </w:rPr>
              <w:t>Paul Dragoonis</w:t>
            </w:r>
          </w:p>
        </w:tc>
        <w:tc>
          <w:tcPr>
            <w:tcW w:w="1892" w:type="dxa"/>
            <w:vAlign w:val="center"/>
          </w:tcPr>
          <w:p w14:paraId="05C021A1" w14:textId="7044428A" w:rsidR="002F386B" w:rsidRPr="00546BA5" w:rsidRDefault="002F386B" w:rsidP="002F386B">
            <w:pPr>
              <w:pStyle w:val="Tablica"/>
            </w:pPr>
            <w:r w:rsidRPr="00546BA5">
              <w:rPr>
                <w:rFonts w:ascii="inherit" w:hAnsi="inherit"/>
              </w:rPr>
              <w:t>Robert Hafner</w:t>
            </w:r>
          </w:p>
        </w:tc>
      </w:tr>
      <w:tr w:rsidR="002F386B" w:rsidRPr="00546BA5" w14:paraId="74440845" w14:textId="77777777" w:rsidTr="002F386B">
        <w:tc>
          <w:tcPr>
            <w:tcW w:w="865" w:type="dxa"/>
            <w:vAlign w:val="center"/>
          </w:tcPr>
          <w:p w14:paraId="685AF993" w14:textId="05B9AAD0" w:rsidR="002F386B" w:rsidRPr="00546BA5" w:rsidRDefault="002F386B" w:rsidP="002F386B">
            <w:pPr>
              <w:pStyle w:val="Tablica"/>
            </w:pPr>
            <w:r w:rsidRPr="00546BA5">
              <w:rPr>
                <w:rFonts w:ascii="inherit" w:hAnsi="inherit"/>
              </w:rPr>
              <w:t>7</w:t>
            </w:r>
          </w:p>
        </w:tc>
        <w:tc>
          <w:tcPr>
            <w:tcW w:w="2787" w:type="dxa"/>
            <w:vAlign w:val="center"/>
          </w:tcPr>
          <w:p w14:paraId="052572DE" w14:textId="560680E7" w:rsidR="002F386B" w:rsidRPr="00546BA5" w:rsidRDefault="002F386B" w:rsidP="002F386B">
            <w:pPr>
              <w:pStyle w:val="Tablica"/>
            </w:pPr>
            <w:r w:rsidRPr="00546BA5">
              <w:rPr>
                <w:rFonts w:ascii="inherit" w:hAnsi="inherit"/>
                <w:bdr w:val="none" w:sz="0" w:space="0" w:color="auto" w:frame="1"/>
              </w:rPr>
              <w:t>HTTP Message Interface</w:t>
            </w:r>
          </w:p>
        </w:tc>
        <w:tc>
          <w:tcPr>
            <w:tcW w:w="2552" w:type="dxa"/>
            <w:vAlign w:val="center"/>
          </w:tcPr>
          <w:p w14:paraId="08B468CC" w14:textId="631EDCCA" w:rsidR="002F386B" w:rsidRPr="00546BA5" w:rsidRDefault="002F386B" w:rsidP="002F386B">
            <w:pPr>
              <w:pStyle w:val="Tablica"/>
            </w:pPr>
            <w:r w:rsidRPr="00546BA5">
              <w:rPr>
                <w:rFonts w:ascii="inherit" w:hAnsi="inherit"/>
              </w:rPr>
              <w:t>Matthew Weier O’Phinney</w:t>
            </w:r>
          </w:p>
        </w:tc>
        <w:tc>
          <w:tcPr>
            <w:tcW w:w="1843" w:type="dxa"/>
            <w:vAlign w:val="center"/>
          </w:tcPr>
          <w:p w14:paraId="0C250BCA" w14:textId="32090BF9" w:rsidR="002F386B" w:rsidRPr="00546BA5" w:rsidRDefault="002F386B" w:rsidP="002F386B">
            <w:pPr>
              <w:pStyle w:val="Tablica"/>
            </w:pPr>
            <w:r w:rsidRPr="00546BA5">
              <w:rPr>
                <w:rFonts w:ascii="inherit" w:hAnsi="inherit"/>
              </w:rPr>
              <w:t>Beau Simensen</w:t>
            </w:r>
          </w:p>
        </w:tc>
        <w:tc>
          <w:tcPr>
            <w:tcW w:w="1892" w:type="dxa"/>
            <w:vAlign w:val="center"/>
          </w:tcPr>
          <w:p w14:paraId="04420846" w14:textId="201D1A16" w:rsidR="002F386B" w:rsidRPr="00546BA5" w:rsidRDefault="002F386B" w:rsidP="002F386B">
            <w:pPr>
              <w:pStyle w:val="Tablica"/>
            </w:pPr>
            <w:r w:rsidRPr="00546BA5">
              <w:rPr>
                <w:rFonts w:ascii="inherit" w:hAnsi="inherit"/>
              </w:rPr>
              <w:t>Paul M. Jones</w:t>
            </w:r>
          </w:p>
        </w:tc>
      </w:tr>
      <w:tr w:rsidR="002F386B" w:rsidRPr="00546BA5" w14:paraId="728BA4D0" w14:textId="77777777" w:rsidTr="002F386B">
        <w:tc>
          <w:tcPr>
            <w:tcW w:w="865" w:type="dxa"/>
            <w:vAlign w:val="center"/>
          </w:tcPr>
          <w:p w14:paraId="70FE2AA9" w14:textId="177E948A" w:rsidR="002F386B" w:rsidRPr="00546BA5" w:rsidRDefault="002F386B" w:rsidP="002F386B">
            <w:pPr>
              <w:pStyle w:val="Tablica"/>
            </w:pPr>
            <w:r w:rsidRPr="00546BA5">
              <w:rPr>
                <w:rFonts w:ascii="inherit" w:hAnsi="inherit"/>
              </w:rPr>
              <w:t>11</w:t>
            </w:r>
          </w:p>
        </w:tc>
        <w:tc>
          <w:tcPr>
            <w:tcW w:w="2787" w:type="dxa"/>
            <w:vAlign w:val="center"/>
          </w:tcPr>
          <w:p w14:paraId="61B78F4D" w14:textId="5FF45067" w:rsidR="002F386B" w:rsidRPr="00546BA5" w:rsidRDefault="002F386B" w:rsidP="002F386B">
            <w:pPr>
              <w:pStyle w:val="Tablica"/>
            </w:pPr>
            <w:r w:rsidRPr="00546BA5">
              <w:rPr>
                <w:rFonts w:ascii="inherit" w:hAnsi="inherit"/>
                <w:bdr w:val="none" w:sz="0" w:space="0" w:color="auto" w:frame="1"/>
              </w:rPr>
              <w:t>Container Interface</w:t>
            </w:r>
          </w:p>
        </w:tc>
        <w:tc>
          <w:tcPr>
            <w:tcW w:w="2552" w:type="dxa"/>
            <w:vAlign w:val="center"/>
          </w:tcPr>
          <w:p w14:paraId="5A016B31" w14:textId="373AF25B" w:rsidR="002F386B" w:rsidRPr="00546BA5" w:rsidRDefault="002F386B" w:rsidP="002F386B">
            <w:pPr>
              <w:pStyle w:val="Tablica"/>
            </w:pPr>
            <w:r w:rsidRPr="00546BA5">
              <w:rPr>
                <w:rFonts w:ascii="inherit" w:hAnsi="inherit"/>
              </w:rPr>
              <w:t xml:space="preserve">Matthieu Napoli, </w:t>
            </w:r>
            <w:r w:rsidRPr="00546BA5">
              <w:rPr>
                <w:rFonts w:ascii="inherit" w:hAnsi="inherit"/>
              </w:rPr>
              <w:br/>
              <w:t>David Négrier</w:t>
            </w:r>
          </w:p>
        </w:tc>
        <w:tc>
          <w:tcPr>
            <w:tcW w:w="1843" w:type="dxa"/>
            <w:vAlign w:val="center"/>
          </w:tcPr>
          <w:p w14:paraId="037A1810" w14:textId="41B5D1EA" w:rsidR="002F386B" w:rsidRPr="00546BA5" w:rsidRDefault="002F386B" w:rsidP="002F386B">
            <w:pPr>
              <w:pStyle w:val="Tablica"/>
            </w:pPr>
            <w:r w:rsidRPr="00546BA5">
              <w:rPr>
                <w:rFonts w:ascii="inherit" w:hAnsi="inherit"/>
              </w:rPr>
              <w:t>Matthew Weier O’Phinney</w:t>
            </w:r>
          </w:p>
        </w:tc>
        <w:tc>
          <w:tcPr>
            <w:tcW w:w="1892" w:type="dxa"/>
            <w:vAlign w:val="center"/>
          </w:tcPr>
          <w:p w14:paraId="7DF9C871" w14:textId="7742D239" w:rsidR="002F386B" w:rsidRPr="00546BA5" w:rsidRDefault="002F386B" w:rsidP="002F386B">
            <w:pPr>
              <w:pStyle w:val="Tablica"/>
              <w:keepNext/>
            </w:pPr>
            <w:r w:rsidRPr="00546BA5">
              <w:rPr>
                <w:rFonts w:ascii="inherit" w:hAnsi="inherit"/>
              </w:rPr>
              <w:t>Korvin Szanto</w:t>
            </w:r>
          </w:p>
        </w:tc>
      </w:tr>
    </w:tbl>
    <w:p w14:paraId="7444C886" w14:textId="3ABBC1A8" w:rsidR="006A02BD" w:rsidRPr="006A02BD" w:rsidRDefault="002F386B" w:rsidP="002F386B">
      <w:pPr>
        <w:pStyle w:val="Caption"/>
      </w:pPr>
      <w:r w:rsidRPr="00017B06">
        <w:rPr>
          <w:b/>
        </w:rPr>
        <w:t xml:space="preserve">Tablica </w:t>
      </w:r>
      <w:r w:rsidRPr="00017B06">
        <w:rPr>
          <w:b/>
        </w:rPr>
        <w:fldChar w:fldCharType="begin"/>
      </w:r>
      <w:r w:rsidRPr="00017B06">
        <w:rPr>
          <w:b/>
        </w:rPr>
        <w:instrText xml:space="preserve"> SEQ Tablica \* ARABIC </w:instrText>
      </w:r>
      <w:r w:rsidRPr="00017B06">
        <w:rPr>
          <w:b/>
        </w:rPr>
        <w:fldChar w:fldCharType="separate"/>
      </w:r>
      <w:r w:rsidR="00671FB9">
        <w:rPr>
          <w:b/>
          <w:noProof/>
        </w:rPr>
        <w:t>4</w:t>
      </w:r>
      <w:r w:rsidRPr="00017B06">
        <w:rPr>
          <w:b/>
        </w:rPr>
        <w:fldChar w:fldCharType="end"/>
      </w:r>
      <w:r>
        <w:t xml:space="preserve">: Prihvaćeni prijedlozi standarda grupe PHP-FIG </w:t>
      </w:r>
      <w:r>
        <w:fldChar w:fldCharType="begin" w:fldLock="1"/>
      </w:r>
      <w:r w:rsidR="00671FB9">
        <w:instrText>ADDIN CSL_CITATION { "citationItems" : [ { "id" : "ITEM-1", "itemData" : { "URL" : "http://www.php-fig.org/psr/", "accessed" : { "date-parts" : [ [ "2017", "8", "30" ] ] }, "author" : [ { "dropping-particle" : "", "family" : "PHP-FIG", "given" : "", "non-dropping-particle" : "", "parse-names" : false, "suffix" : "" } ], "id" : "ITEM-1", "issued" : { "date-parts" : [ [ "2017" ] ] }, "title" : "PHP Standards Recommendations - PHP-FIG", "type" : "webpage" }, "uris" : [ "http://www.mendeley.com/documents/?uuid=f53b2dec-495e-3c94-b34f-6316ac667b80" ] } ], "mendeley" : { "formattedCitation" : "(PHP-FIG, 2017)", "plainTextFormattedCitation" : "(PHP-FIG, 2017)", "previouslyFormattedCitation" : "(PHP-FIG, 2017)" }, "properties" : { "noteIndex" : 0 }, "schema" : "https://github.com/citation-style-language/schema/raw/master/csl-citation.json" }</w:instrText>
      </w:r>
      <w:r>
        <w:fldChar w:fldCharType="separate"/>
      </w:r>
      <w:r w:rsidRPr="002F386B">
        <w:rPr>
          <w:i w:val="0"/>
          <w:noProof/>
        </w:rPr>
        <w:t>(PHP-FIG, 2017)</w:t>
      </w:r>
      <w:r>
        <w:fldChar w:fldCharType="end"/>
      </w:r>
    </w:p>
    <w:p w14:paraId="60BF6123" w14:textId="66A872BF" w:rsidR="00AB74B5" w:rsidRDefault="00FC2AD8" w:rsidP="00283ACA">
      <w:pPr>
        <w:pStyle w:val="Tekst"/>
      </w:pPr>
      <w:r>
        <w:t xml:space="preserve">U nastavku </w:t>
      </w:r>
      <w:r w:rsidR="002F386B">
        <w:t xml:space="preserve">slijedi </w:t>
      </w:r>
      <w:r>
        <w:t>pregled do sada objavljenih verzija programskog jezika PHP s kratkim opisom novosti pojedine verzije te stanjem podrške za pojedinu verziju.</w:t>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3750FC"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3750FC" w:rsidRDefault="00FC2AD8" w:rsidP="00D10D34">
            <w:pPr>
              <w:pStyle w:val="Tablica"/>
              <w:rPr>
                <w:b/>
              </w:rPr>
            </w:pPr>
            <w:r w:rsidRPr="003750FC">
              <w:rPr>
                <w:b/>
                <w:sz w:val="22"/>
                <w:szCs w:val="22"/>
              </w:rPr>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3750FC" w:rsidRDefault="00FC2AD8" w:rsidP="00D10D34">
            <w:pPr>
              <w:pStyle w:val="Tablica"/>
              <w:rPr>
                <w:b/>
              </w:rPr>
            </w:pPr>
            <w:r w:rsidRPr="003750FC">
              <w:rPr>
                <w:b/>
                <w:sz w:val="22"/>
                <w:szCs w:val="22"/>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3750FC" w:rsidRDefault="00FC2AD8" w:rsidP="00D10D34">
            <w:pPr>
              <w:pStyle w:val="Tablica"/>
              <w:rPr>
                <w:b/>
              </w:rPr>
            </w:pPr>
            <w:r w:rsidRPr="003750FC">
              <w:rPr>
                <w:b/>
                <w:sz w:val="22"/>
                <w:szCs w:val="22"/>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3750FC" w:rsidRDefault="00FC2AD8" w:rsidP="00D10D34">
            <w:pPr>
              <w:pStyle w:val="Tablica"/>
              <w:rPr>
                <w:b/>
              </w:rPr>
            </w:pPr>
            <w:r w:rsidRPr="003750FC">
              <w:rPr>
                <w:b/>
                <w:sz w:val="22"/>
                <w:szCs w:val="22"/>
              </w:rPr>
              <w:t>Opis</w:t>
            </w:r>
          </w:p>
        </w:tc>
      </w:tr>
      <w:tr w:rsidR="00126EDB" w:rsidRPr="003750FC"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3750FC" w:rsidRDefault="00126EDB" w:rsidP="00D10D34">
            <w:pPr>
              <w:pStyle w:val="Tablica"/>
              <w:rPr>
                <w:i/>
                <w:lang w:val="en-US"/>
              </w:rPr>
            </w:pPr>
            <w:r w:rsidRPr="003750FC">
              <w:rPr>
                <w:b/>
                <w:i/>
                <w:sz w:val="22"/>
                <w:szCs w:val="22"/>
              </w:rPr>
              <w:t>Legenda</w:t>
            </w:r>
            <w:r w:rsidRPr="003750FC">
              <w:rPr>
                <w:i/>
                <w:sz w:val="22"/>
                <w:szCs w:val="22"/>
              </w:rPr>
              <w:t xml:space="preserve">: </w:t>
            </w:r>
            <w:r w:rsidRPr="003750FC">
              <w:rPr>
                <w:i/>
                <w:color w:val="FF0000"/>
                <w:sz w:val="22"/>
                <w:szCs w:val="22"/>
                <w:lang w:val="en-US"/>
              </w:rPr>
              <w:t>■</w:t>
            </w:r>
            <w:r w:rsidRPr="003750FC">
              <w:rPr>
                <w:i/>
                <w:sz w:val="22"/>
                <w:szCs w:val="22"/>
                <w:lang w:val="en-US"/>
              </w:rPr>
              <w:t xml:space="preserve"> </w:t>
            </w:r>
            <w:r w:rsidRPr="003750FC">
              <w:rPr>
                <w:i/>
                <w:sz w:val="22"/>
                <w:szCs w:val="22"/>
              </w:rPr>
              <w:t xml:space="preserve">Neaktivno izdanje, </w:t>
            </w:r>
            <w:r w:rsidRPr="003750FC">
              <w:rPr>
                <w:i/>
                <w:color w:val="FABF8F" w:themeColor="accent6" w:themeTint="99"/>
                <w:sz w:val="22"/>
                <w:szCs w:val="22"/>
                <w:lang w:val="en-US"/>
              </w:rPr>
              <w:t>■</w:t>
            </w:r>
            <w:r w:rsidRPr="003750FC">
              <w:rPr>
                <w:i/>
                <w:color w:val="FF0000"/>
                <w:sz w:val="22"/>
                <w:szCs w:val="22"/>
                <w:lang w:val="en-US"/>
              </w:rPr>
              <w:t xml:space="preserve"> </w:t>
            </w:r>
            <w:r w:rsidRPr="003750FC">
              <w:rPr>
                <w:i/>
                <w:sz w:val="22"/>
                <w:szCs w:val="22"/>
              </w:rPr>
              <w:t xml:space="preserve">Stabilno izdanje s doradama sigurnosnih propusta, </w:t>
            </w:r>
            <w:r w:rsidRPr="003750FC">
              <w:rPr>
                <w:i/>
                <w:color w:val="008000"/>
                <w:sz w:val="22"/>
                <w:szCs w:val="22"/>
                <w:lang w:val="en-US"/>
              </w:rPr>
              <w:t>■</w:t>
            </w:r>
            <w:r w:rsidRPr="003750FC">
              <w:rPr>
                <w:i/>
                <w:color w:val="FF0000"/>
                <w:sz w:val="22"/>
                <w:szCs w:val="22"/>
                <w:lang w:val="en-US"/>
              </w:rPr>
              <w:t xml:space="preserve"> </w:t>
            </w:r>
            <w:r w:rsidRPr="003750FC">
              <w:rPr>
                <w:i/>
                <w:sz w:val="22"/>
                <w:szCs w:val="22"/>
              </w:rPr>
              <w:t xml:space="preserve">stabilno izdanje s doradama bugova i sigurnosnih propusta, </w:t>
            </w:r>
            <w:r w:rsidRPr="003750FC">
              <w:rPr>
                <w:i/>
                <w:color w:val="0000FF"/>
                <w:sz w:val="22"/>
                <w:szCs w:val="22"/>
                <w:lang w:val="en-US"/>
              </w:rPr>
              <w:t>■</w:t>
            </w:r>
            <w:r w:rsidRPr="003750FC">
              <w:rPr>
                <w:i/>
                <w:color w:val="FF0000"/>
                <w:sz w:val="22"/>
                <w:szCs w:val="22"/>
                <w:lang w:val="en-US"/>
              </w:rPr>
              <w:t xml:space="preserve"> </w:t>
            </w:r>
            <w:r w:rsidRPr="003750FC">
              <w:rPr>
                <w:i/>
                <w:sz w:val="22"/>
                <w:szCs w:val="22"/>
              </w:rPr>
              <w:t>planirano (buduće izdanje)</w:t>
            </w:r>
          </w:p>
        </w:tc>
      </w:tr>
      <w:tr w:rsidR="00FC2AD8" w:rsidRPr="003750FC"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3750FC" w:rsidRDefault="00FC2AD8" w:rsidP="00D10D34">
            <w:pPr>
              <w:pStyle w:val="Tablica"/>
            </w:pPr>
            <w:r w:rsidRPr="003750FC">
              <w:rPr>
                <w:sz w:val="22"/>
                <w:szCs w:val="22"/>
              </w:rPr>
              <w:t>1.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3750FC" w:rsidRDefault="00FC2AD8" w:rsidP="00D10D34">
            <w:pPr>
              <w:pStyle w:val="Tablica"/>
            </w:pPr>
            <w:r w:rsidRPr="003750FC">
              <w:rPr>
                <w:sz w:val="22"/>
                <w:szCs w:val="22"/>
              </w:rPr>
              <w:t>8. lipnja 199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3750FC" w:rsidRDefault="0008236A" w:rsidP="00D10D34">
            <w:pPr>
              <w:pStyle w:val="Tablica"/>
              <w:rPr>
                <w:i/>
              </w:rPr>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2E3B5EDF" w:rsidR="00FC2AD8" w:rsidRPr="003750FC" w:rsidRDefault="00126EDB" w:rsidP="00D10D34">
            <w:pPr>
              <w:pStyle w:val="Tablica"/>
            </w:pPr>
            <w:r w:rsidRPr="003750FC">
              <w:rPr>
                <w:sz w:val="22"/>
                <w:szCs w:val="22"/>
              </w:rPr>
              <w:t xml:space="preserve">Prvi puta korišten naziv PHP – službeni naziv: </w:t>
            </w:r>
            <w:r w:rsidR="00FC2AD8" w:rsidRPr="003750FC">
              <w:rPr>
                <w:sz w:val="22"/>
                <w:szCs w:val="22"/>
              </w:rPr>
              <w:t>"Personal Home Page Tools (PHP Tools)"</w:t>
            </w:r>
            <w:r w:rsidR="0093726C" w:rsidRPr="003750FC">
              <w:rPr>
                <w:sz w:val="22"/>
                <w:szCs w:val="22"/>
              </w:rPr>
              <w:t>.</w:t>
            </w:r>
          </w:p>
        </w:tc>
      </w:tr>
      <w:tr w:rsidR="00FC2AD8" w:rsidRPr="003750FC"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3750FC" w:rsidRDefault="00FC2AD8" w:rsidP="00D10D34">
            <w:pPr>
              <w:pStyle w:val="Tablica"/>
            </w:pPr>
            <w:r w:rsidRPr="003750FC">
              <w:rPr>
                <w:sz w:val="22"/>
                <w:szCs w:val="22"/>
              </w:rPr>
              <w:t>2.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3750FC" w:rsidRDefault="00FC2AD8" w:rsidP="00D10D34">
            <w:pPr>
              <w:pStyle w:val="Tablica"/>
            </w:pPr>
            <w:r w:rsidRPr="003750FC">
              <w:rPr>
                <w:sz w:val="22"/>
                <w:szCs w:val="22"/>
              </w:rPr>
              <w:t>1. studenoga 199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3750FC" w:rsidRDefault="0008236A" w:rsidP="00D10D34">
            <w:pPr>
              <w:pStyle w:val="Tablica"/>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1253675" w:rsidR="00FC2AD8" w:rsidRPr="003750FC" w:rsidRDefault="00126EDB" w:rsidP="00DB4203">
            <w:pPr>
              <w:pStyle w:val="Tablica"/>
            </w:pPr>
            <w:r w:rsidRPr="003750FC">
              <w:rPr>
                <w:sz w:val="22"/>
                <w:szCs w:val="22"/>
              </w:rPr>
              <w:t>Službeni naziv</w:t>
            </w:r>
            <w:r w:rsidR="00FC2AD8" w:rsidRPr="003750FC">
              <w:rPr>
                <w:sz w:val="22"/>
                <w:szCs w:val="22"/>
              </w:rPr>
              <w:t xml:space="preserve"> "PHP/FI 2.0". </w:t>
            </w:r>
            <w:r w:rsidRPr="003750FC">
              <w:rPr>
                <w:sz w:val="22"/>
                <w:szCs w:val="22"/>
              </w:rPr>
              <w:t>Prva verzija samostalnog programskog jezika u punom smislu</w:t>
            </w:r>
            <w:r w:rsidR="0093726C" w:rsidRPr="003750FC">
              <w:rPr>
                <w:sz w:val="22"/>
                <w:szCs w:val="22"/>
              </w:rPr>
              <w:t>.</w:t>
            </w:r>
          </w:p>
        </w:tc>
      </w:tr>
      <w:tr w:rsidR="00FC2AD8" w:rsidRPr="003750FC"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3750FC" w:rsidRDefault="00FC2AD8" w:rsidP="00D10D34">
            <w:pPr>
              <w:pStyle w:val="Tablica"/>
            </w:pPr>
            <w:r w:rsidRPr="003750FC">
              <w:rPr>
                <w:sz w:val="22"/>
                <w:szCs w:val="22"/>
              </w:rPr>
              <w:t>3.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3750FC" w:rsidRDefault="00FC2AD8" w:rsidP="00D10D34">
            <w:pPr>
              <w:pStyle w:val="Tablica"/>
            </w:pPr>
            <w:r w:rsidRPr="003750FC">
              <w:rPr>
                <w:sz w:val="22"/>
                <w:szCs w:val="22"/>
              </w:rPr>
              <w:t>6. lipnja 1998.</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3750FC" w:rsidRDefault="00FC2AD8" w:rsidP="00D10D34">
            <w:pPr>
              <w:pStyle w:val="Tablica"/>
            </w:pPr>
            <w:r w:rsidRPr="003750FC">
              <w:rPr>
                <w:sz w:val="22"/>
                <w:szCs w:val="22"/>
              </w:rPr>
              <w:t>20</w:t>
            </w:r>
            <w:r w:rsidR="0008236A" w:rsidRPr="003750FC">
              <w:rPr>
                <w:sz w:val="22"/>
                <w:szCs w:val="22"/>
              </w:rPr>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78CDFB0E" w:rsidR="00FC2AD8" w:rsidRPr="003750FC" w:rsidRDefault="00126EDB" w:rsidP="00DB4203">
            <w:pPr>
              <w:pStyle w:val="Tablica"/>
            </w:pPr>
            <w:r w:rsidRPr="003750FC">
              <w:rPr>
                <w:sz w:val="22"/>
                <w:szCs w:val="22"/>
              </w:rPr>
              <w:t xml:space="preserve">Proširenje razvojnog tima - </w:t>
            </w:r>
            <w:r w:rsidR="00FC2AD8" w:rsidRPr="003750FC">
              <w:rPr>
                <w:sz w:val="22"/>
                <w:szCs w:val="22"/>
              </w:rPr>
              <w:t xml:space="preserve">Zeev Suraski </w:t>
            </w:r>
            <w:r w:rsidRPr="003750FC">
              <w:rPr>
                <w:sz w:val="22"/>
                <w:szCs w:val="22"/>
              </w:rPr>
              <w:t>i</w:t>
            </w:r>
            <w:r w:rsidR="00FC2AD8" w:rsidRPr="003750FC">
              <w:rPr>
                <w:sz w:val="22"/>
                <w:szCs w:val="22"/>
              </w:rPr>
              <w:t xml:space="preserve"> Andi Gutmans</w:t>
            </w:r>
            <w:r w:rsidR="0093726C" w:rsidRPr="003750FC">
              <w:rPr>
                <w:sz w:val="22"/>
                <w:szCs w:val="22"/>
              </w:rPr>
              <w:t>.</w:t>
            </w:r>
          </w:p>
        </w:tc>
      </w:tr>
      <w:tr w:rsidR="00FC2AD8" w:rsidRPr="003750FC"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3750FC" w:rsidRDefault="00FC2AD8" w:rsidP="00D10D34">
            <w:pPr>
              <w:pStyle w:val="Tablica"/>
            </w:pPr>
            <w:r w:rsidRPr="003750FC">
              <w:rPr>
                <w:sz w:val="22"/>
                <w:szCs w:val="22"/>
              </w:rPr>
              <w:t>4.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3750FC" w:rsidRDefault="00FC2AD8" w:rsidP="00D10D34">
            <w:pPr>
              <w:pStyle w:val="Tablica"/>
            </w:pPr>
            <w:r w:rsidRPr="003750FC">
              <w:rPr>
                <w:sz w:val="22"/>
                <w:szCs w:val="22"/>
              </w:rPr>
              <w:t>22. svibnja 2000.</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3750FC" w:rsidRDefault="0008236A" w:rsidP="00D10D34">
            <w:pPr>
              <w:pStyle w:val="Tablica"/>
            </w:pPr>
            <w:r w:rsidRPr="003750FC">
              <w:rPr>
                <w:sz w:val="22"/>
                <w:szCs w:val="22"/>
              </w:rP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36B34EAE" w:rsidR="00FC2AD8" w:rsidRPr="003750FC" w:rsidRDefault="00EA2255" w:rsidP="00EA2255">
            <w:pPr>
              <w:pStyle w:val="Tablica"/>
            </w:pPr>
            <w:r w:rsidRPr="003750FC">
              <w:rPr>
                <w:sz w:val="22"/>
                <w:szCs w:val="22"/>
              </w:rPr>
              <w:t xml:space="preserve">Uvođenje sustava obrade i izvođenja </w:t>
            </w:r>
            <w:r w:rsidR="00FC2AD8" w:rsidRPr="003750FC">
              <w:rPr>
                <w:sz w:val="22"/>
                <w:szCs w:val="22"/>
              </w:rPr>
              <w:t xml:space="preserve">Zend </w:t>
            </w:r>
            <w:r w:rsidRPr="003750FC">
              <w:rPr>
                <w:sz w:val="22"/>
                <w:szCs w:val="22"/>
              </w:rPr>
              <w:t>E</w:t>
            </w:r>
            <w:r w:rsidR="00FC2AD8" w:rsidRPr="003750FC">
              <w:rPr>
                <w:sz w:val="22"/>
                <w:szCs w:val="22"/>
              </w:rPr>
              <w:t>ngine</w:t>
            </w:r>
            <w:r w:rsidR="0093726C" w:rsidRPr="003750FC">
              <w:rPr>
                <w:sz w:val="22"/>
                <w:szCs w:val="22"/>
              </w:rPr>
              <w:t>.</w:t>
            </w:r>
          </w:p>
        </w:tc>
      </w:tr>
      <w:tr w:rsidR="00FC2AD8" w:rsidRPr="003750FC"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3750FC" w:rsidRDefault="00FC2AD8" w:rsidP="00D10D34">
            <w:pPr>
              <w:pStyle w:val="Tablica"/>
            </w:pPr>
            <w:r w:rsidRPr="003750FC">
              <w:rPr>
                <w:sz w:val="22"/>
                <w:szCs w:val="22"/>
              </w:rPr>
              <w:t>4.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3750FC" w:rsidRDefault="00FC2AD8" w:rsidP="00D10D34">
            <w:pPr>
              <w:pStyle w:val="Tablica"/>
            </w:pPr>
            <w:r w:rsidRPr="003750FC">
              <w:rPr>
                <w:sz w:val="22"/>
                <w:szCs w:val="22"/>
              </w:rPr>
              <w:t>10. prosinca 2001.</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3750FC" w:rsidRDefault="00FB1E9B" w:rsidP="00D10D34">
            <w:pPr>
              <w:pStyle w:val="Tablica"/>
            </w:pPr>
            <w:r w:rsidRPr="003750FC">
              <w:rPr>
                <w:sz w:val="22"/>
                <w:szCs w:val="22"/>
              </w:rP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17DE2F7F" w:rsidR="00FC2AD8" w:rsidRPr="003750FC" w:rsidRDefault="00EA2255" w:rsidP="00EA2255">
            <w:pPr>
              <w:pStyle w:val="Tablica"/>
            </w:pPr>
            <w:r w:rsidRPr="003750FC">
              <w:rPr>
                <w:sz w:val="22"/>
                <w:szCs w:val="22"/>
              </w:rPr>
              <w:t xml:space="preserve">Uvođenje superglobalnih </w:t>
            </w:r>
            <w:r w:rsidR="00126EDB" w:rsidRPr="003750FC">
              <w:rPr>
                <w:sz w:val="22"/>
                <w:szCs w:val="22"/>
              </w:rPr>
              <w:t>varijabl</w:t>
            </w:r>
            <w:r w:rsidRPr="003750FC">
              <w:rPr>
                <w:sz w:val="22"/>
                <w:szCs w:val="22"/>
              </w:rPr>
              <w:t>i</w:t>
            </w:r>
            <w:r w:rsidR="0093726C" w:rsidRPr="003750FC">
              <w:rPr>
                <w:sz w:val="22"/>
                <w:szCs w:val="22"/>
              </w:rPr>
              <w:t>.</w:t>
            </w:r>
          </w:p>
        </w:tc>
      </w:tr>
      <w:tr w:rsidR="00FC2AD8" w:rsidRPr="003750FC"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3750FC" w:rsidRDefault="00FC2AD8" w:rsidP="00D10D34">
            <w:pPr>
              <w:pStyle w:val="Tablica"/>
            </w:pPr>
            <w:r w:rsidRPr="003750FC">
              <w:rPr>
                <w:sz w:val="22"/>
                <w:szCs w:val="22"/>
              </w:rPr>
              <w:t>4.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3750FC" w:rsidRDefault="00FC2AD8" w:rsidP="00D10D34">
            <w:pPr>
              <w:pStyle w:val="Tablica"/>
            </w:pPr>
            <w:r w:rsidRPr="003750FC">
              <w:rPr>
                <w:sz w:val="22"/>
                <w:szCs w:val="22"/>
              </w:rPr>
              <w:t>22. travnj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3750FC" w:rsidRDefault="00FB1E9B" w:rsidP="00D10D34">
            <w:pPr>
              <w:pStyle w:val="Tablica"/>
            </w:pPr>
            <w:r w:rsidRPr="003750FC">
              <w:rPr>
                <w:sz w:val="22"/>
                <w:szCs w:val="22"/>
              </w:rPr>
              <w:t xml:space="preserve">6. rujna </w:t>
            </w:r>
            <w:r w:rsidR="00FC2AD8" w:rsidRPr="003750FC">
              <w:rPr>
                <w:sz w:val="22"/>
                <w:szCs w:val="22"/>
              </w:rPr>
              <w:t>2002</w:t>
            </w:r>
            <w:r w:rsidRPr="003750FC">
              <w:rPr>
                <w:sz w:val="22"/>
                <w:szCs w:val="22"/>
              </w:rP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41D0DD26" w:rsidR="00FC2AD8" w:rsidRPr="003750FC" w:rsidRDefault="00126EDB" w:rsidP="00D10D34">
            <w:pPr>
              <w:pStyle w:val="Tablica"/>
            </w:pPr>
            <w:r w:rsidRPr="003750FC">
              <w:rPr>
                <w:sz w:val="22"/>
                <w:szCs w:val="22"/>
              </w:rPr>
              <w:t>Sigurnosna poboljšanja</w:t>
            </w:r>
            <w:r w:rsidR="0093726C" w:rsidRPr="003750FC">
              <w:rPr>
                <w:sz w:val="22"/>
                <w:szCs w:val="22"/>
              </w:rPr>
              <w:t>.</w:t>
            </w:r>
          </w:p>
        </w:tc>
      </w:tr>
      <w:tr w:rsidR="00FC2AD8" w:rsidRPr="003750FC"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3750FC" w:rsidRDefault="00FC2AD8" w:rsidP="00D10D34">
            <w:pPr>
              <w:pStyle w:val="Tablica"/>
            </w:pPr>
            <w:r w:rsidRPr="003750FC">
              <w:rPr>
                <w:sz w:val="22"/>
                <w:szCs w:val="22"/>
              </w:rPr>
              <w:t>4.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3750FC" w:rsidRDefault="00FC2AD8" w:rsidP="00D10D34">
            <w:pPr>
              <w:pStyle w:val="Tablica"/>
            </w:pPr>
            <w:r w:rsidRPr="003750FC">
              <w:rPr>
                <w:sz w:val="22"/>
                <w:szCs w:val="22"/>
              </w:rPr>
              <w:t>27. prosinc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3750FC" w:rsidRDefault="00FC2AD8" w:rsidP="00D10D34">
            <w:pPr>
              <w:pStyle w:val="Tablica"/>
            </w:pPr>
            <w:r w:rsidRPr="003750FC">
              <w:rPr>
                <w:sz w:val="22"/>
                <w:szCs w:val="22"/>
              </w:rPr>
              <w:t>31</w:t>
            </w:r>
            <w:r w:rsidR="00FB1E9B" w:rsidRPr="003750FC">
              <w:rPr>
                <w:sz w:val="22"/>
                <w:szCs w:val="22"/>
              </w:rPr>
              <w:t xml:space="preserve">. ožujka 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04C0D59F" w:rsidR="00FC2AD8" w:rsidRPr="003750FC" w:rsidRDefault="00067E4F" w:rsidP="00D10D34">
            <w:pPr>
              <w:pStyle w:val="Tablica"/>
            </w:pPr>
            <w:r w:rsidRPr="003750FC">
              <w:rPr>
                <w:sz w:val="22"/>
                <w:szCs w:val="22"/>
              </w:rPr>
              <w:t>Uvođenje konzolnog sučelja (</w:t>
            </w:r>
            <w:r w:rsidR="00126EDB" w:rsidRPr="003750FC">
              <w:rPr>
                <w:sz w:val="22"/>
                <w:szCs w:val="22"/>
              </w:rPr>
              <w:t>CLI</w:t>
            </w:r>
            <w:r w:rsidRPr="003750FC">
              <w:rPr>
                <w:sz w:val="22"/>
                <w:szCs w:val="22"/>
              </w:rPr>
              <w:t>)</w:t>
            </w:r>
            <w:r w:rsidR="0093726C" w:rsidRPr="003750FC">
              <w:rPr>
                <w:sz w:val="22"/>
                <w:szCs w:val="22"/>
              </w:rPr>
              <w:t>.</w:t>
            </w:r>
          </w:p>
        </w:tc>
      </w:tr>
      <w:tr w:rsidR="00FC2AD8" w:rsidRPr="003750FC"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3750FC" w:rsidRDefault="00FC2AD8" w:rsidP="00D10D34">
            <w:pPr>
              <w:pStyle w:val="Tablica"/>
            </w:pPr>
            <w:r w:rsidRPr="003750FC">
              <w:rPr>
                <w:sz w:val="22"/>
                <w:szCs w:val="22"/>
              </w:rPr>
              <w:lastRenderedPageBreak/>
              <w:t>4.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3750FC" w:rsidRDefault="00FC2AD8" w:rsidP="00D10D34">
            <w:pPr>
              <w:pStyle w:val="Tablica"/>
            </w:pPr>
            <w:r w:rsidRPr="003750FC">
              <w:rPr>
                <w:sz w:val="22"/>
                <w:szCs w:val="22"/>
              </w:rPr>
              <w:t>11. srpnj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3750FC" w:rsidRDefault="00FC2AD8" w:rsidP="00D10D34">
            <w:pPr>
              <w:pStyle w:val="Tablica"/>
            </w:pPr>
            <w:r w:rsidRPr="003750FC">
              <w:rPr>
                <w:sz w:val="22"/>
                <w:szCs w:val="22"/>
              </w:rPr>
              <w:t>7</w:t>
            </w:r>
            <w:r w:rsidR="00FB1E9B" w:rsidRPr="003750FC">
              <w:rPr>
                <w:sz w:val="22"/>
                <w:szCs w:val="22"/>
              </w:rPr>
              <w:t xml:space="preserve">. kolovoza 200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74CFEDEE" w:rsidR="00FC2AD8" w:rsidRPr="003750FC" w:rsidRDefault="00EA2255" w:rsidP="00EA2255">
            <w:pPr>
              <w:pStyle w:val="Tablica"/>
            </w:pPr>
            <w:r w:rsidRPr="003750FC">
              <w:rPr>
                <w:sz w:val="22"/>
                <w:szCs w:val="22"/>
              </w:rPr>
              <w:t xml:space="preserve">Poboljšanja sustava i ispravljanje problema </w:t>
            </w:r>
            <w:r w:rsidR="00126EDB" w:rsidRPr="003750FC">
              <w:rPr>
                <w:sz w:val="22"/>
                <w:szCs w:val="22"/>
              </w:rPr>
              <w:t>u radu s memorijom</w:t>
            </w:r>
            <w:r w:rsidR="0093726C" w:rsidRPr="003750FC">
              <w:rPr>
                <w:sz w:val="22"/>
                <w:szCs w:val="22"/>
              </w:rPr>
              <w:t>.</w:t>
            </w:r>
          </w:p>
        </w:tc>
      </w:tr>
      <w:tr w:rsidR="00FC2AD8" w:rsidRPr="003750FC"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3750FC" w:rsidRDefault="00FC2AD8" w:rsidP="00D10D34">
            <w:pPr>
              <w:pStyle w:val="Tablica"/>
            </w:pPr>
            <w:r w:rsidRPr="003750FC">
              <w:rPr>
                <w:sz w:val="22"/>
                <w:szCs w:val="22"/>
              </w:rPr>
              <w:t>5.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3750FC" w:rsidRDefault="00FC2AD8" w:rsidP="00D10D34">
            <w:pPr>
              <w:pStyle w:val="Tablica"/>
            </w:pPr>
            <w:r w:rsidRPr="003750FC">
              <w:rPr>
                <w:sz w:val="22"/>
                <w:szCs w:val="22"/>
              </w:rPr>
              <w:t>13. srpnja 200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3750FC" w:rsidRDefault="00FC2AD8" w:rsidP="00D10D34">
            <w:pPr>
              <w:pStyle w:val="Tablica"/>
            </w:pPr>
            <w:r w:rsidRPr="003750FC">
              <w:rPr>
                <w:sz w:val="22"/>
                <w:szCs w:val="22"/>
              </w:rPr>
              <w:t>5</w:t>
            </w:r>
            <w:r w:rsidR="00FB1E9B" w:rsidRPr="003750FC">
              <w:rPr>
                <w:sz w:val="22"/>
                <w:szCs w:val="22"/>
              </w:rPr>
              <w:t>. rujna</w:t>
            </w:r>
            <w:r w:rsidRPr="003750FC">
              <w:rPr>
                <w:sz w:val="22"/>
                <w:szCs w:val="22"/>
              </w:rPr>
              <w:t xml:space="preserve"> </w:t>
            </w:r>
            <w:r w:rsidR="00FB1E9B" w:rsidRPr="003750FC">
              <w:rPr>
                <w:sz w:val="22"/>
                <w:szCs w:val="22"/>
              </w:rPr>
              <w:t xml:space="preserve">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67E7B400" w:rsidR="00FC2AD8" w:rsidRPr="003750FC" w:rsidRDefault="00067E4F" w:rsidP="00067E4F">
            <w:pPr>
              <w:pStyle w:val="Tablica"/>
            </w:pPr>
            <w:r w:rsidRPr="003750FC">
              <w:rPr>
                <w:sz w:val="22"/>
                <w:szCs w:val="22"/>
              </w:rPr>
              <w:t xml:space="preserve">Uvođenje sustava </w:t>
            </w:r>
            <w:r w:rsidR="00FC2AD8" w:rsidRPr="003750FC">
              <w:rPr>
                <w:sz w:val="22"/>
                <w:szCs w:val="22"/>
              </w:rPr>
              <w:t xml:space="preserve">Zend Engine </w:t>
            </w:r>
            <w:r w:rsidR="00126EDB" w:rsidRPr="003750FC">
              <w:rPr>
                <w:sz w:val="22"/>
                <w:szCs w:val="22"/>
              </w:rPr>
              <w:t>2 s novim objektnim modelom</w:t>
            </w:r>
            <w:r w:rsidR="0093726C" w:rsidRPr="003750FC">
              <w:rPr>
                <w:sz w:val="22"/>
                <w:szCs w:val="22"/>
              </w:rPr>
              <w:t>.</w:t>
            </w:r>
          </w:p>
        </w:tc>
      </w:tr>
      <w:tr w:rsidR="00FC2AD8" w:rsidRPr="003750FC"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3750FC" w:rsidRDefault="00FC2AD8" w:rsidP="00D10D34">
            <w:pPr>
              <w:pStyle w:val="Tablica"/>
            </w:pPr>
            <w:r w:rsidRPr="003750FC">
              <w:rPr>
                <w:sz w:val="22"/>
                <w:szCs w:val="22"/>
              </w:rPr>
              <w:t>5.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3750FC" w:rsidRDefault="00FC2AD8" w:rsidP="00D10D34">
            <w:pPr>
              <w:pStyle w:val="Tablica"/>
            </w:pPr>
            <w:r w:rsidRPr="003750FC">
              <w:rPr>
                <w:sz w:val="22"/>
                <w:szCs w:val="22"/>
              </w:rPr>
              <w:t>24. studenog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3750FC" w:rsidRDefault="00FC2AD8" w:rsidP="00D10D34">
            <w:pPr>
              <w:pStyle w:val="Tablica"/>
            </w:pPr>
            <w:r w:rsidRPr="003750FC">
              <w:rPr>
                <w:sz w:val="22"/>
                <w:szCs w:val="22"/>
              </w:rPr>
              <w:t>24</w:t>
            </w:r>
            <w:r w:rsidR="00FB1E9B" w:rsidRPr="003750FC">
              <w:rPr>
                <w:sz w:val="22"/>
                <w:szCs w:val="22"/>
              </w:rPr>
              <w:t xml:space="preserve">. kolovoza </w:t>
            </w:r>
            <w:r w:rsidRPr="003750FC">
              <w:rPr>
                <w:sz w:val="22"/>
                <w:szCs w:val="22"/>
              </w:rPr>
              <w:t>200</w:t>
            </w:r>
            <w:r w:rsidR="00FB1E9B" w:rsidRPr="003750FC">
              <w:rPr>
                <w:sz w:val="22"/>
                <w:szCs w:val="22"/>
              </w:rPr>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4CA0FBF1" w:rsidR="00FC2AD8" w:rsidRPr="003750FC" w:rsidRDefault="00AB74B5" w:rsidP="00067E4F">
            <w:pPr>
              <w:pStyle w:val="Tablica"/>
            </w:pPr>
            <w:r w:rsidRPr="003750FC">
              <w:rPr>
                <w:sz w:val="22"/>
                <w:szCs w:val="22"/>
              </w:rPr>
              <w:t xml:space="preserve">Performansna poboljšanja, uvođenje PHP Data </w:t>
            </w:r>
            <w:r w:rsidR="00067E4F" w:rsidRPr="003750FC">
              <w:rPr>
                <w:sz w:val="22"/>
                <w:szCs w:val="22"/>
              </w:rPr>
              <w:t>Object</w:t>
            </w:r>
            <w:r w:rsidR="00FC2AD8" w:rsidRPr="003750FC">
              <w:rPr>
                <w:sz w:val="22"/>
                <w:szCs w:val="22"/>
              </w:rPr>
              <w:t xml:space="preserve"> (PDO)</w:t>
            </w:r>
            <w:r w:rsidRPr="003750FC">
              <w:rPr>
                <w:sz w:val="22"/>
                <w:szCs w:val="22"/>
              </w:rPr>
              <w:t xml:space="preserve"> konzistentnog sučelja za rad s bazama podataka</w:t>
            </w:r>
            <w:r w:rsidR="0093726C" w:rsidRPr="003750FC">
              <w:rPr>
                <w:sz w:val="22"/>
                <w:szCs w:val="22"/>
              </w:rPr>
              <w:t>.</w:t>
            </w:r>
          </w:p>
        </w:tc>
      </w:tr>
      <w:tr w:rsidR="00FC2AD8" w:rsidRPr="003750FC"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3750FC" w:rsidRDefault="00FC2AD8" w:rsidP="00D10D34">
            <w:pPr>
              <w:pStyle w:val="Tablica"/>
            </w:pPr>
            <w:r w:rsidRPr="003750FC">
              <w:rPr>
                <w:sz w:val="22"/>
                <w:szCs w:val="22"/>
              </w:rPr>
              <w:t>5.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3750FC" w:rsidRDefault="00FC2AD8" w:rsidP="00D10D34">
            <w:pPr>
              <w:pStyle w:val="Tablica"/>
            </w:pPr>
            <w:r w:rsidRPr="003750FC">
              <w:rPr>
                <w:sz w:val="22"/>
                <w:szCs w:val="22"/>
              </w:rPr>
              <w:t>2. studenoga 200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3750FC" w:rsidRDefault="00FC2AD8" w:rsidP="00D10D34">
            <w:pPr>
              <w:pStyle w:val="Tablica"/>
            </w:pPr>
            <w:r w:rsidRPr="003750FC">
              <w:rPr>
                <w:sz w:val="22"/>
                <w:szCs w:val="22"/>
              </w:rPr>
              <w:t>6</w:t>
            </w:r>
            <w:r w:rsidR="00FB1E9B" w:rsidRPr="003750FC">
              <w:rPr>
                <w:sz w:val="22"/>
                <w:szCs w:val="22"/>
              </w:rPr>
              <w:t xml:space="preserve">. siječnja 2011.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56EE3753" w:rsidR="00FC2AD8" w:rsidRPr="003750FC" w:rsidRDefault="00067E4F" w:rsidP="00067E4F">
            <w:pPr>
              <w:pStyle w:val="Tablica"/>
            </w:pPr>
            <w:r w:rsidRPr="003750FC">
              <w:rPr>
                <w:sz w:val="22"/>
                <w:szCs w:val="22"/>
              </w:rPr>
              <w:t>Uvođenje nativne</w:t>
            </w:r>
            <w:r w:rsidR="00AB74B5" w:rsidRPr="003750FC">
              <w:rPr>
                <w:sz w:val="22"/>
                <w:szCs w:val="22"/>
              </w:rPr>
              <w:t xml:space="preserve"> podršk</w:t>
            </w:r>
            <w:r w:rsidRPr="003750FC">
              <w:rPr>
                <w:sz w:val="22"/>
                <w:szCs w:val="22"/>
              </w:rPr>
              <w:t>e</w:t>
            </w:r>
            <w:r w:rsidR="00AB74B5" w:rsidRPr="003750FC">
              <w:rPr>
                <w:sz w:val="22"/>
                <w:szCs w:val="22"/>
              </w:rPr>
              <w:t xml:space="preserve"> za JSON</w:t>
            </w:r>
            <w:r w:rsidR="0093726C" w:rsidRPr="003750FC">
              <w:rPr>
                <w:sz w:val="22"/>
                <w:szCs w:val="22"/>
              </w:rPr>
              <w:t>.</w:t>
            </w:r>
          </w:p>
        </w:tc>
      </w:tr>
      <w:tr w:rsidR="00FC2AD8" w:rsidRPr="003750FC"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3750FC" w:rsidRDefault="00FC2AD8" w:rsidP="00D10D34">
            <w:pPr>
              <w:pStyle w:val="Tablica"/>
            </w:pPr>
            <w:r w:rsidRPr="003750FC">
              <w:rPr>
                <w:sz w:val="22"/>
                <w:szCs w:val="22"/>
              </w:rPr>
              <w:t>5.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3750FC" w:rsidRDefault="00FC2AD8" w:rsidP="00D10D34">
            <w:pPr>
              <w:pStyle w:val="Tablica"/>
            </w:pPr>
            <w:r w:rsidRPr="003750FC">
              <w:rPr>
                <w:sz w:val="22"/>
                <w:szCs w:val="22"/>
              </w:rPr>
              <w:t>30. lipnja 2009.</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3750FC" w:rsidRDefault="00FC2AD8" w:rsidP="00D10D34">
            <w:pPr>
              <w:pStyle w:val="Tablica"/>
            </w:pPr>
            <w:r w:rsidRPr="003750FC">
              <w:rPr>
                <w:sz w:val="22"/>
                <w:szCs w:val="22"/>
              </w:rPr>
              <w:t>14</w:t>
            </w:r>
            <w:r w:rsidR="00FB1E9B" w:rsidRPr="003750FC">
              <w:rPr>
                <w:sz w:val="22"/>
                <w:szCs w:val="22"/>
              </w:rPr>
              <w:t xml:space="preserve">. kolovoza 2014.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61A03D27" w:rsidR="00FC2AD8" w:rsidRPr="003750FC" w:rsidRDefault="00EA2255" w:rsidP="00EA2255">
            <w:pPr>
              <w:pStyle w:val="Tablica"/>
            </w:pPr>
            <w:r w:rsidRPr="003750FC">
              <w:rPr>
                <w:sz w:val="22"/>
                <w:szCs w:val="22"/>
              </w:rPr>
              <w:t>Uvođenje podrške za prostor imena (</w:t>
            </w:r>
            <w:r w:rsidR="00AB74B5" w:rsidRPr="003750FC">
              <w:rPr>
                <w:i/>
                <w:sz w:val="22"/>
                <w:szCs w:val="22"/>
              </w:rPr>
              <w:t>namespace</w:t>
            </w:r>
            <w:r w:rsidRPr="003750FC">
              <w:rPr>
                <w:sz w:val="22"/>
                <w:szCs w:val="22"/>
              </w:rPr>
              <w:t xml:space="preserve">) i koncepata </w:t>
            </w:r>
            <w:r w:rsidR="00AB74B5" w:rsidRPr="003750FC">
              <w:rPr>
                <w:sz w:val="22"/>
                <w:szCs w:val="22"/>
              </w:rPr>
              <w:t>kasno</w:t>
            </w:r>
            <w:r w:rsidRPr="003750FC">
              <w:rPr>
                <w:sz w:val="22"/>
                <w:szCs w:val="22"/>
              </w:rPr>
              <w:t>g</w:t>
            </w:r>
            <w:r w:rsidR="00AB74B5" w:rsidRPr="003750FC">
              <w:rPr>
                <w:sz w:val="22"/>
                <w:szCs w:val="22"/>
              </w:rPr>
              <w:t xml:space="preserve"> statičko</w:t>
            </w:r>
            <w:r w:rsidRPr="003750FC">
              <w:rPr>
                <w:sz w:val="22"/>
                <w:szCs w:val="22"/>
              </w:rPr>
              <w:t>g</w:t>
            </w:r>
            <w:r w:rsidR="00AB74B5" w:rsidRPr="003750FC">
              <w:rPr>
                <w:sz w:val="22"/>
                <w:szCs w:val="22"/>
              </w:rPr>
              <w:t xml:space="preserve"> povezivanj</w:t>
            </w:r>
            <w:r w:rsidRPr="003750FC">
              <w:rPr>
                <w:sz w:val="22"/>
                <w:szCs w:val="22"/>
              </w:rPr>
              <w:t>a</w:t>
            </w:r>
            <w:r w:rsidR="00AB74B5" w:rsidRPr="003750FC">
              <w:rPr>
                <w:sz w:val="22"/>
                <w:szCs w:val="22"/>
              </w:rPr>
              <w:t xml:space="preserve"> </w:t>
            </w:r>
            <w:r w:rsidRPr="003750FC">
              <w:rPr>
                <w:sz w:val="22"/>
                <w:szCs w:val="22"/>
              </w:rPr>
              <w:t>(</w:t>
            </w:r>
            <w:r w:rsidR="00AB74B5" w:rsidRPr="003750FC">
              <w:rPr>
                <w:i/>
                <w:sz w:val="22"/>
                <w:szCs w:val="22"/>
              </w:rPr>
              <w:t>late static binding</w:t>
            </w:r>
            <w:r w:rsidR="00AB74B5" w:rsidRPr="003750FC">
              <w:rPr>
                <w:sz w:val="22"/>
                <w:szCs w:val="22"/>
              </w:rPr>
              <w:t>)</w:t>
            </w:r>
            <w:r w:rsidRPr="003750FC">
              <w:rPr>
                <w:sz w:val="22"/>
                <w:szCs w:val="22"/>
              </w:rPr>
              <w:t>, anonimnih funkcija i PHP arhiva</w:t>
            </w:r>
            <w:r w:rsidR="00AB74B5" w:rsidRPr="003750FC">
              <w:rPr>
                <w:sz w:val="22"/>
                <w:szCs w:val="22"/>
              </w:rPr>
              <w:t>.</w:t>
            </w:r>
          </w:p>
        </w:tc>
      </w:tr>
      <w:tr w:rsidR="00FC2AD8" w:rsidRPr="003750FC"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3750FC" w:rsidRDefault="00FC2AD8" w:rsidP="00D10D34">
            <w:pPr>
              <w:pStyle w:val="Tablica"/>
            </w:pPr>
            <w:r w:rsidRPr="003750FC">
              <w:rPr>
                <w:sz w:val="22"/>
                <w:szCs w:val="22"/>
              </w:rPr>
              <w:t>5.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3750FC" w:rsidRDefault="00FC2AD8" w:rsidP="00D10D34">
            <w:pPr>
              <w:pStyle w:val="Tablica"/>
            </w:pPr>
            <w:r w:rsidRPr="003750FC">
              <w:rPr>
                <w:sz w:val="22"/>
                <w:szCs w:val="22"/>
              </w:rPr>
              <w:t>1. ožujka 201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3750FC" w:rsidRDefault="00FC2AD8" w:rsidP="00D10D34">
            <w:pPr>
              <w:pStyle w:val="Tablica"/>
            </w:pPr>
            <w:r w:rsidRPr="003750FC">
              <w:rPr>
                <w:sz w:val="22"/>
                <w:szCs w:val="22"/>
              </w:rPr>
              <w:t>3</w:t>
            </w:r>
            <w:r w:rsidR="00FB1E9B" w:rsidRPr="003750FC">
              <w:rPr>
                <w:sz w:val="22"/>
                <w:szCs w:val="22"/>
              </w:rPr>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1747990E" w:rsidR="00FC2AD8" w:rsidRPr="003750FC" w:rsidRDefault="00EA2255" w:rsidP="00EA2255">
            <w:pPr>
              <w:pStyle w:val="Tablica"/>
            </w:pPr>
            <w:r w:rsidRPr="003750FC">
              <w:rPr>
                <w:sz w:val="22"/>
                <w:szCs w:val="22"/>
              </w:rPr>
              <w:t xml:space="preserve">Uvođenje </w:t>
            </w:r>
            <w:r w:rsidR="00AB74B5" w:rsidRPr="003750FC">
              <w:rPr>
                <w:sz w:val="22"/>
                <w:szCs w:val="22"/>
              </w:rPr>
              <w:t xml:space="preserve">trait </w:t>
            </w:r>
            <w:r w:rsidRPr="003750FC">
              <w:rPr>
                <w:sz w:val="22"/>
                <w:szCs w:val="22"/>
              </w:rPr>
              <w:t>mehanizma</w:t>
            </w:r>
            <w:r w:rsidR="00AB74B5" w:rsidRPr="003750FC">
              <w:rPr>
                <w:sz w:val="22"/>
                <w:szCs w:val="22"/>
              </w:rPr>
              <w:t xml:space="preserve">, </w:t>
            </w:r>
            <w:r w:rsidRPr="003750FC">
              <w:rPr>
                <w:sz w:val="22"/>
                <w:szCs w:val="22"/>
              </w:rPr>
              <w:t>sintaksnih dorada</w:t>
            </w:r>
            <w:r w:rsidR="00AB74B5" w:rsidRPr="003750FC">
              <w:rPr>
                <w:sz w:val="22"/>
                <w:szCs w:val="22"/>
              </w:rPr>
              <w:t xml:space="preserve">, </w:t>
            </w:r>
            <w:r w:rsidRPr="003750FC">
              <w:rPr>
                <w:sz w:val="22"/>
                <w:szCs w:val="22"/>
              </w:rPr>
              <w:t xml:space="preserve">ugrađenog </w:t>
            </w:r>
            <w:r w:rsidR="00AB74B5" w:rsidRPr="003750FC">
              <w:rPr>
                <w:sz w:val="22"/>
                <w:szCs w:val="22"/>
              </w:rPr>
              <w:t>web poslužitelj</w:t>
            </w:r>
            <w:r w:rsidRPr="003750FC">
              <w:rPr>
                <w:sz w:val="22"/>
                <w:szCs w:val="22"/>
              </w:rPr>
              <w:t>a</w:t>
            </w:r>
            <w:r w:rsidR="00AB74B5" w:rsidRPr="003750FC">
              <w:rPr>
                <w:sz w:val="22"/>
                <w:szCs w:val="22"/>
              </w:rPr>
              <w:t xml:space="preserve"> </w:t>
            </w:r>
            <w:r w:rsidRPr="003750FC">
              <w:rPr>
                <w:sz w:val="22"/>
                <w:szCs w:val="22"/>
              </w:rPr>
              <w:t>i performansnih</w:t>
            </w:r>
            <w:r w:rsidR="00AB74B5" w:rsidRPr="003750FC">
              <w:rPr>
                <w:sz w:val="22"/>
                <w:szCs w:val="22"/>
              </w:rPr>
              <w:t xml:space="preserve"> poboljšanja.</w:t>
            </w:r>
          </w:p>
        </w:tc>
      </w:tr>
      <w:tr w:rsidR="00FC2AD8" w:rsidRPr="003750FC"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3750FC" w:rsidRDefault="00FC2AD8" w:rsidP="00D10D34">
            <w:pPr>
              <w:pStyle w:val="Tablica"/>
            </w:pPr>
            <w:r w:rsidRPr="003750FC">
              <w:rPr>
                <w:sz w:val="22"/>
                <w:szCs w:val="22"/>
              </w:rPr>
              <w:t>5.5</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3750FC" w:rsidRDefault="00FC2AD8" w:rsidP="00D10D34">
            <w:pPr>
              <w:pStyle w:val="Tablica"/>
            </w:pPr>
            <w:r w:rsidRPr="003750FC">
              <w:rPr>
                <w:sz w:val="22"/>
                <w:szCs w:val="22"/>
              </w:rPr>
              <w:t>20. lipnja 2013.</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3750FC" w:rsidRDefault="00FC2AD8" w:rsidP="00D10D34">
            <w:pPr>
              <w:pStyle w:val="Tablica"/>
            </w:pPr>
            <w:r w:rsidRPr="003750FC">
              <w:rPr>
                <w:sz w:val="22"/>
                <w:szCs w:val="22"/>
              </w:rPr>
              <w:t>21</w:t>
            </w:r>
            <w:r w:rsidR="00FB1E9B" w:rsidRPr="003750FC">
              <w:rPr>
                <w:sz w:val="22"/>
                <w:szCs w:val="22"/>
              </w:rPr>
              <w:t>.</w:t>
            </w:r>
            <w:r w:rsidRPr="003750FC">
              <w:rPr>
                <w:sz w:val="22"/>
                <w:szCs w:val="22"/>
              </w:rPr>
              <w:t xml:space="preserve"> </w:t>
            </w:r>
            <w:r w:rsidR="00FB1E9B" w:rsidRPr="003750FC">
              <w:rPr>
                <w:sz w:val="22"/>
                <w:szCs w:val="22"/>
              </w:rPr>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0BCD3EC7" w:rsidR="00FC2AD8" w:rsidRPr="003750FC" w:rsidRDefault="00EA2255" w:rsidP="00EA2255">
            <w:pPr>
              <w:pStyle w:val="Tablica"/>
            </w:pPr>
            <w:r w:rsidRPr="003750FC">
              <w:rPr>
                <w:sz w:val="22"/>
                <w:szCs w:val="22"/>
              </w:rPr>
              <w:t>Uvođenje generatora i poboljšanje upravljanja iznimkama</w:t>
            </w:r>
            <w:r w:rsidR="0093726C" w:rsidRPr="003750FC">
              <w:rPr>
                <w:sz w:val="22"/>
                <w:szCs w:val="22"/>
              </w:rPr>
              <w:t>.</w:t>
            </w:r>
          </w:p>
        </w:tc>
      </w:tr>
      <w:tr w:rsidR="00FC2AD8" w:rsidRPr="003750FC"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3750FC" w:rsidRDefault="00FC2AD8" w:rsidP="00D10D34">
            <w:pPr>
              <w:pStyle w:val="Tablica"/>
            </w:pPr>
            <w:r w:rsidRPr="003750FC">
              <w:rPr>
                <w:sz w:val="22"/>
                <w:szCs w:val="22"/>
              </w:rPr>
              <w:t>5.6</w:t>
            </w:r>
            <w:r w:rsidR="00126EDB" w:rsidRPr="003750FC">
              <w:rPr>
                <w:sz w:val="22"/>
                <w:szCs w:val="22"/>
              </w:rPr>
              <w:t xml:space="preserve"> </w:t>
            </w:r>
            <w:r w:rsidR="00126EDB" w:rsidRPr="003750FC">
              <w:rPr>
                <w:color w:val="FABF8F" w:themeColor="accent6" w:themeTint="99"/>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3750FC" w:rsidRDefault="00FC2AD8" w:rsidP="00D10D34">
            <w:pPr>
              <w:pStyle w:val="Tablica"/>
            </w:pPr>
            <w:r w:rsidRPr="003750FC">
              <w:rPr>
                <w:sz w:val="22"/>
                <w:szCs w:val="22"/>
              </w:rPr>
              <w:t>28. kolovoza 201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3750FC" w:rsidRDefault="00FC2AD8" w:rsidP="00D10D34">
            <w:pPr>
              <w:pStyle w:val="Tablica"/>
            </w:pPr>
            <w:r w:rsidRPr="003750FC">
              <w:rPr>
                <w:sz w:val="22"/>
                <w:szCs w:val="22"/>
              </w:rPr>
              <w:t>31</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61ADA5D5" w:rsidR="00FC2AD8" w:rsidRPr="003750FC" w:rsidRDefault="00DB4203" w:rsidP="00DB4203">
            <w:pPr>
              <w:pStyle w:val="Tablica"/>
            </w:pPr>
            <w:r w:rsidRPr="003750FC">
              <w:rPr>
                <w:sz w:val="22"/>
                <w:szCs w:val="22"/>
              </w:rPr>
              <w:t>Poboljšanje koncepta konstanti, uvođenje funkcija</w:t>
            </w:r>
            <w:r w:rsidR="00AB74B5" w:rsidRPr="003750FC">
              <w:rPr>
                <w:sz w:val="22"/>
                <w:szCs w:val="22"/>
              </w:rPr>
              <w:t xml:space="preserve"> s neograničenim brojem argumenata, operator</w:t>
            </w:r>
            <w:r w:rsidRPr="003750FC">
              <w:rPr>
                <w:sz w:val="22"/>
                <w:szCs w:val="22"/>
              </w:rPr>
              <w:t>a</w:t>
            </w:r>
            <w:r w:rsidR="00AB74B5" w:rsidRPr="003750FC">
              <w:rPr>
                <w:sz w:val="22"/>
                <w:szCs w:val="22"/>
              </w:rPr>
              <w:t xml:space="preserve"> potenciranja</w:t>
            </w:r>
            <w:r w:rsidRPr="003750FC">
              <w:rPr>
                <w:sz w:val="22"/>
                <w:szCs w:val="22"/>
              </w:rPr>
              <w:t xml:space="preserve"> i razvojnih alata.</w:t>
            </w:r>
          </w:p>
        </w:tc>
      </w:tr>
      <w:tr w:rsidR="00FC2AD8" w:rsidRPr="003750FC"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3750FC" w:rsidRDefault="00FC2AD8" w:rsidP="00D10D34">
            <w:pPr>
              <w:pStyle w:val="Tablica"/>
            </w:pPr>
            <w:r w:rsidRPr="003750FC">
              <w:rPr>
                <w:sz w:val="22"/>
                <w:szCs w:val="22"/>
              </w:rPr>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3750FC" w:rsidRDefault="00FC2AD8" w:rsidP="00D10D34">
            <w:pPr>
              <w:pStyle w:val="Tablica"/>
              <w:rPr>
                <w:i/>
                <w:color w:val="2C2C2C"/>
              </w:rPr>
            </w:pPr>
            <w:r w:rsidRPr="003750FC">
              <w:rPr>
                <w:i/>
                <w:color w:val="2C2C2C"/>
                <w:sz w:val="22"/>
                <w:szCs w:val="22"/>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3750FC"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399D0107" w:rsidR="00FC2AD8" w:rsidRPr="003750FC" w:rsidRDefault="00AB74B5" w:rsidP="00D10D34">
            <w:pPr>
              <w:pStyle w:val="Tablica"/>
            </w:pPr>
            <w:r w:rsidRPr="003750FC">
              <w:rPr>
                <w:sz w:val="22"/>
                <w:szCs w:val="22"/>
              </w:rPr>
              <w:t>Napuštena verzija koja je trebala uvesti podršku za unicode način kodiranja</w:t>
            </w:r>
            <w:r w:rsidR="00F7526C" w:rsidRPr="003750FC">
              <w:rPr>
                <w:sz w:val="22"/>
                <w:szCs w:val="22"/>
              </w:rPr>
              <w:t>.</w:t>
            </w:r>
          </w:p>
        </w:tc>
      </w:tr>
      <w:tr w:rsidR="00FC2AD8" w:rsidRPr="003750FC"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3750FC" w:rsidRDefault="00FC2AD8" w:rsidP="00D10D34">
            <w:pPr>
              <w:pStyle w:val="Tablica"/>
            </w:pPr>
            <w:r w:rsidRPr="003750FC">
              <w:rPr>
                <w:sz w:val="22"/>
                <w:szCs w:val="22"/>
              </w:rPr>
              <w:t>7.0</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3750FC" w:rsidRDefault="00FC2AD8" w:rsidP="00D10D34">
            <w:pPr>
              <w:pStyle w:val="Tablica"/>
            </w:pPr>
            <w:r w:rsidRPr="003750FC">
              <w:rPr>
                <w:sz w:val="22"/>
                <w:szCs w:val="22"/>
              </w:rPr>
              <w:t>3. prosinca 201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3750FC" w:rsidRDefault="00FC2AD8" w:rsidP="00D10D34">
            <w:pPr>
              <w:pStyle w:val="Tablica"/>
            </w:pPr>
            <w:r w:rsidRPr="003750FC">
              <w:rPr>
                <w:sz w:val="22"/>
                <w:szCs w:val="22"/>
              </w:rPr>
              <w:t>3</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573D36F1" w:rsidR="00FC2AD8" w:rsidRPr="003750FC" w:rsidRDefault="00EA2255" w:rsidP="00F7526C">
            <w:pPr>
              <w:pStyle w:val="Tablica"/>
            </w:pPr>
            <w:r w:rsidRPr="003750FC">
              <w:rPr>
                <w:sz w:val="22"/>
                <w:szCs w:val="22"/>
              </w:rPr>
              <w:t xml:space="preserve">Uvođenje </w:t>
            </w:r>
            <w:r w:rsidR="00AB74B5" w:rsidRPr="003750FC">
              <w:rPr>
                <w:sz w:val="22"/>
                <w:szCs w:val="22"/>
              </w:rPr>
              <w:t>sustav</w:t>
            </w:r>
            <w:r w:rsidRPr="003750FC">
              <w:rPr>
                <w:sz w:val="22"/>
                <w:szCs w:val="22"/>
              </w:rPr>
              <w:t>a</w:t>
            </w:r>
            <w:r w:rsidR="00AB74B5" w:rsidRPr="003750FC">
              <w:rPr>
                <w:sz w:val="22"/>
                <w:szCs w:val="22"/>
              </w:rPr>
              <w:t xml:space="preserve"> </w:t>
            </w:r>
            <w:r w:rsidR="00FC2AD8" w:rsidRPr="003750FC">
              <w:rPr>
                <w:sz w:val="22"/>
                <w:szCs w:val="22"/>
              </w:rPr>
              <w:t xml:space="preserve">Zend Engine 3 </w:t>
            </w:r>
            <w:r w:rsidR="00F7526C" w:rsidRPr="003750FC">
              <w:rPr>
                <w:sz w:val="22"/>
                <w:szCs w:val="22"/>
              </w:rPr>
              <w:t>s poboljšanim performansama</w:t>
            </w:r>
            <w:r w:rsidR="00AB74B5" w:rsidRPr="003750FC">
              <w:rPr>
                <w:sz w:val="22"/>
                <w:szCs w:val="22"/>
              </w:rPr>
              <w:t xml:space="preserve">, </w:t>
            </w:r>
            <w:r w:rsidR="00F7526C" w:rsidRPr="003750FC">
              <w:rPr>
                <w:sz w:val="22"/>
                <w:szCs w:val="22"/>
              </w:rPr>
              <w:t>nove sintakse i novih operatora</w:t>
            </w:r>
            <w:r w:rsidR="00AB74B5" w:rsidRPr="003750FC">
              <w:rPr>
                <w:sz w:val="22"/>
                <w:szCs w:val="22"/>
              </w:rPr>
              <w:t>.</w:t>
            </w:r>
          </w:p>
        </w:tc>
      </w:tr>
      <w:tr w:rsidR="00FC2AD8" w:rsidRPr="003750FC"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3750FC" w:rsidRDefault="00FC2AD8" w:rsidP="00D10D34">
            <w:pPr>
              <w:pStyle w:val="Tablica"/>
            </w:pPr>
            <w:r w:rsidRPr="003750FC">
              <w:rPr>
                <w:sz w:val="22"/>
                <w:szCs w:val="22"/>
              </w:rPr>
              <w:t>7.1</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3750FC" w:rsidRDefault="00FC2AD8" w:rsidP="00D10D34">
            <w:pPr>
              <w:pStyle w:val="Tablica"/>
            </w:pPr>
            <w:r w:rsidRPr="003750FC">
              <w:rPr>
                <w:sz w:val="22"/>
                <w:szCs w:val="22"/>
              </w:rPr>
              <w:t>1.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3750FC" w:rsidRDefault="00FC2AD8" w:rsidP="00D10D34">
            <w:pPr>
              <w:pStyle w:val="Tablica"/>
            </w:pPr>
            <w:r w:rsidRPr="003750FC">
              <w:rPr>
                <w:sz w:val="22"/>
                <w:szCs w:val="22"/>
              </w:rPr>
              <w:t>1</w:t>
            </w:r>
            <w:r w:rsidR="00FB1E9B" w:rsidRPr="003750FC">
              <w:rPr>
                <w:sz w:val="22"/>
                <w:szCs w:val="22"/>
              </w:rPr>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3750FC" w:rsidRDefault="00AB74B5" w:rsidP="00D10D34">
            <w:pPr>
              <w:pStyle w:val="Tablica"/>
            </w:pPr>
            <w:r w:rsidRPr="003750FC">
              <w:rPr>
                <w:sz w:val="22"/>
                <w:szCs w:val="22"/>
              </w:rPr>
              <w:t xml:space="preserve">Uvođenje nedefiniranog (eng. </w:t>
            </w:r>
            <w:r w:rsidRPr="003750FC">
              <w:rPr>
                <w:i/>
                <w:sz w:val="22"/>
                <w:szCs w:val="22"/>
              </w:rPr>
              <w:t>void</w:t>
            </w:r>
            <w:r w:rsidRPr="003750FC">
              <w:rPr>
                <w:sz w:val="22"/>
                <w:szCs w:val="22"/>
              </w:rPr>
              <w:t>) povratnog tipa, bolje upravljanje iznimkama i druge dorade.</w:t>
            </w:r>
          </w:p>
        </w:tc>
      </w:tr>
      <w:tr w:rsidR="00FC2AD8" w:rsidRPr="003750FC"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3750FC" w:rsidRDefault="00FC2AD8" w:rsidP="00D10D34">
            <w:pPr>
              <w:pStyle w:val="Tablica"/>
            </w:pPr>
            <w:r w:rsidRPr="003750FC">
              <w:rPr>
                <w:sz w:val="22"/>
                <w:szCs w:val="22"/>
              </w:rPr>
              <w:t>7.2</w:t>
            </w:r>
            <w:r w:rsidR="00126EDB" w:rsidRPr="003750FC">
              <w:rPr>
                <w:sz w:val="22"/>
                <w:szCs w:val="22"/>
              </w:rPr>
              <w:t xml:space="preserve"> </w:t>
            </w:r>
            <w:r w:rsidR="00126EDB" w:rsidRPr="003750FC">
              <w:rPr>
                <w:color w:val="0000FF"/>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3750FC" w:rsidRDefault="00FC2AD8" w:rsidP="00D10D34">
            <w:pPr>
              <w:pStyle w:val="Tablica"/>
            </w:pPr>
            <w:r w:rsidRPr="003750FC">
              <w:rPr>
                <w:sz w:val="22"/>
                <w:szCs w:val="22"/>
              </w:rPr>
              <w:t>30.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3750FC" w:rsidRDefault="00FC2AD8" w:rsidP="00D10D34">
            <w:pPr>
              <w:pStyle w:val="Tablica"/>
            </w:pPr>
            <w:r w:rsidRPr="003750FC">
              <w:rPr>
                <w:sz w:val="22"/>
                <w:szCs w:val="22"/>
              </w:rPr>
              <w:t>30. studenoga 202</w:t>
            </w:r>
            <w:r w:rsidR="0008236A" w:rsidRPr="003750FC">
              <w:rPr>
                <w:sz w:val="22"/>
                <w:szCs w:val="22"/>
              </w:rPr>
              <w:t>0.</w:t>
            </w:r>
          </w:p>
        </w:tc>
        <w:tc>
          <w:tcPr>
            <w:tcW w:w="3877" w:type="dxa"/>
            <w:shd w:val="clear" w:color="auto" w:fill="auto"/>
            <w:vAlign w:val="center"/>
            <w:hideMark/>
          </w:tcPr>
          <w:p w14:paraId="0D4A0E33" w14:textId="77777777" w:rsidR="00FC2AD8" w:rsidRPr="003750FC" w:rsidRDefault="00FC2AD8" w:rsidP="00D10D34">
            <w:pPr>
              <w:pStyle w:val="Tablica"/>
            </w:pPr>
          </w:p>
        </w:tc>
      </w:tr>
    </w:tbl>
    <w:p w14:paraId="69F8E165" w14:textId="35C4DE59" w:rsidR="00FC2AD8" w:rsidRPr="002D1630" w:rsidRDefault="00AB74B5" w:rsidP="001B5B5D">
      <w:pPr>
        <w:pStyle w:val="Caption"/>
      </w:pPr>
      <w:r w:rsidRPr="00017B06">
        <w:rPr>
          <w:b/>
        </w:rPr>
        <w:t xml:space="preserve">Tablica </w:t>
      </w:r>
      <w:r w:rsidR="0029764E" w:rsidRPr="00017B06">
        <w:rPr>
          <w:b/>
        </w:rPr>
        <w:fldChar w:fldCharType="begin"/>
      </w:r>
      <w:r w:rsidR="0029764E" w:rsidRPr="00017B06">
        <w:rPr>
          <w:b/>
        </w:rPr>
        <w:instrText xml:space="preserve"> SEQ Tablica \* ARABIC </w:instrText>
      </w:r>
      <w:r w:rsidR="0029764E" w:rsidRPr="00017B06">
        <w:rPr>
          <w:b/>
        </w:rPr>
        <w:fldChar w:fldCharType="separate"/>
      </w:r>
      <w:r w:rsidR="00671FB9">
        <w:rPr>
          <w:b/>
          <w:noProof/>
        </w:rPr>
        <w:t>5</w:t>
      </w:r>
      <w:r w:rsidR="0029764E" w:rsidRPr="00017B06">
        <w:rPr>
          <w:b/>
          <w:noProof/>
        </w:rPr>
        <w:fldChar w:fldCharType="end"/>
      </w:r>
      <w:r w:rsidRPr="00D10D34">
        <w:t xml:space="preserve">: Povijest </w:t>
      </w:r>
      <w:r w:rsidR="008A7327">
        <w:t xml:space="preserve">razvoja </w:t>
      </w:r>
      <w:r w:rsidRPr="00D10D34">
        <w:t xml:space="preserve">verzija programskog jezika PHP </w:t>
      </w:r>
      <w:r w:rsidR="003750FC">
        <w:br/>
      </w:r>
      <w:r w:rsidRPr="00D10D34">
        <w:t xml:space="preserve">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Default="008A4BB1" w:rsidP="008A4BB1">
      <w:pPr>
        <w:pStyle w:val="FOINaslov2"/>
      </w:pPr>
      <w:bookmarkStart w:id="15" w:name="_Toc366305638"/>
      <w:r>
        <w:lastRenderedPageBreak/>
        <w:t xml:space="preserve">Razvoj suvremenih </w:t>
      </w:r>
      <w:r w:rsidR="00E72529">
        <w:t xml:space="preserve">web sustava </w:t>
      </w:r>
      <w:r>
        <w:t>u PHP programskom jeziku</w:t>
      </w:r>
      <w:bookmarkEnd w:id="15"/>
    </w:p>
    <w:p w14:paraId="03F55484" w14:textId="2DE19619" w:rsidR="00EB00A2" w:rsidRDefault="00EB00A2" w:rsidP="00EB00A2">
      <w:pPr>
        <w:pStyle w:val="Tekst"/>
      </w:pPr>
      <w:r>
        <w:t xml:space="preserve">Suvremeni se web sustavi najčešće sastoje od javnog (eng. </w:t>
      </w:r>
      <w:r>
        <w:rPr>
          <w:i/>
        </w:rPr>
        <w:t>public</w:t>
      </w:r>
      <w:r>
        <w:t xml:space="preserve">) i privatnog (eng. </w:t>
      </w:r>
      <w:r>
        <w:rPr>
          <w:i/>
        </w:rPr>
        <w:t>private</w:t>
      </w:r>
      <w:r>
        <w:t xml:space="preserve">) dijela. Javni je dio web sustava dostupan svim korisnicima, a najčešće sadrži početnu stranicu (eng. </w:t>
      </w:r>
      <w:r>
        <w:rPr>
          <w:i/>
        </w:rPr>
        <w:t>home page, landing page</w:t>
      </w:r>
      <w:r>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EB00A2">
        <w:rPr>
          <w:i/>
        </w:rPr>
        <w:t>content delivery network, CDN</w:t>
      </w:r>
      <w:r>
        <w:t xml:space="preserve">) a u slučajevima visoke posjećenosti (eng. </w:t>
      </w:r>
      <w:r w:rsidRPr="00EB00A2">
        <w:rPr>
          <w:i/>
        </w:rPr>
        <w:t>peak</w:t>
      </w:r>
      <w:r>
        <w:t xml:space="preserve">) sustavi se mogu automatski skalirati i osiguravati razinu usluge. Dijagram u nastavku prikazuje </w:t>
      </w:r>
      <w:r w:rsidR="00972149">
        <w:t>primjer</w:t>
      </w:r>
      <w:r>
        <w:t xml:space="preserve"> arhitektur</w:t>
      </w:r>
      <w:r w:rsidR="00972149">
        <w:t>e</w:t>
      </w:r>
      <w:r>
        <w:t xml:space="preserve"> suvremenog web sustava.</w:t>
      </w:r>
    </w:p>
    <w:p w14:paraId="19062CDB" w14:textId="77777777" w:rsidR="00F728F5" w:rsidRDefault="00F728F5" w:rsidP="001B5B5D">
      <w:pPr>
        <w:pStyle w:val="Slika"/>
      </w:pPr>
      <w:r>
        <w:rPr>
          <w:noProof/>
          <w:lang w:val="en-US" w:eastAsia="en-US"/>
        </w:rPr>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Default="00F728F5" w:rsidP="001B5B5D">
      <w:pPr>
        <w:pStyle w:val="Caption"/>
      </w:pPr>
      <w:r w:rsidRPr="00017B06">
        <w:rPr>
          <w:b/>
        </w:rPr>
        <w:t xml:space="preserve">Slika </w:t>
      </w:r>
      <w:r w:rsidR="0029764E" w:rsidRPr="00017B06">
        <w:rPr>
          <w:b/>
        </w:rPr>
        <w:fldChar w:fldCharType="begin"/>
      </w:r>
      <w:r w:rsidR="0029764E" w:rsidRPr="00017B06">
        <w:rPr>
          <w:b/>
        </w:rPr>
        <w:instrText xml:space="preserve"> SEQ Slika \* ARABIC </w:instrText>
      </w:r>
      <w:r w:rsidR="0029764E" w:rsidRPr="00017B06">
        <w:rPr>
          <w:b/>
        </w:rPr>
        <w:fldChar w:fldCharType="separate"/>
      </w:r>
      <w:r w:rsidR="00715C87">
        <w:rPr>
          <w:b/>
          <w:noProof/>
        </w:rPr>
        <w:t>4</w:t>
      </w:r>
      <w:r w:rsidR="0029764E" w:rsidRPr="00017B06">
        <w:rPr>
          <w:b/>
          <w:noProof/>
        </w:rPr>
        <w:fldChar w:fldCharType="end"/>
      </w:r>
      <w:r>
        <w:t>: Primjer arhitekture suvremenog web sustava</w:t>
      </w:r>
    </w:p>
    <w:p w14:paraId="23A8ECF6" w14:textId="36039FA7" w:rsidR="00EB00A2" w:rsidRDefault="00F728F5" w:rsidP="00EB00A2">
      <w:pPr>
        <w:pStyle w:val="Tekst"/>
      </w:pPr>
      <w:r>
        <w:t xml:space="preserve">Suvremeni se web sustav sastoji od nekoliko logičkih grupa (klastera) manjih sustava: Web poslužitelji (eng. </w:t>
      </w:r>
      <w:r w:rsidRPr="00F728F5">
        <w:rPr>
          <w:i/>
        </w:rPr>
        <w:t>web servers</w:t>
      </w:r>
      <w:r w:rsidRPr="00F728F5">
        <w:t>)</w:t>
      </w:r>
      <w:r>
        <w:t xml:space="preserve">, poslužitelji baze podataka (eng. </w:t>
      </w:r>
      <w:r>
        <w:rPr>
          <w:i/>
        </w:rPr>
        <w:t>database</w:t>
      </w:r>
      <w:r w:rsidRPr="00F728F5">
        <w:rPr>
          <w:i/>
        </w:rPr>
        <w:t xml:space="preserve"> servers</w:t>
      </w:r>
      <w:r>
        <w:rPr>
          <w:i/>
        </w:rPr>
        <w:t xml:space="preserve">, DB </w:t>
      </w:r>
      <w:r>
        <w:rPr>
          <w:i/>
        </w:rPr>
        <w:lastRenderedPageBreak/>
        <w:t>servers</w:t>
      </w:r>
      <w:r w:rsidRPr="00F728F5">
        <w:t>)</w:t>
      </w:r>
      <w:r>
        <w:t xml:space="preserve">, poslužitelja za privremenu pohranu podataka (eng. </w:t>
      </w:r>
      <w:r>
        <w:rPr>
          <w:i/>
        </w:rPr>
        <w:t>cache</w:t>
      </w:r>
      <w:r w:rsidRPr="00F728F5">
        <w:rPr>
          <w:i/>
        </w:rPr>
        <w:t xml:space="preserve"> servers</w:t>
      </w:r>
      <w:r w:rsidRPr="00F728F5">
        <w:t>)</w:t>
      </w:r>
      <w:r>
        <w:t xml:space="preserve"> te sustava za obradu radnih zadataka (eng. </w:t>
      </w:r>
      <w:r>
        <w:rPr>
          <w:i/>
        </w:rPr>
        <w:t>job</w:t>
      </w:r>
      <w:r w:rsidRPr="00F728F5">
        <w:rPr>
          <w:i/>
        </w:rPr>
        <w:t xml:space="preserve"> servers</w:t>
      </w:r>
      <w:r w:rsidRPr="00F728F5">
        <w:t>)</w:t>
      </w:r>
      <w:r>
        <w:t xml:space="preserve">. Svaki se klaster sastoji od gotovo identičnih jedinica te nadzorne jedinice zadužene za koordinaciju i raspored prometa (eng. </w:t>
      </w:r>
      <w:r>
        <w:rPr>
          <w:i/>
        </w:rPr>
        <w:t>load balancer</w:t>
      </w:r>
      <w:r>
        <w:t xml:space="preserve">). Tako primjerice load balancer klastera web poslužitelja raspoređuje HTTP zahtjeve na odgovarajući web poslužitelj (npr. prema kriteriju prostornog razmještaja odabire se najbliži poslužitelj kako bi se maksimizirala brzina posluživanja), a load balancer cache klastera temeljem ključa (eng. </w:t>
      </w:r>
      <w:r w:rsidRPr="00F728F5">
        <w:rPr>
          <w:i/>
        </w:rPr>
        <w:t xml:space="preserve">cache </w:t>
      </w:r>
      <w:r>
        <w:rPr>
          <w:i/>
        </w:rPr>
        <w:t>key</w:t>
      </w:r>
      <w:r>
        <w:t xml:space="preserve">) pronalazi poslužitelj koji čuva traženi podatak. Koordinator zadataka radnih poslužitelja raspoređuje poslove radnih poslužitelja te upravlja i ažurira popis preostalih zadataka za obradu. Suvremeni su web sustavi sastavljeni od manjih nezavisnih sustava. </w:t>
      </w:r>
    </w:p>
    <w:p w14:paraId="4410A8AD" w14:textId="43DB4038" w:rsidR="00F728F5" w:rsidRDefault="00F728F5" w:rsidP="00EB00A2">
      <w:pPr>
        <w:pStyle w:val="Tekst"/>
      </w:pPr>
      <w:r>
        <w:t>Suvremeni sustav baziran na PHP programskom jeziku može biti sastavljen primjerice od Apache ili Nginx web poslužitelja, Nginx ili HAProxy web load balancera, Redis ili Memcache poslužitelja za povremenu pohranu podataka, te MySQL</w:t>
      </w:r>
      <w:r w:rsidR="000E78A3">
        <w:t xml:space="preserve"> ili Postgre SQL</w:t>
      </w:r>
      <w:r>
        <w:t xml:space="preserve"> baze podataka. Budući da su podsustavi u potpunosti autonomni</w:t>
      </w:r>
      <w:r w:rsidR="000E78A3">
        <w:t xml:space="preserve">, razdvojeni (eng. </w:t>
      </w:r>
      <w:r w:rsidR="000E78A3">
        <w:rPr>
          <w:i/>
        </w:rPr>
        <w:t>decoupled</w:t>
      </w:r>
      <w:r w:rsidR="000E78A3">
        <w:t>) i modularni</w:t>
      </w:r>
      <w:r>
        <w:t xml:space="preserve">, moguće je </w:t>
      </w:r>
      <w:r w:rsidR="000E78A3">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 odnosno kada performanse web sustava takve arhitekture padnu ispod zadovoljavajuće razine.</w:t>
      </w:r>
    </w:p>
    <w:p w14:paraId="738393B8" w14:textId="353FF89D" w:rsidR="00A708CA" w:rsidRDefault="00A708CA" w:rsidP="00A708CA">
      <w:pPr>
        <w:pStyle w:val="FOINaslov3"/>
      </w:pPr>
      <w:bookmarkStart w:id="16" w:name="_Toc366305639"/>
      <w:r>
        <w:t>Tržišni udio i popularnost PHP programskog jezika</w:t>
      </w:r>
      <w:bookmarkEnd w:id="16"/>
    </w:p>
    <w:p w14:paraId="3D60D304" w14:textId="7829A274" w:rsidR="002C1D0A" w:rsidRDefault="000E78A3" w:rsidP="000E78A3">
      <w:pPr>
        <w:pStyle w:val="Tekst"/>
      </w:pPr>
      <w:r>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Pr>
          <w:i/>
        </w:rPr>
        <w:t>blogging platform</w:t>
      </w:r>
      <w:r>
        <w:t xml:space="preserve">) i sustav za upravljanje sadržajem (eng. </w:t>
      </w:r>
      <w:r>
        <w:rPr>
          <w:i/>
        </w:rPr>
        <w:t>content management system, CMS</w:t>
      </w:r>
      <w:r>
        <w:t>) WordPress (i wordpress.com) u p</w:t>
      </w:r>
      <w:r w:rsidR="00475125">
        <w:t>otpunosti su bazirani na PHP-u, kao i najpopularnija ruska društvena mreža</w:t>
      </w:r>
      <w:r w:rsidR="002C1D0A">
        <w:t xml:space="preserve"> VKontakte </w:t>
      </w:r>
      <w:r w:rsidR="00475125">
        <w:t xml:space="preserve">s </w:t>
      </w:r>
      <w:r w:rsidR="002C1D0A">
        <w:t>2,2 milijarde posjeta mjesečno</w:t>
      </w:r>
      <w:r w:rsidR="00475125">
        <w:t xml:space="preserve"> </w:t>
      </w:r>
      <w:r w:rsidR="00475125">
        <w:fldChar w:fldCharType="begin" w:fldLock="1"/>
      </w:r>
      <w:r w:rsidR="00475125">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475125">
        <w:fldChar w:fldCharType="separate"/>
      </w:r>
      <w:r w:rsidR="00475125" w:rsidRPr="002C1D0A">
        <w:rPr>
          <w:noProof/>
        </w:rPr>
        <w:t>(SimilarTech, 2017)</w:t>
      </w:r>
      <w:r w:rsidR="00475125">
        <w:fldChar w:fldCharType="end"/>
      </w:r>
      <w:r w:rsidR="00475125">
        <w:t>. U pregled nisu uključena web mjesta koja prezentiraju sadržaje koji ne odgovaraju akademskom okruženju, a koja su razvijena u PHP programskom jeziku i bilježe znatan broj mjesečnih pregleda.</w:t>
      </w:r>
    </w:p>
    <w:p w14:paraId="33A8E57F" w14:textId="468C11AD" w:rsidR="007A0DF8" w:rsidRDefault="000E78A3" w:rsidP="000E78A3">
      <w:pPr>
        <w:pStyle w:val="Tekst"/>
        <w:rPr>
          <w:color w:val="FF0000"/>
        </w:rPr>
      </w:pPr>
      <w:r>
        <w:lastRenderedPageBreak/>
        <w:t>Suvremeni sustavi vrlo su složeni i najčešće koriste desetke različitih programskih jezika i tehnologija u svom radu,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t xml:space="preserve"> </w:t>
      </w:r>
      <w:r w:rsidR="00883D80">
        <w:fldChar w:fldCharType="begin" w:fldLock="1"/>
      </w:r>
      <w:r w:rsidR="004D07FE">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fldChar w:fldCharType="separate"/>
      </w:r>
      <w:r w:rsidR="00883D80" w:rsidRPr="00883D80">
        <w:rPr>
          <w:noProof/>
        </w:rPr>
        <w:t>(Richardson, 2017)</w:t>
      </w:r>
      <w:r w:rsidR="00883D80">
        <w:fldChar w:fldCharType="end"/>
      </w:r>
      <w:r>
        <w:t>.</w:t>
      </w:r>
    </w:p>
    <w:p w14:paraId="6D57617C" w14:textId="68CD0D30" w:rsidR="004D07FE" w:rsidRDefault="00883D80" w:rsidP="00BD5F38">
      <w:pPr>
        <w:pStyle w:val="Tekst"/>
      </w:pPr>
      <w:r>
        <w:t xml:space="preserve">Programski jezik PHP često je </w:t>
      </w:r>
      <w:r w:rsidR="00820130">
        <w:t xml:space="preserve">na udaru kritičara kao </w:t>
      </w:r>
      <w:r w:rsidR="00820130" w:rsidRPr="00820130">
        <w:t>"</w:t>
      </w:r>
      <w:r w:rsidR="00820130">
        <w:t>loš i zastario programski jezik</w:t>
      </w:r>
      <w:r w:rsidR="00820130" w:rsidRPr="00820130">
        <w:t>"</w:t>
      </w:r>
      <w:r w:rsidR="00820130">
        <w:t xml:space="preserve"> koji </w:t>
      </w:r>
      <w:r w:rsidR="00820130" w:rsidRPr="00820130">
        <w:t>"</w:t>
      </w:r>
      <w:r w:rsidR="00820130">
        <w:t>nije prikladan za razvoj ozbiljnih web sustava</w:t>
      </w:r>
      <w:r w:rsidR="00820130" w:rsidRPr="00820130">
        <w:t>"</w:t>
      </w:r>
      <w:r w:rsidR="00820130">
        <w:t xml:space="preserve">. Najčešće mu se zamjera manjak konzistentnosti u sintaksi (funkcije su ponekad imenovane bez razmaka, ponekad se koristi podvlaka, a ponekad su pisani </w:t>
      </w:r>
      <w:r w:rsidR="00820130">
        <w:rPr>
          <w:i/>
        </w:rPr>
        <w:t xml:space="preserve">camel case </w:t>
      </w:r>
      <w:r w:rsidR="00820130">
        <w:t xml:space="preserve">stilom), neočekivano upravljanje tipovima podataka (npr. neočekivana konverzija tipa podataka prilikom korištenja operatora ==), ovisnost o konfiguraciji te loše upravljanje greškama i iznimkama (eng.  </w:t>
      </w:r>
      <w:r w:rsidR="004D07FE">
        <w:rPr>
          <w:i/>
        </w:rPr>
        <w:t>error and exception handling</w:t>
      </w:r>
      <w:r w:rsidR="004D07FE">
        <w:t xml:space="preserve">) </w:t>
      </w:r>
      <w:r w:rsidR="004D07FE">
        <w:fldChar w:fldCharType="begin" w:fldLock="1"/>
      </w:r>
      <w:r w:rsidR="00BD5F38">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fldChar w:fldCharType="separate"/>
      </w:r>
      <w:r w:rsidR="004D07FE" w:rsidRPr="004D07FE">
        <w:rPr>
          <w:noProof/>
        </w:rPr>
        <w:t>(Eevee, 2012)</w:t>
      </w:r>
      <w:r w:rsidR="004D07FE">
        <w:fldChar w:fldCharType="end"/>
      </w:r>
      <w:r w:rsidR="004D07FE">
        <w:t xml:space="preserve">.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pa od tamo dolazi mnoštvo lošeg programskog koda. Najveći pomak u razvoju PHP programskog jezika napravljen je s verzijom 7 i uvođenjem kontrole tipova podataka, performansna i sintaksna poboljšanja. </w:t>
      </w:r>
      <w:r w:rsidR="009A26E4">
        <w:t>N</w:t>
      </w:r>
      <w:r w:rsidR="004D07FE">
        <w:t>avedeni primjeri web sustava razvijenih u PHP programskom jeziku dokazuju kako je apsolutno moguće razviti složene web sustave u PHP-u.</w:t>
      </w:r>
      <w:r w:rsidR="0030702C">
        <w:t xml:space="preserve"> </w:t>
      </w:r>
      <w:r w:rsidR="00BD5F38">
        <w:t xml:space="preserve">U trenutku pisanja ovog rada </w:t>
      </w:r>
      <w:r w:rsidR="004D07FE">
        <w:t xml:space="preserve">PHP </w:t>
      </w:r>
      <w:r w:rsidR="00BD5F38">
        <w:t>je najčešće korišten programski jez</w:t>
      </w:r>
      <w:r w:rsidR="009A26E4">
        <w:t>i</w:t>
      </w:r>
      <w:r w:rsidR="00BD5F38">
        <w:t xml:space="preserve">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fldChar w:fldCharType="separate"/>
      </w:r>
      <w:r w:rsidR="00665F8F" w:rsidRPr="00665F8F">
        <w:rPr>
          <w:noProof/>
        </w:rPr>
        <w:t>(W3Techs, 2017c)</w:t>
      </w:r>
      <w:r w:rsidR="00BD5F38">
        <w:fldChar w:fldCharType="end"/>
      </w:r>
      <w:r w:rsidR="00BD5F38">
        <w:t xml:space="preserve">. </w:t>
      </w:r>
    </w:p>
    <w:p w14:paraId="3A82968B" w14:textId="77777777" w:rsidR="00EB1964" w:rsidRDefault="00652CF7" w:rsidP="001B5B5D">
      <w:pPr>
        <w:pStyle w:val="Slika"/>
      </w:pPr>
      <w:r>
        <w:rPr>
          <w:noProof/>
          <w:lang w:val="en-US" w:eastAsia="en-US"/>
        </w:rPr>
        <w:lastRenderedPageBreak/>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5427EA7" w14:textId="36CD19FE" w:rsidR="00652CF7" w:rsidRDefault="00EB1964" w:rsidP="001B5B5D">
      <w:pPr>
        <w:pStyle w:val="Caption"/>
      </w:pPr>
      <w:r w:rsidRPr="00000B1F">
        <w:rPr>
          <w:b/>
        </w:rPr>
        <w:t xml:space="preserve">Graf </w:t>
      </w:r>
      <w:r w:rsidR="0029764E" w:rsidRPr="00000B1F">
        <w:rPr>
          <w:b/>
        </w:rPr>
        <w:fldChar w:fldCharType="begin"/>
      </w:r>
      <w:r w:rsidR="0029764E" w:rsidRPr="00000B1F">
        <w:rPr>
          <w:b/>
        </w:rPr>
        <w:instrText xml:space="preserve"> SEQ Graf \* ARABIC </w:instrText>
      </w:r>
      <w:r w:rsidR="0029764E" w:rsidRPr="00000B1F">
        <w:rPr>
          <w:b/>
        </w:rPr>
        <w:fldChar w:fldCharType="separate"/>
      </w:r>
      <w:r w:rsidR="00213DC9">
        <w:rPr>
          <w:b/>
          <w:noProof/>
        </w:rPr>
        <w:t>1</w:t>
      </w:r>
      <w:r w:rsidR="0029764E" w:rsidRPr="00000B1F">
        <w:rPr>
          <w:b/>
          <w:noProof/>
        </w:rPr>
        <w:fldChar w:fldCharType="end"/>
      </w:r>
      <w:r>
        <w:t xml:space="preserve">: Tržišni udio programskih jezika na strani poslužitelja </w:t>
      </w:r>
      <w:r w:rsidR="00A708CA">
        <w:br/>
      </w:r>
      <w:r>
        <w:t xml:space="preserve">prema </w:t>
      </w:r>
      <w:r>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fldChar w:fldCharType="separate"/>
      </w:r>
      <w:r w:rsidR="00665F8F" w:rsidRPr="00665F8F">
        <w:rPr>
          <w:noProof/>
        </w:rPr>
        <w:t>(W3Techs, 2017c)</w:t>
      </w:r>
      <w:r>
        <w:fldChar w:fldCharType="end"/>
      </w:r>
    </w:p>
    <w:p w14:paraId="720325D9" w14:textId="20BF279B" w:rsidR="006F08EC" w:rsidRDefault="00EB1964" w:rsidP="00A708CA">
      <w:pPr>
        <w:pStyle w:val="Tekst"/>
      </w:pPr>
      <w:r>
        <w:t xml:space="preserve">Prema kriteriju popularnosti mjerenom u broju pretraga s ključnim riječima pojedine tehnologije tj. programskog jezika, PHP zauzima 7. mjesto nakon Java, C, C++, C#, Python i Visual Basic .NET programskih jezika </w:t>
      </w:r>
      <w:r>
        <w:fldChar w:fldCharType="begin" w:fldLock="1"/>
      </w:r>
      <w:r>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fldChar w:fldCharType="separate"/>
      </w:r>
      <w:r w:rsidRPr="00BD5F38">
        <w:rPr>
          <w:noProof/>
        </w:rPr>
        <w:t>(TIOBE, 2017)</w:t>
      </w:r>
      <w:r>
        <w:fldChar w:fldCharType="end"/>
      </w:r>
      <w:r>
        <w:t xml:space="preserve">. Iako očito nije najpopularniji izbor za razvoj web sustava na strani poslužitelja, PHP je i dalje jedan od ključnih programskih jezika prema broju web sustava koji ga koriste. Neki autori navode kako je teže nabrojati popularne web sustave koji ne koriste PHP (barem u nekoj mjeri) nego one koji ga koriste </w:t>
      </w:r>
      <w:r>
        <w:fldChar w:fldCharType="begin" w:fldLock="1"/>
      </w:r>
      <w:r w:rsidR="00665F8F">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fldChar w:fldCharType="separate"/>
      </w:r>
      <w:r w:rsidRPr="00EB1964">
        <w:rPr>
          <w:noProof/>
        </w:rPr>
        <w:t>(MacKay, 2016)</w:t>
      </w:r>
      <w:r>
        <w:fldChar w:fldCharType="end"/>
      </w:r>
      <w:r>
        <w:t>.</w:t>
      </w:r>
      <w:r w:rsidR="006F08EC">
        <w:t xml:space="preserve"> Dvodimenzionalna usporedba programskih jezika prema kriterijima količine prometa i broju web sustava pokazuje kako je PHP programski jezik često korišten od strane web sustava sa srednjom količinom prometa </w:t>
      </w:r>
      <w:r w:rsidR="006F08EC">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fldChar w:fldCharType="separate"/>
      </w:r>
      <w:r w:rsidR="006F08EC" w:rsidRPr="00665F8F">
        <w:rPr>
          <w:noProof/>
        </w:rPr>
        <w:t>(W3Techs, 2017b)</w:t>
      </w:r>
      <w:r w:rsidR="006F08EC">
        <w:fldChar w:fldCharType="end"/>
      </w:r>
      <w:r w:rsidR="006F08EC">
        <w:t>.</w:t>
      </w:r>
    </w:p>
    <w:p w14:paraId="022F9E73" w14:textId="7FAD83CE" w:rsidR="00A708CA" w:rsidRDefault="00A708CA" w:rsidP="001B5B5D">
      <w:pPr>
        <w:pStyle w:val="Slika"/>
      </w:pPr>
      <w:r>
        <w:rPr>
          <w:noProof/>
          <w:lang w:val="en-US" w:eastAsia="en-US"/>
        </w:rPr>
        <w:lastRenderedPageBreak/>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Default="00A708CA" w:rsidP="001B5B5D">
      <w:pPr>
        <w:pStyle w:val="Caption"/>
      </w:pPr>
      <w:r w:rsidRPr="00C16AC4">
        <w:rPr>
          <w:b/>
        </w:rPr>
        <w:t xml:space="preserve">Graf </w:t>
      </w:r>
      <w:r w:rsidR="0029764E" w:rsidRPr="00C16AC4">
        <w:rPr>
          <w:b/>
        </w:rPr>
        <w:fldChar w:fldCharType="begin"/>
      </w:r>
      <w:r w:rsidR="0029764E" w:rsidRPr="00C16AC4">
        <w:rPr>
          <w:b/>
        </w:rPr>
        <w:instrText xml:space="preserve"> SEQ Graf \* ARABIC </w:instrText>
      </w:r>
      <w:r w:rsidR="0029764E" w:rsidRPr="00C16AC4">
        <w:rPr>
          <w:b/>
        </w:rPr>
        <w:fldChar w:fldCharType="separate"/>
      </w:r>
      <w:r w:rsidR="00213DC9">
        <w:rPr>
          <w:b/>
          <w:noProof/>
        </w:rPr>
        <w:t>2</w:t>
      </w:r>
      <w:r w:rsidR="0029764E" w:rsidRPr="00C16AC4">
        <w:rPr>
          <w:b/>
          <w:noProof/>
        </w:rPr>
        <w:fldChar w:fldCharType="end"/>
      </w:r>
      <w:r>
        <w:t xml:space="preserve">: Usporedba programskih jezika prema količini prometa i učestalosti korištenja </w:t>
      </w:r>
      <w:r>
        <w:br/>
        <w:t xml:space="preserve">prema </w:t>
      </w:r>
      <w:r>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fldChar w:fldCharType="separate"/>
      </w:r>
      <w:r w:rsidRPr="00665F8F">
        <w:rPr>
          <w:noProof/>
        </w:rPr>
        <w:t>(W3Techs, 2017b)</w:t>
      </w:r>
      <w:r>
        <w:fldChar w:fldCharType="end"/>
      </w:r>
    </w:p>
    <w:p w14:paraId="5AC99A03" w14:textId="3070D40C" w:rsidR="004D07FE" w:rsidRDefault="008A4BB1" w:rsidP="00A708CA">
      <w:pPr>
        <w:pStyle w:val="FOINaslov3"/>
      </w:pPr>
      <w:bookmarkStart w:id="17" w:name="_Toc366305640"/>
      <w:r>
        <w:t>Razvojni ekosustav</w:t>
      </w:r>
      <w:r w:rsidR="00C81D63">
        <w:t xml:space="preserve"> i zajednica</w:t>
      </w:r>
      <w:bookmarkEnd w:id="17"/>
    </w:p>
    <w:p w14:paraId="716E139F" w14:textId="308237E0" w:rsidR="00E42BD3" w:rsidRDefault="001839FC" w:rsidP="00E42BD3">
      <w:pPr>
        <w:pStyle w:val="Tekst"/>
      </w:pPr>
      <w:r>
        <w:t xml:space="preserve">U razvoju računalnih sustava (softvera) </w:t>
      </w:r>
      <w:r w:rsidR="00AF6E61">
        <w:t xml:space="preserve">sve je više </w:t>
      </w:r>
      <w:r>
        <w:t xml:space="preserve">popularno korištenje razvojnih okvira (eng. </w:t>
      </w:r>
      <w:r w:rsidRPr="001839FC">
        <w:rPr>
          <w:i/>
        </w:rPr>
        <w:t>framework</w:t>
      </w:r>
      <w:r w:rsidRPr="001839FC">
        <w:t>)</w:t>
      </w:r>
      <w:r>
        <w:rPr>
          <w:i/>
        </w:rPr>
        <w:t xml:space="preserve"> </w:t>
      </w:r>
      <w:r w:rsidRPr="001839FC">
        <w:t>i/ili biblioteka</w:t>
      </w:r>
      <w:r>
        <w:t xml:space="preserve"> programskog koda </w:t>
      </w:r>
      <w:r w:rsidR="00E42BD3">
        <w:t xml:space="preserve">(eng. </w:t>
      </w:r>
      <w:r w:rsidR="00E42BD3">
        <w:rPr>
          <w:i/>
        </w:rPr>
        <w:t>library</w:t>
      </w:r>
      <w:r w:rsidR="00E42BD3">
        <w:t xml:space="preserve">) </w:t>
      </w:r>
      <w:r>
        <w:t>koji pojednostavljuju razvoj, apstrahiraju</w:t>
      </w:r>
      <w:r w:rsidR="00E42BD3">
        <w:t xml:space="preserve"> različite segmente rada računalnog sustava kao što je</w:t>
      </w:r>
      <w:r>
        <w:t xml:space="preserve"> rad s bazom podataka, datotekama ili mrežnim slojem te na korištenje pružaju </w:t>
      </w:r>
      <w:r w:rsidR="00E42BD3">
        <w:t>gotove</w:t>
      </w:r>
      <w:r>
        <w:t xml:space="preserve"> funkcionalnosti. </w:t>
      </w:r>
      <w:r w:rsidR="00E42BD3">
        <w:t>Phalcon, Laravel, Symfony i Yii samo su neki od razvojnih okvira za programski jezik PHP, oko kojih se okupila velika zajednica programera i koji aktivno rade na njihovom razvoju i održavanju</w:t>
      </w:r>
      <w:r w:rsidR="00AF6E61">
        <w:t xml:space="preserve"> te na razvoju novih modula</w:t>
      </w:r>
      <w:r w:rsidR="00E42BD3">
        <w:t>. Laravel razvojni okvir u posljednjih je 5 godina postao najpopularniji zbog svoje jednostavnosti</w:t>
      </w:r>
      <w:r w:rsidR="00AF6E61">
        <w:t>, kvalitetne dokumentacije</w:t>
      </w:r>
      <w:r w:rsidR="00E42BD3">
        <w:t xml:space="preserve"> i lakoće korištenja </w:t>
      </w:r>
      <w:r w:rsidR="00E42BD3">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fldChar w:fldCharType="separate"/>
      </w:r>
      <w:r w:rsidR="00E42BD3" w:rsidRPr="00E42BD3">
        <w:rPr>
          <w:noProof/>
        </w:rPr>
        <w:t>(coderseye.com, 2017)</w:t>
      </w:r>
      <w:r w:rsidR="00E42BD3">
        <w:fldChar w:fldCharType="end"/>
      </w:r>
      <w:r w:rsidR="00E42BD3">
        <w:t>.</w:t>
      </w:r>
    </w:p>
    <w:p w14:paraId="331CAA81" w14:textId="77777777" w:rsidR="00E42BD3" w:rsidRDefault="00E42BD3" w:rsidP="001B5B5D">
      <w:pPr>
        <w:pStyle w:val="Slika"/>
      </w:pPr>
      <w:r>
        <w:rPr>
          <w:noProof/>
          <w:lang w:val="en-US" w:eastAsia="en-US"/>
        </w:rPr>
        <w:lastRenderedPageBreak/>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5FD6DB32" w:rsidR="00E42BD3" w:rsidRDefault="00E42BD3" w:rsidP="001B5B5D">
      <w:pPr>
        <w:pStyle w:val="Caption"/>
      </w:pPr>
      <w:r w:rsidRPr="0077725A">
        <w:rPr>
          <w:b/>
        </w:rPr>
        <w:t xml:space="preserve">Slika </w:t>
      </w:r>
      <w:r w:rsidR="0029764E" w:rsidRPr="0077725A">
        <w:rPr>
          <w:b/>
        </w:rPr>
        <w:fldChar w:fldCharType="begin"/>
      </w:r>
      <w:r w:rsidR="0029764E" w:rsidRPr="0077725A">
        <w:rPr>
          <w:b/>
        </w:rPr>
        <w:instrText xml:space="preserve"> SEQ Slika \* ARABIC </w:instrText>
      </w:r>
      <w:r w:rsidR="0029764E" w:rsidRPr="0077725A">
        <w:rPr>
          <w:b/>
        </w:rPr>
        <w:fldChar w:fldCharType="separate"/>
      </w:r>
      <w:r w:rsidR="00715C87">
        <w:rPr>
          <w:b/>
          <w:noProof/>
        </w:rPr>
        <w:t>5</w:t>
      </w:r>
      <w:r w:rsidR="0029764E" w:rsidRPr="0077725A">
        <w:rPr>
          <w:b/>
          <w:noProof/>
        </w:rPr>
        <w:fldChar w:fldCharType="end"/>
      </w:r>
      <w:r>
        <w:t xml:space="preserve">: Popularnost PHP razvojnih okvira </w:t>
      </w:r>
      <w:r>
        <w:br/>
        <w:t xml:space="preserve">(preuzeto s </w:t>
      </w:r>
      <w:r w:rsidRPr="00E42BD3">
        <w:t>https://coderseye.com/best-php-frameworks-for-web-developers/</w:t>
      </w:r>
      <w:r>
        <w:t>, 28.8.2017)</w:t>
      </w:r>
    </w:p>
    <w:p w14:paraId="30D22DE8" w14:textId="09287689" w:rsidR="00E42BD3" w:rsidRDefault="00027D86" w:rsidP="00E42BD3">
      <w:pPr>
        <w:pStyle w:val="Tekst"/>
      </w:pPr>
      <w:r>
        <w:t>Najvažnije osobine razvojnog okvira tiču se njegovih performansi. Propusnost definira broj zahtjeva u jedinici vremena najbolje opisuje performanse dijela web sustava</w:t>
      </w:r>
      <w:r w:rsidR="001B2A49">
        <w:t xml:space="preserve"> na strani poslužitelja</w:t>
      </w:r>
      <w:r>
        <w:t xml:space="preserve">. Phalcon razvojni okvir ima najbolju propusnost (približno 760 zahtjeva u sekundi), slijede ga razvojni okviri Slim (približno 330 zahtjeva u sekundi) te Kohana (približno 230 zahtjeva u sekundi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r>
        <w:t xml:space="preserve">. Razvojni okviri Symfony 2 i Zend, najčešće korišteni za razvoj složenih web sustava (tzv. </w:t>
      </w:r>
      <w:r w:rsidRPr="00027D86">
        <w:rPr>
          <w:i/>
        </w:rPr>
        <w:t xml:space="preserve">enterprise </w:t>
      </w:r>
      <w:r>
        <w:t>web sustavi), imaju najlošiju propusnost.</w:t>
      </w:r>
    </w:p>
    <w:p w14:paraId="22C389C0" w14:textId="77777777" w:rsidR="00027D86" w:rsidRDefault="00027D86" w:rsidP="001B5B5D">
      <w:pPr>
        <w:pStyle w:val="Slika"/>
      </w:pPr>
      <w:r>
        <w:rPr>
          <w:noProof/>
          <w:lang w:val="en-US" w:eastAsia="en-US"/>
        </w:rPr>
        <w:lastRenderedPageBreak/>
        <w:drawing>
          <wp:inline distT="0" distB="0" distL="0" distR="0" wp14:anchorId="6F253AE3" wp14:editId="5AC885D1">
            <wp:extent cx="4910455" cy="316227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0668" cy="3162408"/>
                    </a:xfrm>
                    <a:prstGeom prst="rect">
                      <a:avLst/>
                    </a:prstGeom>
                    <a:noFill/>
                    <a:ln>
                      <a:noFill/>
                    </a:ln>
                  </pic:spPr>
                </pic:pic>
              </a:graphicData>
            </a:graphic>
          </wp:inline>
        </w:drawing>
      </w:r>
    </w:p>
    <w:p w14:paraId="30E77FFD" w14:textId="799B3A6D" w:rsidR="00C81D63" w:rsidRDefault="00027D86" w:rsidP="001B5B5D">
      <w:pPr>
        <w:pStyle w:val="Caption"/>
      </w:pPr>
      <w:r w:rsidRPr="003C3C66">
        <w:rPr>
          <w:b/>
        </w:rPr>
        <w:t xml:space="preserve">Graf </w:t>
      </w:r>
      <w:r w:rsidR="0029764E" w:rsidRPr="003C3C66">
        <w:rPr>
          <w:b/>
        </w:rPr>
        <w:fldChar w:fldCharType="begin"/>
      </w:r>
      <w:r w:rsidR="0029764E" w:rsidRPr="003C3C66">
        <w:rPr>
          <w:b/>
        </w:rPr>
        <w:instrText xml:space="preserve"> SEQ Graf \* ARABIC </w:instrText>
      </w:r>
      <w:r w:rsidR="0029764E" w:rsidRPr="003C3C66">
        <w:rPr>
          <w:b/>
        </w:rPr>
        <w:fldChar w:fldCharType="separate"/>
      </w:r>
      <w:r w:rsidR="00213DC9">
        <w:rPr>
          <w:b/>
          <w:noProof/>
        </w:rPr>
        <w:t>3</w:t>
      </w:r>
      <w:r w:rsidR="0029764E" w:rsidRPr="003C3C66">
        <w:rPr>
          <w:b/>
          <w:noProof/>
        </w:rPr>
        <w:fldChar w:fldCharType="end"/>
      </w:r>
      <w:r>
        <w:t xml:space="preserve">: Propusnost PHP razvojnih okvira </w:t>
      </w:r>
      <w:r>
        <w:br/>
        <w:t xml:space="preserve">prema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p>
    <w:p w14:paraId="463D4724" w14:textId="7121F37C" w:rsidR="002C5568" w:rsidRPr="004332C6" w:rsidRDefault="00AF6E61" w:rsidP="002C5568">
      <w:pPr>
        <w:pStyle w:val="Tekst"/>
      </w:pPr>
      <w:r>
        <w:t xml:space="preserve">Tehnologije otvorenog koda (eng. </w:t>
      </w:r>
      <w:r>
        <w:rPr>
          <w:i/>
        </w:rPr>
        <w:t>open source</w:t>
      </w:r>
      <w:r>
        <w:t xml:space="preserve">) temelje se na javno dostupnim komponentama (bibliotekama koda), najčešće objavljenima u obliku Git repozitorija. Alat Composer omogućava jednostavno upravljanje potrebnim bibliotekama (eng. </w:t>
      </w:r>
      <w:r>
        <w:rPr>
          <w:i/>
        </w:rPr>
        <w:t>dependency management</w:t>
      </w:r>
      <w:r>
        <w:t>)</w:t>
      </w:r>
      <w:r w:rsidR="00AF0040">
        <w:t xml:space="preserve"> na sličan način na koji to</w:t>
      </w:r>
      <w:r>
        <w:t xml:space="preserve"> rade alati </w:t>
      </w:r>
      <w:r w:rsidR="00AF0040">
        <w:t>B</w:t>
      </w:r>
      <w:r w:rsidR="004332C6">
        <w:t>undler za Ruby programski jezik</w:t>
      </w:r>
      <w:r w:rsidR="00AF0040">
        <w:t xml:space="preserve"> odnosno</w:t>
      </w:r>
      <w:r w:rsidR="004332C6">
        <w:t xml:space="preserve"> </w:t>
      </w:r>
      <w:r>
        <w:t>npm za JavaScript programski jezik</w:t>
      </w:r>
      <w:r w:rsidR="004332C6">
        <w:t xml:space="preserve"> </w:t>
      </w:r>
      <w:r w:rsidR="004332C6">
        <w:fldChar w:fldCharType="begin" w:fldLock="1"/>
      </w:r>
      <w:r w:rsidR="003C6DB3">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fldChar w:fldCharType="separate"/>
      </w:r>
      <w:r w:rsidR="004332C6" w:rsidRPr="004332C6">
        <w:rPr>
          <w:noProof/>
        </w:rPr>
        <w:t>(Composer, 2017)</w:t>
      </w:r>
      <w:r w:rsidR="004332C6">
        <w:fldChar w:fldCharType="end"/>
      </w:r>
      <w:r>
        <w:t>. Composer je osnova razvoja modernih PHP aplikacija, a mehanizam automatskog pronalaska i uključivanja klasa</w:t>
      </w:r>
      <w:r w:rsidR="00AF0040">
        <w:t xml:space="preserve"> propisan PSR standardom</w:t>
      </w:r>
      <w:r>
        <w:t xml:space="preserve"> (eng. </w:t>
      </w:r>
      <w:r>
        <w:rPr>
          <w:i/>
        </w:rPr>
        <w:t>autoload</w:t>
      </w:r>
      <w:r>
        <w:t>) dolazi ugrađen</w:t>
      </w:r>
      <w:r w:rsidR="00AF0040">
        <w:t xml:space="preserve"> u alat</w:t>
      </w:r>
      <w:r>
        <w:t>. Composer omogućava definiranje verzija željenih biblioteka te ih automatski preuzima s njihovih Git repozitorija, registrira u interni mehanizam otkrivanja i omogućava njihovo korištenje. Javno dostupni Composer paketi objavljeni su u sustavu Packagist</w:t>
      </w:r>
      <w:r w:rsidRPr="000141F9">
        <w:rPr>
          <w:rStyle w:val="FootnoteReference"/>
        </w:rPr>
        <w:footnoteReference w:id="7"/>
      </w:r>
      <w:r>
        <w:t>. Composer koristi mehanizme Git sustava za verzioniranje koda kako bi osigurao da će točno definirana verzija zaht</w:t>
      </w:r>
      <w:r w:rsidR="009A26E4">
        <w:t>i</w:t>
      </w:r>
      <w:r>
        <w:t>jevane biblioteke biti preuzeta s repozitorija (</w:t>
      </w:r>
      <w:r w:rsidR="004332C6" w:rsidRPr="004332C6">
        <w:rPr>
          <w:i/>
        </w:rPr>
        <w:t>commit hash</w:t>
      </w:r>
      <w:r w:rsidR="004332C6">
        <w:t>, potpis revizije).</w:t>
      </w:r>
      <w:r w:rsidR="002C5568">
        <w:t xml:space="preserve"> Symfony razvojni okvir verzije 3 i Doctrine ORM (eng. </w:t>
      </w:r>
      <w:r w:rsidR="002C5568" w:rsidRPr="002C5568">
        <w:rPr>
          <w:i/>
        </w:rPr>
        <w:t>Object-relational mapping</w:t>
      </w:r>
      <w:r w:rsidR="002C5568" w:rsidRPr="002C5568">
        <w:t>)</w:t>
      </w:r>
      <w:r w:rsidR="002C5568">
        <w:t xml:space="preserve"> jedna su od nekoliko najpopularnijih kombinacija odnosno </w:t>
      </w:r>
      <w:r w:rsidR="002E11D2">
        <w:t>par</w:t>
      </w:r>
      <w:r w:rsidR="002C5568">
        <w:t xml:space="preserve"> alata za razvoj PHP aplikacija (najpopularniji </w:t>
      </w:r>
      <w:r w:rsidR="002E11D2">
        <w:t>par</w:t>
      </w:r>
      <w:r w:rsidR="002C5568">
        <w:t xml:space="preserve"> je Laravel razvojni okvir i Eloquent ORM) i bit će korišteni u praktičnom dijelu ovog rada.</w:t>
      </w:r>
    </w:p>
    <w:p w14:paraId="7DAADA50" w14:textId="69297064" w:rsidR="008A4BB1" w:rsidRDefault="001D61EA" w:rsidP="00D91483">
      <w:pPr>
        <w:pStyle w:val="FOINaslov1"/>
      </w:pPr>
      <w:r>
        <w:br w:type="page"/>
      </w:r>
      <w:bookmarkStart w:id="18" w:name="_Toc366305641"/>
      <w:r w:rsidR="00CE6A40">
        <w:lastRenderedPageBreak/>
        <w:t>Performanse web sustava</w:t>
      </w:r>
      <w:bookmarkEnd w:id="18"/>
    </w:p>
    <w:p w14:paraId="7A3186B3" w14:textId="1943F8B9" w:rsidR="00CE6A40" w:rsidRDefault="001F7D9C" w:rsidP="00CE6A40">
      <w:pPr>
        <w:pStyle w:val="Tekst"/>
      </w:pPr>
      <w:r>
        <w:t xml:space="preserve">Osnovna je svrha svih web sustava </w:t>
      </w:r>
      <w:r w:rsidR="004B119C">
        <w:t>prihvaćanje</w:t>
      </w:r>
      <w:r>
        <w:t xml:space="preserve"> i obrada HTTP zahtjeva te generiranje HTTP odgovora, odnosno posluživanje resursa koji su bili </w:t>
      </w:r>
      <w:r w:rsidR="009A26E4" w:rsidRPr="009A26E4">
        <w:t>zahtijevani</w:t>
      </w:r>
      <w:r>
        <w:t>. Brzina kojom web sustav može obraditi korisnički zahtjev</w:t>
      </w:r>
      <w:r w:rsidR="004B119C">
        <w:t xml:space="preserve"> jedna je od najvažnijih njegovih</w:t>
      </w:r>
      <w:r>
        <w:t xml:space="preserve"> karakteristika. Web sustav koji brže obrađuje zahtjeve može podnijeti veći promet i ne zahtijeva </w:t>
      </w:r>
      <w:r w:rsidR="004B119C">
        <w:t>značajna</w:t>
      </w:r>
      <w:r>
        <w:t xml:space="preserve"> ulaganja u infrastrukturu</w:t>
      </w:r>
      <w:r w:rsidR="004B119C">
        <w:t xml:space="preserve"> kada dođe do povećanja prometa</w:t>
      </w:r>
      <w:r>
        <w:t xml:space="preserve">. </w:t>
      </w:r>
      <w:r w:rsidR="009A26E4">
        <w:t>Ako</w:t>
      </w:r>
      <w:r w:rsidR="00CE6A40">
        <w:t xml:space="preserve"> web sustav doživi ekspanziju i prosječan se broj korisničkih zahtjeva u minuti (eng. </w:t>
      </w:r>
      <w:r w:rsidR="00CE6A40">
        <w:rPr>
          <w:i/>
        </w:rPr>
        <w:t xml:space="preserve">request per minute, </w:t>
      </w:r>
      <w:r w:rsidR="00F8671A">
        <w:rPr>
          <w:i/>
        </w:rPr>
        <w:t>RPM</w:t>
      </w:r>
      <w:r w:rsidR="00CE6A40">
        <w:t xml:space="preserve">) značajno poveća, potrebno je </w:t>
      </w:r>
      <w:r w:rsidR="008466A3">
        <w:t xml:space="preserve">aktivno nadzirati </w:t>
      </w:r>
      <w:r w:rsidR="00CE6A40">
        <w:t xml:space="preserve">i optimizirati sustav, ukloniti uska grla, poboljšati infrastrukturu i na druge načine poboljšati performanse kako bi web sustav mogao služiti svojoj svrsi. Navedene aktivnosti </w:t>
      </w:r>
      <w:r w:rsidR="002F11D3">
        <w:t>nazivaju se</w:t>
      </w:r>
      <w:r w:rsidR="00CE6A40">
        <w:t xml:space="preserve">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19" w:name="_Toc366305642"/>
      <w:r>
        <w:t>Web sustavi visokih performansi</w:t>
      </w:r>
      <w:bookmarkEnd w:id="19"/>
    </w:p>
    <w:p w14:paraId="04FB2C41" w14:textId="6287DE44"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w:t>
      </w:r>
      <w:r w:rsidR="008466A3">
        <w:t xml:space="preserve"> </w:t>
      </w:r>
      <w:r w:rsidR="008466A3">
        <w:fldChar w:fldCharType="begin" w:fldLock="1"/>
      </w:r>
      <w:r w:rsidR="008466A3">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fldChar w:fldCharType="separate"/>
      </w:r>
      <w:r w:rsidR="008466A3" w:rsidRPr="00344FD0">
        <w:rPr>
          <w:noProof/>
        </w:rPr>
        <w:t>(Souders, 2007)</w:t>
      </w:r>
      <w:r w:rsidR="008466A3">
        <w:fldChar w:fldCharType="end"/>
      </w:r>
      <w:r w:rsidR="00BA5F46">
        <w:t xml:space="preserve">. </w:t>
      </w:r>
    </w:p>
    <w:p w14:paraId="0DB0A083" w14:textId="7B92AF01" w:rsidR="00CE6A40" w:rsidRDefault="009A26E4" w:rsidP="001F7D9C">
      <w:pPr>
        <w:pStyle w:val="Tekst"/>
      </w:pPr>
      <w:r>
        <w:t>Ako</w:t>
      </w:r>
      <w:r w:rsidR="00BA5F46">
        <w:t xml:space="preserve"> računalni sustav na korisnički zahtjev odgovori unutar 100 milisekundi</w:t>
      </w:r>
      <w:r w:rsidR="008466A3">
        <w:t xml:space="preserve"> (0.1 sekunda)</w:t>
      </w:r>
      <w:r w:rsidR="00BA5F46">
        <w:t xml:space="preserve">, kod korisnika je stvoren dojam </w:t>
      </w:r>
      <w:r w:rsidR="00BA5F46" w:rsidRPr="00BA5F46">
        <w:t>"</w:t>
      </w:r>
      <w:r w:rsidR="00BA5F46">
        <w:t>instantnosti</w:t>
      </w:r>
      <w:r w:rsidR="00BA5F46" w:rsidRPr="00BA5F46">
        <w:t>"</w:t>
      </w:r>
      <w:r w:rsidR="00BA5F46">
        <w:t xml:space="preserve"> – rezultat je prikazan u vremenu u kojem korisnik nije stigao osjetiti da se nešto događa odnosno nije prim</w:t>
      </w:r>
      <w:r>
        <w:t>i</w:t>
      </w:r>
      <w:r w:rsidR="00BA5F46">
        <w:t xml:space="preserve">jećen zastoj rada sustava. </w:t>
      </w:r>
      <w:r>
        <w:t>Ako</w:t>
      </w:r>
      <w:r w:rsidR="00BA5F46">
        <w:t xml:space="preserve"> korisnik čeka na odgovor sustava više od 1 sekunde,</w:t>
      </w:r>
      <w:r w:rsidR="008466A3">
        <w:t xml:space="preserve"> on gubi osjećaj izravnog rada nad</w:t>
      </w:r>
      <w:r w:rsidR="00BA5F46">
        <w:t xml:space="preserve"> podacima i </w:t>
      </w:r>
      <w:r w:rsidR="008466A3">
        <w:t>osjeća</w:t>
      </w:r>
      <w:r w:rsidR="00BA5F46">
        <w:t xml:space="preserve"> </w:t>
      </w:r>
      <w:r w:rsidR="008466A3">
        <w:t xml:space="preserve">usporenje u radu, </w:t>
      </w:r>
      <w:r w:rsidR="00AC264E">
        <w:t>ali i dalje zadržava fokus</w:t>
      </w:r>
      <w:r w:rsidR="008466A3">
        <w:t xml:space="preserve"> na zadacima koje obavlja</w:t>
      </w:r>
      <w:r w:rsidR="00AC264E">
        <w:t>.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w:t>
      </w:r>
      <w:r>
        <w:t>o</w:t>
      </w:r>
      <w:r w:rsidR="00AC264E">
        <w:t xml:space="preserve">nstantno pružati povratnu informaciju o napretku (eng. </w:t>
      </w:r>
      <w:r w:rsidR="00AC264E">
        <w:rPr>
          <w:i/>
        </w:rPr>
        <w:t>progress</w:t>
      </w:r>
      <w:r w:rsidR="00AC264E">
        <w:t xml:space="preserve">) obrade (npr. </w:t>
      </w:r>
      <w:r w:rsidR="00AC264E">
        <w:lastRenderedPageBreak/>
        <w:t>instalacija zahtjevnih računalnih programa i traka napretka koja</w:t>
      </w:r>
      <w:r w:rsidR="00A87692">
        <w:t xml:space="preserve"> prikazuje postotke dovršenosti</w:t>
      </w:r>
      <w:r w:rsidR="00AC264E">
        <w:t xml:space="preserve">)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6B6DB3B6" w:rsidR="00AC264E" w:rsidRDefault="00AC264E" w:rsidP="001F7D9C">
      <w:pPr>
        <w:pStyle w:val="Tekst"/>
      </w:pPr>
      <w:r>
        <w:t>Autori web sustava moraju</w:t>
      </w:r>
      <w:r w:rsidR="00A87692">
        <w:t xml:space="preserve"> u obzir</w:t>
      </w:r>
      <w:r>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2DE0D3E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što ostavlja vrlo malo prostora za optimizacijski manevar na strani poslužitelja.</w:t>
      </w:r>
    </w:p>
    <w:p w14:paraId="40A98D0A" w14:textId="3BFF8D54" w:rsidR="00344FD0" w:rsidRDefault="00344FD0" w:rsidP="001F7D9C">
      <w:pPr>
        <w:pStyle w:val="Tekst"/>
      </w:pPr>
      <w:r>
        <w:t xml:space="preserve">Iako se većina optimizacija web sustava svodi na minimiziranje podataka koji se prenose kroz mrežu (pohranom u privremenu memoriju, </w:t>
      </w:r>
      <w:r w:rsidR="009A26E4">
        <w:t>smanjenjem</w:t>
      </w:r>
      <w:r>
        <w:t xml:space="preserve">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33487C57" w14:textId="331E9DD8" w:rsidR="00173FEB" w:rsidRDefault="00865B99" w:rsidP="001F7D9C">
      <w:pPr>
        <w:pStyle w:val="Tekst"/>
      </w:pPr>
      <w:r>
        <w:t xml:space="preserve">Teško je postaviti ljestvicu koja bi jednoznačno kategorizirala promet web sustava kao visok ili nizak, ali moguće je povući paralelu s postojećim web sustavima i kategorizaciju prilagoditi trenutnom stanju. Tablica u nastavku prikazuje kategorije web sustava prema njihovom prometu (izraženom u broju jedinstvenih korisnika mjesečno, eng. </w:t>
      </w:r>
      <w:r>
        <w:rPr>
          <w:i/>
        </w:rPr>
        <w:t>unique monthly visitors</w:t>
      </w:r>
      <w:r>
        <w:t>)</w:t>
      </w:r>
      <w:r w:rsidRPr="000141F9">
        <w:rPr>
          <w:rStyle w:val="FootnoteReference"/>
        </w:rPr>
        <w:footnoteReference w:id="8"/>
      </w:r>
      <w:r>
        <w:t>:</w:t>
      </w:r>
    </w:p>
    <w:p w14:paraId="389A2A3B" w14:textId="77777777" w:rsidR="00173FEB" w:rsidRDefault="00173FEB">
      <w:pPr>
        <w:spacing w:after="200" w:line="276" w:lineRule="auto"/>
      </w:pPr>
      <w:r>
        <w:br w:type="page"/>
      </w:r>
    </w:p>
    <w:tbl>
      <w:tblPr>
        <w:tblStyle w:val="TableGrid"/>
        <w:tblW w:w="0" w:type="auto"/>
        <w:tblLook w:val="04A0" w:firstRow="1" w:lastRow="0" w:firstColumn="1" w:lastColumn="0" w:noHBand="0" w:noVBand="1"/>
      </w:tblPr>
      <w:tblGrid>
        <w:gridCol w:w="3096"/>
        <w:gridCol w:w="3096"/>
        <w:gridCol w:w="3096"/>
      </w:tblGrid>
      <w:tr w:rsidR="00E53A05" w:rsidRPr="00E53A05" w14:paraId="1A7C0759" w14:textId="77777777" w:rsidTr="00E53A05">
        <w:tc>
          <w:tcPr>
            <w:tcW w:w="3096" w:type="dxa"/>
          </w:tcPr>
          <w:p w14:paraId="0784620B" w14:textId="44480BEA" w:rsidR="00E53A05" w:rsidRPr="00E53A05" w:rsidRDefault="00E53A05" w:rsidP="00E53A05">
            <w:pPr>
              <w:pStyle w:val="Tablica"/>
              <w:rPr>
                <w:b/>
              </w:rPr>
            </w:pPr>
            <w:r w:rsidRPr="00E53A05">
              <w:rPr>
                <w:b/>
              </w:rPr>
              <w:lastRenderedPageBreak/>
              <w:t>Kategorija</w:t>
            </w:r>
          </w:p>
        </w:tc>
        <w:tc>
          <w:tcPr>
            <w:tcW w:w="3096" w:type="dxa"/>
          </w:tcPr>
          <w:p w14:paraId="7CB1FC29" w14:textId="43E506F0" w:rsidR="00E53A05" w:rsidRPr="00E53A05" w:rsidRDefault="00E53A05" w:rsidP="00E53A05">
            <w:pPr>
              <w:pStyle w:val="Tablica"/>
              <w:rPr>
                <w:b/>
              </w:rPr>
            </w:pPr>
            <w:r w:rsidRPr="00E53A05">
              <w:rPr>
                <w:b/>
              </w:rPr>
              <w:t>Promet (jedinstveni korisnici mjesečno)</w:t>
            </w:r>
          </w:p>
        </w:tc>
        <w:tc>
          <w:tcPr>
            <w:tcW w:w="3096" w:type="dxa"/>
          </w:tcPr>
          <w:p w14:paraId="5323ABA0" w14:textId="0CD4343F" w:rsidR="00E53A05" w:rsidRPr="00E53A05" w:rsidRDefault="00E53A05" w:rsidP="00E53A05">
            <w:pPr>
              <w:pStyle w:val="Tablica"/>
              <w:rPr>
                <w:b/>
              </w:rPr>
            </w:pPr>
            <w:r w:rsidRPr="00E53A05">
              <w:rPr>
                <w:b/>
              </w:rPr>
              <w:t>Opis</w:t>
            </w:r>
          </w:p>
        </w:tc>
      </w:tr>
      <w:tr w:rsidR="00E53A05" w14:paraId="2B8BDFB8" w14:textId="77777777" w:rsidTr="00E53A05">
        <w:tc>
          <w:tcPr>
            <w:tcW w:w="3096" w:type="dxa"/>
          </w:tcPr>
          <w:p w14:paraId="23329C3A" w14:textId="1430E360" w:rsidR="00E53A05" w:rsidRDefault="00E53A05" w:rsidP="00E53A05">
            <w:pPr>
              <w:pStyle w:val="Tablica"/>
            </w:pPr>
            <w:r>
              <w:t>Web sustav sa sitnim prometom</w:t>
            </w:r>
          </w:p>
        </w:tc>
        <w:tc>
          <w:tcPr>
            <w:tcW w:w="3096" w:type="dxa"/>
          </w:tcPr>
          <w:p w14:paraId="67A02E11" w14:textId="35C32665" w:rsidR="00E53A05" w:rsidRDefault="00E53A05" w:rsidP="00E53A05">
            <w:pPr>
              <w:pStyle w:val="Tablica"/>
            </w:pPr>
            <w:r>
              <w:t>0 – 100.000</w:t>
            </w:r>
          </w:p>
        </w:tc>
        <w:tc>
          <w:tcPr>
            <w:tcW w:w="3096" w:type="dxa"/>
          </w:tcPr>
          <w:p w14:paraId="07142995" w14:textId="5B370D8E" w:rsidR="00E53A05" w:rsidRDefault="00BF4FCB" w:rsidP="00E53A05">
            <w:pPr>
              <w:pStyle w:val="Tablica"/>
            </w:pPr>
            <w:r>
              <w:t>Lokalno poznati portali i blogovi</w:t>
            </w:r>
            <w:r w:rsidR="00E53A05">
              <w:t>, manje web stranice</w:t>
            </w:r>
          </w:p>
        </w:tc>
      </w:tr>
      <w:tr w:rsidR="00E53A05" w14:paraId="6E9222C5" w14:textId="77777777" w:rsidTr="00E53A05">
        <w:tc>
          <w:tcPr>
            <w:tcW w:w="3096" w:type="dxa"/>
          </w:tcPr>
          <w:p w14:paraId="30125E3A" w14:textId="328F937F" w:rsidR="00E53A05" w:rsidRDefault="00E53A05" w:rsidP="00E53A05">
            <w:pPr>
              <w:pStyle w:val="Tablica"/>
            </w:pPr>
            <w:r>
              <w:t>Web sustav s niskim prometom</w:t>
            </w:r>
          </w:p>
        </w:tc>
        <w:tc>
          <w:tcPr>
            <w:tcW w:w="3096" w:type="dxa"/>
          </w:tcPr>
          <w:p w14:paraId="4BB59C61" w14:textId="721490AD" w:rsidR="00E53A05" w:rsidRDefault="00E53A05" w:rsidP="00E53A05">
            <w:pPr>
              <w:pStyle w:val="Tablica"/>
            </w:pPr>
            <w:r>
              <w:t>100.000 – 1.000.000</w:t>
            </w:r>
          </w:p>
        </w:tc>
        <w:tc>
          <w:tcPr>
            <w:tcW w:w="3096" w:type="dxa"/>
          </w:tcPr>
          <w:p w14:paraId="113D0FC1" w14:textId="1C34FB15" w:rsidR="00E53A05" w:rsidRPr="00E53A05" w:rsidRDefault="00E53A05" w:rsidP="00E53A05">
            <w:pPr>
              <w:pStyle w:val="Tablica"/>
            </w:pPr>
            <w:r>
              <w:t xml:space="preserve">Popularni regionalni </w:t>
            </w:r>
            <w:r w:rsidRPr="00E53A05">
              <w:rPr>
                <w:i/>
              </w:rPr>
              <w:t>news</w:t>
            </w:r>
            <w:r>
              <w:t xml:space="preserve"> portali, </w:t>
            </w:r>
            <w:r w:rsidR="00C738BC">
              <w:t xml:space="preserve">regionalno </w:t>
            </w:r>
            <w:r>
              <w:t>popularni blogovi</w:t>
            </w:r>
          </w:p>
        </w:tc>
      </w:tr>
      <w:tr w:rsidR="00E53A05" w14:paraId="65B5A854" w14:textId="77777777" w:rsidTr="00E53A05">
        <w:tc>
          <w:tcPr>
            <w:tcW w:w="3096" w:type="dxa"/>
          </w:tcPr>
          <w:p w14:paraId="774CE097" w14:textId="134A485A" w:rsidR="00E53A05" w:rsidRDefault="00C738BC" w:rsidP="00C738BC">
            <w:pPr>
              <w:pStyle w:val="Tablica"/>
            </w:pPr>
            <w:r>
              <w:t>Web sustavi s</w:t>
            </w:r>
            <w:r w:rsidR="00E53A05">
              <w:t xml:space="preserve"> </w:t>
            </w:r>
            <w:r>
              <w:t>o</w:t>
            </w:r>
            <w:r w:rsidR="00E53A05">
              <w:t>srednj</w:t>
            </w:r>
            <w:r>
              <w:t>im prometom</w:t>
            </w:r>
          </w:p>
        </w:tc>
        <w:tc>
          <w:tcPr>
            <w:tcW w:w="3096" w:type="dxa"/>
          </w:tcPr>
          <w:p w14:paraId="5B50F8F7" w14:textId="21086164" w:rsidR="00E53A05" w:rsidRDefault="00E53A05" w:rsidP="00E53A05">
            <w:pPr>
              <w:pStyle w:val="Tablica"/>
            </w:pPr>
            <w:r>
              <w:t>1.000.000 – 10.000.000</w:t>
            </w:r>
          </w:p>
        </w:tc>
        <w:tc>
          <w:tcPr>
            <w:tcW w:w="3096" w:type="dxa"/>
          </w:tcPr>
          <w:p w14:paraId="4C6BFC2A" w14:textId="7243E4F7" w:rsidR="00E53A05" w:rsidRDefault="00C738BC" w:rsidP="00C738BC">
            <w:pPr>
              <w:pStyle w:val="Tablica"/>
            </w:pPr>
            <w:r>
              <w:t>Svjetski poznati blogovi, web trgovine i viralni sadržaji</w:t>
            </w:r>
          </w:p>
        </w:tc>
      </w:tr>
      <w:tr w:rsidR="00E53A05" w14:paraId="440884F0" w14:textId="77777777" w:rsidTr="00E53A05">
        <w:tc>
          <w:tcPr>
            <w:tcW w:w="3096" w:type="dxa"/>
          </w:tcPr>
          <w:p w14:paraId="05078CE4" w14:textId="23C66C1B" w:rsidR="00E53A05" w:rsidRDefault="00E53A05" w:rsidP="00E53A05">
            <w:pPr>
              <w:pStyle w:val="Tablica"/>
            </w:pPr>
            <w:r>
              <w:t xml:space="preserve">Web sustavi sa </w:t>
            </w:r>
            <w:r w:rsidR="00C738BC">
              <w:t>srednje visokim prometom</w:t>
            </w:r>
          </w:p>
        </w:tc>
        <w:tc>
          <w:tcPr>
            <w:tcW w:w="3096" w:type="dxa"/>
          </w:tcPr>
          <w:p w14:paraId="0DB4A94C" w14:textId="415BC6C6" w:rsidR="00E53A05" w:rsidRDefault="00C738BC" w:rsidP="00E53A05">
            <w:pPr>
              <w:pStyle w:val="Tablica"/>
            </w:pPr>
            <w:r>
              <w:t>10.000.000 – 100.000.000</w:t>
            </w:r>
          </w:p>
        </w:tc>
        <w:tc>
          <w:tcPr>
            <w:tcW w:w="3096" w:type="dxa"/>
          </w:tcPr>
          <w:p w14:paraId="66CF915D" w14:textId="09C7597A" w:rsidR="00E53A05" w:rsidRDefault="00C738BC" w:rsidP="00E53A05">
            <w:pPr>
              <w:pStyle w:val="Tablica"/>
            </w:pPr>
            <w:r>
              <w:t>Svjetski poznati news portali, atraktivni forumi i grupe za diskusiju (npr. StackExchange)</w:t>
            </w:r>
          </w:p>
        </w:tc>
      </w:tr>
      <w:tr w:rsidR="00C738BC" w14:paraId="28F836CD" w14:textId="77777777" w:rsidTr="00E53A05">
        <w:tc>
          <w:tcPr>
            <w:tcW w:w="3096" w:type="dxa"/>
          </w:tcPr>
          <w:p w14:paraId="15E0B119" w14:textId="4EF58293" w:rsidR="00C738BC" w:rsidRDefault="00C738BC" w:rsidP="00E53A05">
            <w:pPr>
              <w:pStyle w:val="Tablica"/>
            </w:pPr>
            <w:r>
              <w:t>Web sustavi sa značajnim prometom</w:t>
            </w:r>
          </w:p>
        </w:tc>
        <w:tc>
          <w:tcPr>
            <w:tcW w:w="3096" w:type="dxa"/>
          </w:tcPr>
          <w:p w14:paraId="67F6D19D" w14:textId="1ED71D8C" w:rsidR="00C738BC" w:rsidRDefault="00C738BC" w:rsidP="00E53A05">
            <w:pPr>
              <w:pStyle w:val="Tablica"/>
            </w:pPr>
            <w:r>
              <w:t>100.000.000 – 500.000.000</w:t>
            </w:r>
          </w:p>
        </w:tc>
        <w:tc>
          <w:tcPr>
            <w:tcW w:w="3096" w:type="dxa"/>
          </w:tcPr>
          <w:p w14:paraId="02D46375" w14:textId="45452C75" w:rsidR="00C738BC" w:rsidRDefault="00C738BC" w:rsidP="00E53A05">
            <w:pPr>
              <w:pStyle w:val="Tablica"/>
            </w:pPr>
            <w:r>
              <w:t>npr. Wikipedia, Amazon</w:t>
            </w:r>
          </w:p>
        </w:tc>
      </w:tr>
      <w:tr w:rsidR="00C738BC" w14:paraId="64D4CEDE" w14:textId="77777777" w:rsidTr="00E53A05">
        <w:tc>
          <w:tcPr>
            <w:tcW w:w="3096" w:type="dxa"/>
          </w:tcPr>
          <w:p w14:paraId="555B3243" w14:textId="2609733C" w:rsidR="00C738BC" w:rsidRDefault="00C738BC" w:rsidP="00E53A05">
            <w:pPr>
              <w:pStyle w:val="Tablica"/>
            </w:pPr>
            <w:r>
              <w:t>Web sustavi s visokim prometom</w:t>
            </w:r>
          </w:p>
        </w:tc>
        <w:tc>
          <w:tcPr>
            <w:tcW w:w="3096" w:type="dxa"/>
          </w:tcPr>
          <w:p w14:paraId="26A41260" w14:textId="6291CC7A" w:rsidR="00C738BC" w:rsidRDefault="00C738BC" w:rsidP="00E53A05">
            <w:pPr>
              <w:pStyle w:val="Tablica"/>
            </w:pPr>
            <w:r>
              <w:t>500.000.000 – 1.000.000.000</w:t>
            </w:r>
          </w:p>
        </w:tc>
        <w:tc>
          <w:tcPr>
            <w:tcW w:w="3096" w:type="dxa"/>
          </w:tcPr>
          <w:p w14:paraId="7F61C523" w14:textId="694CE048" w:rsidR="00C738BC" w:rsidRDefault="00C738BC" w:rsidP="00C738BC">
            <w:pPr>
              <w:pStyle w:val="Tablica"/>
            </w:pPr>
            <w:r>
              <w:t>npr. Facebook, YouTube, Yahoo</w:t>
            </w:r>
          </w:p>
        </w:tc>
      </w:tr>
      <w:tr w:rsidR="00C738BC" w14:paraId="331A2397" w14:textId="77777777" w:rsidTr="00E53A05">
        <w:tc>
          <w:tcPr>
            <w:tcW w:w="3096" w:type="dxa"/>
          </w:tcPr>
          <w:p w14:paraId="5310FDED" w14:textId="697DC2C3" w:rsidR="00C738BC" w:rsidRDefault="00C738BC" w:rsidP="00E53A05">
            <w:pPr>
              <w:pStyle w:val="Tablica"/>
            </w:pPr>
            <w:r>
              <w:t>Web sustavi s iznimno visokim prometom</w:t>
            </w:r>
          </w:p>
        </w:tc>
        <w:tc>
          <w:tcPr>
            <w:tcW w:w="3096" w:type="dxa"/>
          </w:tcPr>
          <w:p w14:paraId="4DEA60C9" w14:textId="55D5FF44" w:rsidR="00C738BC" w:rsidRDefault="00C738BC" w:rsidP="00E53A05">
            <w:pPr>
              <w:pStyle w:val="Tablica"/>
            </w:pPr>
            <w:r>
              <w:t>Više od 1.000.000.000</w:t>
            </w:r>
          </w:p>
        </w:tc>
        <w:tc>
          <w:tcPr>
            <w:tcW w:w="3096" w:type="dxa"/>
          </w:tcPr>
          <w:p w14:paraId="338FEA3E" w14:textId="40D2939E" w:rsidR="00C738BC" w:rsidRDefault="00C738BC" w:rsidP="005B18DE">
            <w:pPr>
              <w:pStyle w:val="Tablica"/>
              <w:keepNext/>
            </w:pPr>
            <w:r>
              <w:t>npr. Google</w:t>
            </w:r>
          </w:p>
        </w:tc>
      </w:tr>
    </w:tbl>
    <w:p w14:paraId="1A6FADE3" w14:textId="353BC443" w:rsidR="00E53A05" w:rsidRDefault="005B18DE" w:rsidP="001B5B5D">
      <w:pPr>
        <w:pStyle w:val="Caption"/>
      </w:pPr>
      <w:r w:rsidRPr="008A0D91">
        <w:rPr>
          <w:b/>
        </w:rPr>
        <w:t xml:space="preserve">Tablica </w:t>
      </w:r>
      <w:r w:rsidR="0029764E" w:rsidRPr="008A0D91">
        <w:rPr>
          <w:b/>
        </w:rPr>
        <w:fldChar w:fldCharType="begin"/>
      </w:r>
      <w:r w:rsidR="0029764E" w:rsidRPr="008A0D91">
        <w:rPr>
          <w:b/>
        </w:rPr>
        <w:instrText xml:space="preserve"> SEQ Tablica \* ARABIC </w:instrText>
      </w:r>
      <w:r w:rsidR="0029764E" w:rsidRPr="008A0D91">
        <w:rPr>
          <w:b/>
        </w:rPr>
        <w:fldChar w:fldCharType="separate"/>
      </w:r>
      <w:r w:rsidR="00671FB9">
        <w:rPr>
          <w:b/>
          <w:noProof/>
        </w:rPr>
        <w:t>6</w:t>
      </w:r>
      <w:r w:rsidR="0029764E" w:rsidRPr="008A0D91">
        <w:rPr>
          <w:b/>
          <w:noProof/>
        </w:rPr>
        <w:fldChar w:fldCharType="end"/>
      </w:r>
      <w:r>
        <w:t>: Kategorizacija web sustava prema mjesečnom broju jedinstvenih posjetitelja</w:t>
      </w:r>
    </w:p>
    <w:p w14:paraId="2B6CF306" w14:textId="1528C427" w:rsidR="00E72529" w:rsidRDefault="000F618C" w:rsidP="00E72529">
      <w:pPr>
        <w:pStyle w:val="FOINaslov2"/>
      </w:pPr>
      <w:bookmarkStart w:id="20" w:name="_Toc366305643"/>
      <w:r>
        <w:t>Performansne karakteristike</w:t>
      </w:r>
      <w:r w:rsidR="00E72529">
        <w:t xml:space="preserve"> web sustava</w:t>
      </w:r>
      <w:bookmarkEnd w:id="20"/>
    </w:p>
    <w:p w14:paraId="57F9D78B" w14:textId="4CE29D65" w:rsidR="000F618C" w:rsidRDefault="00CE6A40" w:rsidP="00CE6A40">
      <w:pPr>
        <w:pStyle w:val="Tekst"/>
      </w:pPr>
      <w:r>
        <w:t xml:space="preserve">Performansne karakteristike web sustava opisuju </w:t>
      </w:r>
      <w:r w:rsidR="00AB0C32">
        <w:t>brzinu kojom</w:t>
      </w:r>
      <w:r>
        <w:t xml:space="preserve"> web sustav može obraditi određenu količinu </w:t>
      </w:r>
      <w:r w:rsidR="00067C29">
        <w:t>prometa (tj. HTTP zahtjeva) te</w:t>
      </w:r>
      <w:r>
        <w:t xml:space="preserve"> količinu prometa </w:t>
      </w:r>
      <w:r w:rsidR="00600574">
        <w:t xml:space="preserve">koju </w:t>
      </w:r>
      <w:r>
        <w:t xml:space="preserve">web sustav može podnijeti prije nego </w:t>
      </w:r>
      <w:r w:rsidR="00AB0C32">
        <w:t xml:space="preserve">performanse značajno opadnu ili sustav </w:t>
      </w:r>
      <w:r>
        <w:t>postane nedostupan.</w:t>
      </w:r>
      <w:r w:rsidR="00600574">
        <w:t xml:space="preserve"> U nastavku poglavlja slijedi pregled najvažnijih performansnih karakteristika web sustava.</w:t>
      </w:r>
    </w:p>
    <w:p w14:paraId="4951446F" w14:textId="15C35959" w:rsidR="00E72529" w:rsidRDefault="00E72529" w:rsidP="005B18DE">
      <w:pPr>
        <w:pStyle w:val="FOINaslov3"/>
      </w:pPr>
      <w:bookmarkStart w:id="21" w:name="_Toc366305644"/>
      <w:r>
        <w:t xml:space="preserve">Propusnost </w:t>
      </w:r>
      <w:r w:rsidR="009C0AD3">
        <w:t>web sustava</w:t>
      </w:r>
      <w:bookmarkEnd w:id="21"/>
    </w:p>
    <w:p w14:paraId="77424B46" w14:textId="1D7F2460" w:rsidR="00600574" w:rsidRPr="008A6106" w:rsidRDefault="00600574" w:rsidP="00600574">
      <w:pPr>
        <w:pStyle w:val="Tekst"/>
      </w:pPr>
      <w:r>
        <w:t>Web sustavi temelje se na HT</w:t>
      </w:r>
      <w:r w:rsidR="002E6AD8">
        <w:t>TP zahtjevima i odgovorima, sto</w:t>
      </w:r>
      <w:r>
        <w:t xml:space="preserve">ga je </w:t>
      </w:r>
      <w:r w:rsidR="002E6AD8">
        <w:t>intuitivno</w:t>
      </w:r>
      <w:r>
        <w:t xml:space="preserve"> mjeriti </w:t>
      </w:r>
      <w:r w:rsidR="002E6AD8">
        <w:t>broj</w:t>
      </w:r>
      <w:r>
        <w:t xml:space="preserve"> HTTP zahtjeva </w:t>
      </w:r>
      <w:r w:rsidR="002E6AD8">
        <w:t xml:space="preserve">koje </w:t>
      </w:r>
      <w:r>
        <w:t>web sustav može obraditi u jedinici vremena</w:t>
      </w:r>
      <w:r w:rsidR="002E6AD8">
        <w:t xml:space="preserve">. </w:t>
      </w:r>
      <w:r w:rsidR="002F11D3">
        <w:t>Navedena metrika naziva se</w:t>
      </w:r>
      <w:r>
        <w:t xml:space="preserve"> propusnost </w:t>
      </w:r>
      <w:r w:rsidR="008A6106" w:rsidRPr="00600574">
        <w:t>web sustava</w:t>
      </w:r>
      <w:r w:rsidR="008A6106">
        <w:t xml:space="preserve"> </w:t>
      </w:r>
      <w:r>
        <w:t xml:space="preserve">(eng. </w:t>
      </w:r>
      <w:r>
        <w:rPr>
          <w:i/>
        </w:rPr>
        <w:t>throughput</w:t>
      </w:r>
      <w:r w:rsidRPr="00600574">
        <w:t>)</w:t>
      </w:r>
      <w:r>
        <w:t xml:space="preserve">. Propusnost se </w:t>
      </w:r>
      <w:r w:rsidR="008A6106">
        <w:t xml:space="preserve">najčešće </w:t>
      </w:r>
      <w:r>
        <w:t xml:space="preserve">izražava u jedinicama </w:t>
      </w:r>
      <w:r w:rsidRPr="00600574">
        <w:rPr>
          <w:i/>
        </w:rPr>
        <w:t xml:space="preserve">broj </w:t>
      </w:r>
      <w:r>
        <w:rPr>
          <w:i/>
        </w:rPr>
        <w:t xml:space="preserve">zahtjeva u sekundi </w:t>
      </w:r>
      <w:r w:rsidR="008A6106">
        <w:rPr>
          <w:i/>
        </w:rPr>
        <w:t>(</w:t>
      </w:r>
      <w:r w:rsidR="008A6106" w:rsidRPr="008A6106">
        <w:t>eng</w:t>
      </w:r>
      <w:r w:rsidR="008A6106">
        <w:rPr>
          <w:i/>
        </w:rPr>
        <w:t xml:space="preserve">. request per second) </w:t>
      </w:r>
      <w:r>
        <w:t xml:space="preserve">ili </w:t>
      </w:r>
      <w:r w:rsidRPr="00600574">
        <w:rPr>
          <w:i/>
        </w:rPr>
        <w:t xml:space="preserve">broj </w:t>
      </w:r>
      <w:r>
        <w:rPr>
          <w:i/>
        </w:rPr>
        <w:t>zahtjeva u minuti</w:t>
      </w:r>
      <w:r w:rsidR="008A6106">
        <w:rPr>
          <w:i/>
        </w:rPr>
        <w:t xml:space="preserve"> (</w:t>
      </w:r>
      <w:r w:rsidR="008A6106">
        <w:t xml:space="preserve">eng. </w:t>
      </w:r>
      <w:r w:rsidR="008A6106">
        <w:rPr>
          <w:i/>
        </w:rPr>
        <w:t>request per minute, rpm)</w:t>
      </w:r>
      <w:r w:rsidR="008A6106" w:rsidRPr="008A6106">
        <w:t>, a poneka</w:t>
      </w:r>
      <w:r w:rsidR="008A6106">
        <w:t xml:space="preserve">d i u jedinici </w:t>
      </w:r>
      <w:r w:rsidR="008A6106" w:rsidRPr="008A6106">
        <w:rPr>
          <w:i/>
        </w:rPr>
        <w:t>bajt u sekundi</w:t>
      </w:r>
      <w:r w:rsidR="008A6106">
        <w:rPr>
          <w:i/>
        </w:rPr>
        <w:t xml:space="preserve"> </w:t>
      </w:r>
      <w:r w:rsidR="008A6106" w:rsidRPr="008A6106">
        <w:t>(</w:t>
      </w:r>
      <w:r w:rsidR="008A6106">
        <w:t xml:space="preserve">eng. </w:t>
      </w:r>
      <w:r w:rsidR="008A6106">
        <w:rPr>
          <w:i/>
        </w:rPr>
        <w:t>byte per second</w:t>
      </w:r>
      <w:r w:rsidR="008A6106">
        <w:t>)</w:t>
      </w:r>
      <w:r>
        <w:rPr>
          <w:i/>
        </w:rPr>
        <w:t xml:space="preserve"> </w:t>
      </w:r>
      <w:r>
        <w:t>i relevantna je metrika za</w:t>
      </w:r>
      <w:r w:rsidR="002E6AD8">
        <w:t xml:space="preserve"> sve</w:t>
      </w:r>
      <w:r>
        <w:t xml:space="preserve"> web sustave bez obzira na tehnologiju razvoja</w:t>
      </w:r>
      <w:r w:rsidR="008A6106">
        <w:t>. Često se usporedba različitih komponenti web sustava (npr. razvojnog okvira) radi upravo prema propusnosti web sustava</w:t>
      </w:r>
      <w:r>
        <w:t xml:space="preserve">. Mjerenje propusnosti web sustava izvodi se generiranjem velike </w:t>
      </w:r>
      <w:r>
        <w:lastRenderedPageBreak/>
        <w:t>količine HTTP zahtjeva</w:t>
      </w:r>
      <w:r w:rsidR="008A6106">
        <w:t xml:space="preserve"> (tj. simulacijom prometa)</w:t>
      </w:r>
      <w:r>
        <w:t xml:space="preserve"> te mjerenjem vremena u kojem je web sustav zaprimio i obradio zahtjev</w:t>
      </w:r>
      <w:r w:rsidR="008A6106">
        <w:t>e</w:t>
      </w:r>
      <w:r>
        <w:t xml:space="preserve"> te </w:t>
      </w:r>
      <w:r w:rsidR="008A6106">
        <w:t xml:space="preserve">bez greške </w:t>
      </w:r>
      <w:r>
        <w:t>generirao i isporučio HTTP odgovor</w:t>
      </w:r>
      <w:r w:rsidR="008A6106">
        <w:t>e</w:t>
      </w:r>
      <w:r>
        <w:t xml:space="preserve">. </w:t>
      </w:r>
    </w:p>
    <w:p w14:paraId="4DBB4525" w14:textId="5280696E" w:rsidR="00E72529" w:rsidRDefault="00E72529" w:rsidP="005B18DE">
      <w:pPr>
        <w:pStyle w:val="FOINaslov3"/>
      </w:pPr>
      <w:bookmarkStart w:id="22" w:name="_Toc366305645"/>
      <w:r>
        <w:t xml:space="preserve">Vrijeme </w:t>
      </w:r>
      <w:r w:rsidR="00236131">
        <w:t>odgovora</w:t>
      </w:r>
      <w:r w:rsidR="009C0AD3">
        <w:t xml:space="preserve"> web sustava</w:t>
      </w:r>
      <w:bookmarkEnd w:id="22"/>
    </w:p>
    <w:p w14:paraId="039BE416" w14:textId="6B25F2C7" w:rsidR="002E6AD8" w:rsidRPr="00DB663F" w:rsidRDefault="002E6AD8" w:rsidP="002E6AD8">
      <w:pPr>
        <w:pStyle w:val="Tekst"/>
        <w:rPr>
          <w:i/>
        </w:rPr>
      </w:pPr>
      <w:r>
        <w:t xml:space="preserve">Vrijeme </w:t>
      </w:r>
      <w:r w:rsidR="00236131">
        <w:t>odgovora</w:t>
      </w:r>
      <w:r>
        <w:t xml:space="preserve"> web sustava </w:t>
      </w:r>
      <w:r w:rsidR="00E22019">
        <w:t xml:space="preserve">definira se </w:t>
      </w:r>
      <w:r w:rsidR="00D570B6">
        <w:t xml:space="preserve">kao vrijeme koje proteče od </w:t>
      </w:r>
      <w:r w:rsidR="00DB663F">
        <w:t xml:space="preserve">trenutka slanja HTTP zahtjeva do trenutka zaprimanja HTTP odgovora. Vrijeme </w:t>
      </w:r>
      <w:r w:rsidR="00236131">
        <w:t>odgovora</w:t>
      </w:r>
      <w:r w:rsidR="00DB663F">
        <w:t xml:space="preserve"> web sustava, osim vremena koje web sustav potroši na obradu HTTP zahtjeva, uključuje i vrijeme prijenosa podataka kroz mrežu (eng. </w:t>
      </w:r>
      <w:r w:rsidR="00DB663F" w:rsidRPr="00DB663F">
        <w:rPr>
          <w:i/>
        </w:rPr>
        <w:t>network latency</w:t>
      </w:r>
      <w:r w:rsidR="00DB663F">
        <w:t>), stoga na vrijeme odziva web sustava utječu i mrežne i infrastrukturne komponente web sustava, geografska lokacija izvora HTTP zahtjeva te eventualna zagušenja u mrežnom kanalu.</w:t>
      </w:r>
      <w:r w:rsidR="00236131">
        <w:t xml:space="preserve"> Web dokumenti često referenciraju vanjske datoteke i resurse poput CSS ili JavaScript datoteka ili multimedijalnog sadržaja, stoga </w:t>
      </w:r>
      <w:r w:rsidR="004B173E">
        <w:t xml:space="preserve">je </w:t>
      </w:r>
      <w:r w:rsidR="00236131">
        <w:t xml:space="preserve">prilikom dizajna testa </w:t>
      </w:r>
      <w:r w:rsidR="004B173E">
        <w:t>vremena odgovora web sustava potrebno odlučiti ulazi</w:t>
      </w:r>
      <w:r w:rsidR="00236131">
        <w:t xml:space="preserve"> li vrijeme prijenosa referenciranih </w:t>
      </w:r>
      <w:r w:rsidR="004B173E">
        <w:t xml:space="preserve">datoteka </w:t>
      </w:r>
      <w:r w:rsidR="00236131">
        <w:t>u vrijeme odgovora web sustava</w:t>
      </w:r>
      <w:r w:rsidR="00D857F4">
        <w:t xml:space="preserve"> i na odgovarajući način provesti testiranje</w:t>
      </w:r>
      <w:r w:rsidR="00236131">
        <w:t>.</w:t>
      </w:r>
    </w:p>
    <w:p w14:paraId="616B91B0" w14:textId="3B448832" w:rsidR="00E72529" w:rsidRDefault="00E72529" w:rsidP="005B18DE">
      <w:pPr>
        <w:pStyle w:val="FOINaslov3"/>
      </w:pPr>
      <w:bookmarkStart w:id="23" w:name="_Toc366305646"/>
      <w:r>
        <w:t>Dostupnost</w:t>
      </w:r>
      <w:r w:rsidR="009C0AD3">
        <w:t xml:space="preserve"> web sustava</w:t>
      </w:r>
      <w:bookmarkEnd w:id="23"/>
    </w:p>
    <w:p w14:paraId="076C6919" w14:textId="553297BA" w:rsidR="002F584E" w:rsidRDefault="00DB663F" w:rsidP="002F584E">
      <w:pPr>
        <w:pStyle w:val="Tekst"/>
      </w:pPr>
      <w:r>
        <w:t xml:space="preserve">Dostupnost web sustava </w:t>
      </w:r>
      <w:r w:rsidR="00F6028A">
        <w:t xml:space="preserve">(eng. </w:t>
      </w:r>
      <w:r w:rsidR="00F6028A">
        <w:rPr>
          <w:i/>
        </w:rPr>
        <w:t xml:space="preserve">uptime, </w:t>
      </w:r>
      <w:r w:rsidR="00F6028A" w:rsidRPr="00F6028A">
        <w:rPr>
          <w:i/>
        </w:rPr>
        <w:t>availability</w:t>
      </w:r>
      <w:r w:rsidR="00F6028A">
        <w:rPr>
          <w:i/>
        </w:rPr>
        <w:t xml:space="preserve">) </w:t>
      </w:r>
      <w:r w:rsidR="00F6028A">
        <w:t xml:space="preserve">definira se kao omjer vremena u kojem je web sustav bio dostupan i funkcionalan i vremena u kojem web sustav nije </w:t>
      </w:r>
      <w:r w:rsidR="009A26E4">
        <w:t>mogao</w:t>
      </w:r>
      <w:r w:rsidR="00F6028A">
        <w:t xml:space="preserve"> obrađivati HTTP zahtjeve (eng. </w:t>
      </w:r>
      <w:r w:rsidR="00F6028A" w:rsidRPr="00F6028A">
        <w:rPr>
          <w:i/>
        </w:rPr>
        <w:t>downtime</w:t>
      </w:r>
      <w:r w:rsidR="00F6028A">
        <w:t>).</w:t>
      </w:r>
      <w:r>
        <w:t xml:space="preserve"> Dostupnost web sustava u promatranom vremenu ovisi o kapacitetu i propusnosti web sustava. Kada promet web sustava prijeđe granicu koju web sustav može podnijeti, sustav će postupno </w:t>
      </w:r>
      <w:r w:rsidR="001C34D8">
        <w:t xml:space="preserve">postajati </w:t>
      </w:r>
      <w:r>
        <w:t>nedostupan</w:t>
      </w:r>
      <w:r w:rsidR="001C34D8">
        <w:t>.</w:t>
      </w:r>
      <w:r w:rsidR="00F62955">
        <w:t xml:space="preserve"> Greške hardvera i zagušenja u mrežnom sloju također mogu utjecati na dostupnost web sustava.</w:t>
      </w:r>
      <w:r w:rsidR="00F6028A">
        <w:t xml:space="preserve"> Dostupnost web sustava izražava se u postotku, a dostupnost tzv. visoko dostupnih web sustava (eng. </w:t>
      </w:r>
      <w:r w:rsidR="00F6028A">
        <w:rPr>
          <w:i/>
        </w:rPr>
        <w:t xml:space="preserve">high </w:t>
      </w:r>
      <w:r w:rsidR="00F6028A" w:rsidRPr="00F6028A">
        <w:rPr>
          <w:i/>
        </w:rPr>
        <w:t>availability</w:t>
      </w:r>
      <w:r w:rsidR="00F6028A">
        <w:rPr>
          <w:i/>
        </w:rPr>
        <w:t xml:space="preserve"> web systems, HA web</w:t>
      </w:r>
      <w:r w:rsidR="00F6028A" w:rsidRPr="00F6028A">
        <w:t>)</w:t>
      </w:r>
      <w:r w:rsidR="00F6028A">
        <w:t xml:space="preserve"> izražava se </w:t>
      </w:r>
      <w:r w:rsidR="00F62955">
        <w:t xml:space="preserve">u </w:t>
      </w:r>
      <w:r w:rsidR="009A26E4">
        <w:t>popularnoj</w:t>
      </w:r>
      <w:r w:rsidR="00F62955">
        <w:t xml:space="preserve"> metrici </w:t>
      </w:r>
      <w:r w:rsidR="00F62955" w:rsidRPr="00F62955">
        <w:t>"devetkama"</w:t>
      </w:r>
      <w:r w:rsidR="00F62955">
        <w:t xml:space="preserve"> (npr. pet devetki ili </w:t>
      </w:r>
      <w:r w:rsidR="00F62955">
        <w:rPr>
          <w:i/>
        </w:rPr>
        <w:t xml:space="preserve">five nines </w:t>
      </w:r>
      <w:r w:rsidR="00F62955">
        <w:t xml:space="preserve">označava 99,999% dostupnost sustava). Tablica u nastavku prikazuje razine dostupnosti i vrijeme nedostupnosti sustava na </w:t>
      </w:r>
      <w:r w:rsidR="002F584E">
        <w:t>razini jedne godine i jednog mjeseca</w:t>
      </w:r>
      <w:r w:rsidR="00F62955">
        <w:t>.</w:t>
      </w:r>
    </w:p>
    <w:p w14:paraId="63C9EFF5" w14:textId="55076963" w:rsidR="00822666" w:rsidRDefault="00822666">
      <w:pPr>
        <w:spacing w:after="200" w:line="276" w:lineRule="auto"/>
      </w:pPr>
      <w:r>
        <w:br w:type="page"/>
      </w:r>
    </w:p>
    <w:tbl>
      <w:tblPr>
        <w:tblStyle w:val="TableGrid"/>
        <w:tblW w:w="9038" w:type="dxa"/>
        <w:tblLayout w:type="fixed"/>
        <w:tblLook w:val="04A0" w:firstRow="1" w:lastRow="0" w:firstColumn="1" w:lastColumn="0" w:noHBand="0" w:noVBand="1"/>
      </w:tblPr>
      <w:tblGrid>
        <w:gridCol w:w="1668"/>
        <w:gridCol w:w="2409"/>
        <w:gridCol w:w="2410"/>
        <w:gridCol w:w="2551"/>
      </w:tblGrid>
      <w:tr w:rsidR="006E19B9" w:rsidRPr="002F584E" w14:paraId="19726CBB" w14:textId="77777777" w:rsidTr="000109CB">
        <w:tc>
          <w:tcPr>
            <w:tcW w:w="1668" w:type="dxa"/>
            <w:vAlign w:val="center"/>
          </w:tcPr>
          <w:p w14:paraId="2880137E" w14:textId="2E2B5B46" w:rsidR="006E19B9" w:rsidRPr="002F584E" w:rsidRDefault="006E19B9" w:rsidP="000109CB">
            <w:pPr>
              <w:pStyle w:val="Tablica"/>
              <w:rPr>
                <w:b/>
              </w:rPr>
            </w:pPr>
            <w:r w:rsidRPr="002F584E">
              <w:rPr>
                <w:b/>
              </w:rPr>
              <w:lastRenderedPageBreak/>
              <w:t>Razina dostupnosti</w:t>
            </w:r>
          </w:p>
        </w:tc>
        <w:tc>
          <w:tcPr>
            <w:tcW w:w="2409" w:type="dxa"/>
            <w:vAlign w:val="center"/>
          </w:tcPr>
          <w:p w14:paraId="072C1443" w14:textId="3FC0C2DE" w:rsidR="006E19B9" w:rsidRPr="002F584E" w:rsidRDefault="006E19B9" w:rsidP="000109CB">
            <w:pPr>
              <w:pStyle w:val="Tablica"/>
              <w:rPr>
                <w:b/>
              </w:rPr>
            </w:pPr>
            <w:r w:rsidRPr="002F584E">
              <w:rPr>
                <w:b/>
              </w:rPr>
              <w:t>Popularni naziv</w:t>
            </w:r>
          </w:p>
        </w:tc>
        <w:tc>
          <w:tcPr>
            <w:tcW w:w="2410" w:type="dxa"/>
            <w:vAlign w:val="center"/>
          </w:tcPr>
          <w:p w14:paraId="5478A469" w14:textId="0D8374FF" w:rsidR="006E19B9" w:rsidRPr="002F584E" w:rsidRDefault="006E19B9" w:rsidP="000109CB">
            <w:pPr>
              <w:pStyle w:val="Tablica"/>
              <w:rPr>
                <w:b/>
              </w:rPr>
            </w:pPr>
            <w:r w:rsidRPr="002F584E">
              <w:rPr>
                <w:b/>
              </w:rPr>
              <w:t>Nedostupnost na razini jedne godine</w:t>
            </w:r>
          </w:p>
        </w:tc>
        <w:tc>
          <w:tcPr>
            <w:tcW w:w="2551" w:type="dxa"/>
            <w:vAlign w:val="center"/>
          </w:tcPr>
          <w:p w14:paraId="33482F9B" w14:textId="367866A9" w:rsidR="006E19B9" w:rsidRPr="002F584E" w:rsidRDefault="006E19B9" w:rsidP="000109CB">
            <w:pPr>
              <w:pStyle w:val="Tablica"/>
              <w:rPr>
                <w:b/>
              </w:rPr>
            </w:pPr>
            <w:r w:rsidRPr="002F584E">
              <w:rPr>
                <w:b/>
              </w:rPr>
              <w:t>Nedostupnost na razini jednog mjeseca</w:t>
            </w:r>
          </w:p>
        </w:tc>
      </w:tr>
      <w:tr w:rsidR="006E19B9" w14:paraId="41E79F49" w14:textId="77777777" w:rsidTr="000109CB">
        <w:tc>
          <w:tcPr>
            <w:tcW w:w="1668" w:type="dxa"/>
            <w:vAlign w:val="center"/>
          </w:tcPr>
          <w:p w14:paraId="55C2122E" w14:textId="04DE6E93" w:rsidR="006E19B9" w:rsidRPr="002F584E" w:rsidRDefault="006E19B9" w:rsidP="000109CB">
            <w:pPr>
              <w:pStyle w:val="Tablica"/>
            </w:pPr>
            <w:r w:rsidRPr="002F584E">
              <w:rPr>
                <w:rFonts w:ascii="Helvetica" w:hAnsi="Helvetica"/>
                <w:bCs/>
                <w:color w:val="000000"/>
              </w:rPr>
              <w:t>90%</w:t>
            </w:r>
          </w:p>
        </w:tc>
        <w:tc>
          <w:tcPr>
            <w:tcW w:w="2409" w:type="dxa"/>
            <w:vAlign w:val="center"/>
          </w:tcPr>
          <w:p w14:paraId="6907F5AD" w14:textId="7D34EA4F" w:rsidR="006E19B9" w:rsidRPr="002F584E" w:rsidRDefault="006E19B9" w:rsidP="000109CB">
            <w:pPr>
              <w:pStyle w:val="Tablica"/>
              <w:rPr>
                <w:rFonts w:ascii="Helvetica" w:hAnsi="Helvetica"/>
                <w:bCs/>
                <w:color w:val="000000"/>
              </w:rPr>
            </w:pPr>
            <w:r w:rsidRPr="002F584E">
              <w:rPr>
                <w:rFonts w:ascii="Helvetica" w:hAnsi="Helvetica"/>
                <w:bCs/>
                <w:color w:val="000000"/>
              </w:rPr>
              <w:t xml:space="preserve">Jedna devetka </w:t>
            </w:r>
            <w:r>
              <w:rPr>
                <w:rFonts w:ascii="Helvetica" w:hAnsi="Helvetica"/>
                <w:bCs/>
                <w:color w:val="000000"/>
              </w:rPr>
              <w:br/>
            </w:r>
            <w:r w:rsidRPr="002F584E">
              <w:rPr>
                <w:rFonts w:ascii="Helvetica" w:hAnsi="Helvetica"/>
                <w:bCs/>
                <w:color w:val="000000"/>
              </w:rPr>
              <w:t xml:space="preserve">(eng. </w:t>
            </w:r>
            <w:r w:rsidRPr="002F584E">
              <w:rPr>
                <w:rFonts w:ascii="Helvetica" w:hAnsi="Helvetica"/>
                <w:bCs/>
                <w:i/>
                <w:color w:val="000000"/>
              </w:rPr>
              <w:t>one nine</w:t>
            </w:r>
            <w:r w:rsidRPr="002F584E">
              <w:rPr>
                <w:rFonts w:ascii="Helvetica" w:hAnsi="Helvetica"/>
                <w:bCs/>
                <w:color w:val="000000"/>
              </w:rPr>
              <w:t>)</w:t>
            </w:r>
          </w:p>
        </w:tc>
        <w:tc>
          <w:tcPr>
            <w:tcW w:w="2410" w:type="dxa"/>
            <w:vAlign w:val="center"/>
          </w:tcPr>
          <w:p w14:paraId="11405D29" w14:textId="76225BA7" w:rsidR="006E19B9" w:rsidRPr="002F584E" w:rsidRDefault="005907B1" w:rsidP="000109CB">
            <w:pPr>
              <w:pStyle w:val="Tablica"/>
            </w:pPr>
            <w:r>
              <w:rPr>
                <w:rFonts w:ascii="Helvetica" w:hAnsi="Helvetica"/>
                <w:bCs/>
                <w:color w:val="000000"/>
              </w:rPr>
              <w:t>36,</w:t>
            </w:r>
            <w:r w:rsidR="006E19B9" w:rsidRPr="002F584E">
              <w:rPr>
                <w:rFonts w:ascii="Helvetica" w:hAnsi="Helvetica"/>
                <w:bCs/>
                <w:color w:val="000000"/>
              </w:rPr>
              <w:t xml:space="preserve">5 </w:t>
            </w:r>
            <w:r>
              <w:rPr>
                <w:rFonts w:ascii="Helvetica" w:hAnsi="Helvetica"/>
                <w:bCs/>
                <w:color w:val="000000"/>
              </w:rPr>
              <w:t>dana</w:t>
            </w:r>
          </w:p>
        </w:tc>
        <w:tc>
          <w:tcPr>
            <w:tcW w:w="2551" w:type="dxa"/>
            <w:vAlign w:val="center"/>
          </w:tcPr>
          <w:p w14:paraId="6D429754" w14:textId="125DA956" w:rsidR="006E19B9" w:rsidRPr="002F584E" w:rsidRDefault="009D5A20" w:rsidP="000109CB">
            <w:pPr>
              <w:pStyle w:val="Tablica"/>
            </w:pPr>
            <w:r>
              <w:rPr>
                <w:rFonts w:ascii="Helvetica" w:hAnsi="Helvetica"/>
                <w:bCs/>
                <w:color w:val="000000"/>
              </w:rPr>
              <w:t>3 dana</w:t>
            </w:r>
          </w:p>
        </w:tc>
      </w:tr>
      <w:tr w:rsidR="006E19B9" w14:paraId="3F2AD2A0" w14:textId="77777777" w:rsidTr="000109CB">
        <w:tc>
          <w:tcPr>
            <w:tcW w:w="1668" w:type="dxa"/>
            <w:vAlign w:val="center"/>
          </w:tcPr>
          <w:p w14:paraId="5F6E58E8" w14:textId="21A75B03" w:rsidR="006E19B9" w:rsidRPr="002F584E" w:rsidRDefault="006E19B9" w:rsidP="000109CB">
            <w:pPr>
              <w:pStyle w:val="Tablica"/>
            </w:pPr>
            <w:r w:rsidRPr="002F584E">
              <w:rPr>
                <w:rFonts w:ascii="Helvetica" w:hAnsi="Helvetica"/>
                <w:bCs/>
                <w:color w:val="000000"/>
              </w:rPr>
              <w:t>99%</w:t>
            </w:r>
          </w:p>
        </w:tc>
        <w:tc>
          <w:tcPr>
            <w:tcW w:w="2409" w:type="dxa"/>
            <w:vAlign w:val="center"/>
          </w:tcPr>
          <w:p w14:paraId="31626F6C" w14:textId="2C19026E" w:rsidR="006E19B9" w:rsidRPr="002F584E" w:rsidRDefault="006E19B9" w:rsidP="000109CB">
            <w:pPr>
              <w:pStyle w:val="Tablica"/>
              <w:rPr>
                <w:rFonts w:ascii="Helvetica" w:hAnsi="Helvetica"/>
                <w:bCs/>
                <w:color w:val="000000"/>
              </w:rPr>
            </w:pPr>
            <w:r>
              <w:rPr>
                <w:rFonts w:ascii="Helvetica" w:hAnsi="Helvetica"/>
                <w:bCs/>
                <w:color w:val="000000"/>
              </w:rPr>
              <w:t>Dvije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wo nines</w:t>
            </w:r>
            <w:r w:rsidRPr="002F584E">
              <w:rPr>
                <w:rFonts w:ascii="Helvetica" w:hAnsi="Helvetica"/>
                <w:bCs/>
                <w:color w:val="000000"/>
              </w:rPr>
              <w:t>)</w:t>
            </w:r>
          </w:p>
        </w:tc>
        <w:tc>
          <w:tcPr>
            <w:tcW w:w="2410" w:type="dxa"/>
            <w:vAlign w:val="center"/>
          </w:tcPr>
          <w:p w14:paraId="2755B6F1" w14:textId="52A8F97A"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65 </w:t>
            </w:r>
            <w:r>
              <w:rPr>
                <w:rFonts w:ascii="Helvetica" w:hAnsi="Helvetica"/>
                <w:bCs/>
                <w:color w:val="000000"/>
              </w:rPr>
              <w:t>dana</w:t>
            </w:r>
          </w:p>
        </w:tc>
        <w:tc>
          <w:tcPr>
            <w:tcW w:w="2551" w:type="dxa"/>
            <w:vAlign w:val="center"/>
          </w:tcPr>
          <w:p w14:paraId="1E57FC4B" w14:textId="647B8736" w:rsidR="006E19B9" w:rsidRPr="002F584E" w:rsidRDefault="009D5A20" w:rsidP="000109CB">
            <w:pPr>
              <w:pStyle w:val="Tablica"/>
            </w:pPr>
            <w:r>
              <w:rPr>
                <w:rFonts w:ascii="Helvetica" w:hAnsi="Helvetica"/>
                <w:bCs/>
                <w:color w:val="000000"/>
              </w:rPr>
              <w:t>7,2</w:t>
            </w:r>
            <w:r w:rsidR="006E19B9" w:rsidRPr="002F584E">
              <w:rPr>
                <w:rFonts w:ascii="Helvetica" w:hAnsi="Helvetica"/>
                <w:bCs/>
                <w:color w:val="000000"/>
              </w:rPr>
              <w:t xml:space="preserve"> </w:t>
            </w:r>
            <w:r>
              <w:rPr>
                <w:rFonts w:ascii="Helvetica" w:hAnsi="Helvetica"/>
                <w:bCs/>
                <w:color w:val="000000"/>
              </w:rPr>
              <w:t>sata</w:t>
            </w:r>
          </w:p>
        </w:tc>
      </w:tr>
      <w:tr w:rsidR="006E19B9" w14:paraId="0CE2521D" w14:textId="77777777" w:rsidTr="000109CB">
        <w:tc>
          <w:tcPr>
            <w:tcW w:w="1668" w:type="dxa"/>
            <w:vAlign w:val="center"/>
          </w:tcPr>
          <w:p w14:paraId="7E5E77E1" w14:textId="264C6977" w:rsidR="006E19B9" w:rsidRPr="002F584E" w:rsidRDefault="006E19B9" w:rsidP="000109CB">
            <w:pPr>
              <w:pStyle w:val="Tablica"/>
            </w:pPr>
            <w:r w:rsidRPr="002F584E">
              <w:rPr>
                <w:rFonts w:ascii="Helvetica" w:hAnsi="Helvetica"/>
                <w:bCs/>
                <w:color w:val="000000"/>
              </w:rPr>
              <w:t xml:space="preserve">99.9% </w:t>
            </w:r>
          </w:p>
        </w:tc>
        <w:tc>
          <w:tcPr>
            <w:tcW w:w="2409" w:type="dxa"/>
            <w:vAlign w:val="center"/>
          </w:tcPr>
          <w:p w14:paraId="6EDA355C" w14:textId="46A058E5" w:rsidR="006E19B9" w:rsidRPr="002F584E" w:rsidRDefault="006E19B9" w:rsidP="000109CB">
            <w:pPr>
              <w:pStyle w:val="Tablica"/>
              <w:rPr>
                <w:rFonts w:ascii="Helvetica" w:hAnsi="Helvetica"/>
                <w:bCs/>
                <w:color w:val="000000"/>
              </w:rPr>
            </w:pPr>
            <w:r>
              <w:rPr>
                <w:rFonts w:ascii="Helvetica" w:hAnsi="Helvetica"/>
                <w:bCs/>
                <w:color w:val="000000"/>
              </w:rPr>
              <w:t>Tri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hree nines</w:t>
            </w:r>
            <w:r w:rsidRPr="002F584E">
              <w:rPr>
                <w:rFonts w:ascii="Helvetica" w:hAnsi="Helvetica"/>
                <w:bCs/>
                <w:color w:val="000000"/>
              </w:rPr>
              <w:t>)</w:t>
            </w:r>
          </w:p>
        </w:tc>
        <w:tc>
          <w:tcPr>
            <w:tcW w:w="2410" w:type="dxa"/>
            <w:vAlign w:val="center"/>
          </w:tcPr>
          <w:p w14:paraId="0929F066" w14:textId="2D432B54" w:rsidR="006E19B9" w:rsidRPr="002F584E" w:rsidRDefault="005907B1" w:rsidP="000109CB">
            <w:pPr>
              <w:pStyle w:val="Tablica"/>
            </w:pPr>
            <w:r>
              <w:rPr>
                <w:rFonts w:ascii="Helvetica" w:hAnsi="Helvetica"/>
                <w:bCs/>
                <w:color w:val="000000"/>
              </w:rPr>
              <w:t>8,</w:t>
            </w:r>
            <w:r w:rsidR="006E19B9" w:rsidRPr="002F584E">
              <w:rPr>
                <w:rFonts w:ascii="Helvetica" w:hAnsi="Helvetica"/>
                <w:bCs/>
                <w:color w:val="000000"/>
              </w:rPr>
              <w:t xml:space="preserve">76 </w:t>
            </w:r>
            <w:r>
              <w:rPr>
                <w:rFonts w:ascii="Helvetica" w:hAnsi="Helvetica"/>
                <w:bCs/>
                <w:color w:val="000000"/>
              </w:rPr>
              <w:t>sati</w:t>
            </w:r>
          </w:p>
        </w:tc>
        <w:tc>
          <w:tcPr>
            <w:tcW w:w="2551" w:type="dxa"/>
            <w:vAlign w:val="center"/>
          </w:tcPr>
          <w:p w14:paraId="28F81DB2" w14:textId="4829D872" w:rsidR="006E19B9" w:rsidRPr="002F584E" w:rsidRDefault="006E19B9" w:rsidP="000109CB">
            <w:pPr>
              <w:pStyle w:val="Tablica"/>
            </w:pPr>
            <w:r w:rsidRPr="002F584E">
              <w:rPr>
                <w:rFonts w:ascii="Helvetica" w:hAnsi="Helvetica"/>
                <w:bCs/>
                <w:color w:val="000000"/>
              </w:rPr>
              <w:t>43</w:t>
            </w:r>
            <w:r w:rsidR="009D5A20">
              <w:rPr>
                <w:rFonts w:ascii="Helvetica" w:hAnsi="Helvetica"/>
                <w:bCs/>
                <w:color w:val="000000"/>
              </w:rPr>
              <w:t>,2</w:t>
            </w:r>
            <w:r w:rsidRPr="002F584E">
              <w:rPr>
                <w:rFonts w:ascii="Helvetica" w:hAnsi="Helvetica"/>
                <w:bCs/>
                <w:color w:val="000000"/>
              </w:rPr>
              <w:t xml:space="preserve"> </w:t>
            </w:r>
            <w:r w:rsidR="009D5A20">
              <w:rPr>
                <w:rFonts w:ascii="Helvetica" w:hAnsi="Helvetica"/>
                <w:bCs/>
                <w:color w:val="000000"/>
              </w:rPr>
              <w:t>minute</w:t>
            </w:r>
          </w:p>
        </w:tc>
      </w:tr>
      <w:tr w:rsidR="006E19B9" w14:paraId="56E60B0B" w14:textId="77777777" w:rsidTr="000109CB">
        <w:tc>
          <w:tcPr>
            <w:tcW w:w="1668" w:type="dxa"/>
            <w:vAlign w:val="center"/>
          </w:tcPr>
          <w:p w14:paraId="568B0110" w14:textId="41C5A5CE" w:rsidR="006E19B9" w:rsidRPr="002F584E" w:rsidRDefault="006E19B9" w:rsidP="000109CB">
            <w:pPr>
              <w:pStyle w:val="Tablica"/>
            </w:pPr>
            <w:r w:rsidRPr="002F584E">
              <w:rPr>
                <w:rFonts w:ascii="Helvetica" w:hAnsi="Helvetica"/>
                <w:bCs/>
                <w:color w:val="000000"/>
              </w:rPr>
              <w:t xml:space="preserve">99.99% </w:t>
            </w:r>
          </w:p>
        </w:tc>
        <w:tc>
          <w:tcPr>
            <w:tcW w:w="2409" w:type="dxa"/>
            <w:vAlign w:val="center"/>
          </w:tcPr>
          <w:p w14:paraId="134C3F0B" w14:textId="5B9E65AA" w:rsidR="006E19B9" w:rsidRPr="002F584E" w:rsidRDefault="006E19B9" w:rsidP="000109CB">
            <w:pPr>
              <w:pStyle w:val="Tablica"/>
              <w:rPr>
                <w:rFonts w:ascii="Helvetica" w:hAnsi="Helvetica"/>
                <w:bCs/>
                <w:color w:val="000000"/>
              </w:rPr>
            </w:pPr>
            <w:r>
              <w:rPr>
                <w:rFonts w:ascii="Helvetica" w:hAnsi="Helvetica"/>
                <w:bCs/>
                <w:color w:val="000000"/>
              </w:rPr>
              <w:t>Čet</w:t>
            </w:r>
            <w:r w:rsidR="00E01C75">
              <w:rPr>
                <w:rFonts w:ascii="Helvetica" w:hAnsi="Helvetica"/>
                <w:bCs/>
                <w:color w:val="000000"/>
              </w:rPr>
              <w:t>i</w:t>
            </w:r>
            <w:r>
              <w:rPr>
                <w:rFonts w:ascii="Helvetica" w:hAnsi="Helvetica"/>
                <w:bCs/>
                <w:color w:val="000000"/>
              </w:rPr>
              <w:t>ri devetke</w:t>
            </w:r>
            <w:r>
              <w:rPr>
                <w:rFonts w:ascii="Helvetica" w:hAnsi="Helvetica"/>
                <w:bCs/>
                <w:color w:val="000000"/>
              </w:rPr>
              <w:br/>
              <w:t xml:space="preserve">(eng. </w:t>
            </w:r>
            <w:r w:rsidRPr="006E19B9">
              <w:rPr>
                <w:rFonts w:ascii="Helvetica" w:hAnsi="Helvetica"/>
                <w:bCs/>
                <w:i/>
                <w:color w:val="000000"/>
              </w:rPr>
              <w:t>four nines</w:t>
            </w:r>
            <w:r w:rsidRPr="002F584E">
              <w:rPr>
                <w:rFonts w:ascii="Helvetica" w:hAnsi="Helvetica"/>
                <w:bCs/>
                <w:color w:val="000000"/>
              </w:rPr>
              <w:t>)</w:t>
            </w:r>
          </w:p>
        </w:tc>
        <w:tc>
          <w:tcPr>
            <w:tcW w:w="2410" w:type="dxa"/>
            <w:vAlign w:val="center"/>
          </w:tcPr>
          <w:p w14:paraId="2DB4A45F" w14:textId="2D688403" w:rsidR="006E19B9" w:rsidRPr="002F584E" w:rsidRDefault="005907B1" w:rsidP="000109CB">
            <w:pPr>
              <w:pStyle w:val="Tablica"/>
            </w:pPr>
            <w:r>
              <w:rPr>
                <w:rFonts w:ascii="Helvetica" w:hAnsi="Helvetica"/>
                <w:bCs/>
                <w:color w:val="000000"/>
              </w:rPr>
              <w:t>52,</w:t>
            </w:r>
            <w:r w:rsidR="006E19B9" w:rsidRPr="002F584E">
              <w:rPr>
                <w:rFonts w:ascii="Helvetica" w:hAnsi="Helvetica"/>
                <w:bCs/>
                <w:color w:val="000000"/>
              </w:rPr>
              <w:t xml:space="preserve">56 </w:t>
            </w:r>
            <w:r>
              <w:rPr>
                <w:rFonts w:ascii="Helvetica" w:hAnsi="Helvetica"/>
                <w:bCs/>
                <w:color w:val="000000"/>
              </w:rPr>
              <w:t>minute</w:t>
            </w:r>
          </w:p>
        </w:tc>
        <w:tc>
          <w:tcPr>
            <w:tcW w:w="2551" w:type="dxa"/>
            <w:vAlign w:val="center"/>
          </w:tcPr>
          <w:p w14:paraId="06129706" w14:textId="534201F5" w:rsidR="006E19B9" w:rsidRPr="002F584E" w:rsidRDefault="009D5A20" w:rsidP="000109CB">
            <w:pPr>
              <w:pStyle w:val="Tablica"/>
            </w:pPr>
            <w:r>
              <w:rPr>
                <w:rFonts w:ascii="Helvetica" w:hAnsi="Helvetica"/>
                <w:bCs/>
                <w:color w:val="000000"/>
              </w:rPr>
              <w:t>4,32</w:t>
            </w:r>
            <w:r w:rsidR="006E19B9" w:rsidRPr="002F584E">
              <w:rPr>
                <w:rFonts w:ascii="Helvetica" w:hAnsi="Helvetica"/>
                <w:bCs/>
                <w:color w:val="000000"/>
              </w:rPr>
              <w:t xml:space="preserve"> </w:t>
            </w:r>
            <w:r>
              <w:rPr>
                <w:rFonts w:ascii="Helvetica" w:hAnsi="Helvetica"/>
                <w:bCs/>
                <w:color w:val="000000"/>
              </w:rPr>
              <w:t>minute</w:t>
            </w:r>
          </w:p>
        </w:tc>
      </w:tr>
      <w:tr w:rsidR="006E19B9" w14:paraId="39FC01BC" w14:textId="77777777" w:rsidTr="000109CB">
        <w:tc>
          <w:tcPr>
            <w:tcW w:w="1668" w:type="dxa"/>
            <w:vAlign w:val="center"/>
          </w:tcPr>
          <w:p w14:paraId="34D8AD04" w14:textId="5E9FEF54" w:rsidR="006E19B9" w:rsidRPr="002F584E" w:rsidRDefault="006E19B9" w:rsidP="000109CB">
            <w:pPr>
              <w:pStyle w:val="Tablica"/>
            </w:pPr>
            <w:r w:rsidRPr="002F584E">
              <w:rPr>
                <w:rFonts w:ascii="Helvetica" w:hAnsi="Helvetica"/>
                <w:bCs/>
                <w:color w:val="000000"/>
              </w:rPr>
              <w:t xml:space="preserve">99.999% </w:t>
            </w:r>
          </w:p>
        </w:tc>
        <w:tc>
          <w:tcPr>
            <w:tcW w:w="2409" w:type="dxa"/>
            <w:vAlign w:val="center"/>
          </w:tcPr>
          <w:p w14:paraId="23122F04" w14:textId="0A09C850" w:rsidR="006E19B9" w:rsidRPr="002F584E" w:rsidRDefault="006E19B9" w:rsidP="000109CB">
            <w:pPr>
              <w:pStyle w:val="Tablica"/>
              <w:rPr>
                <w:rFonts w:ascii="Helvetica" w:hAnsi="Helvetica"/>
                <w:bCs/>
                <w:color w:val="000000"/>
              </w:rPr>
            </w:pPr>
            <w:r>
              <w:rPr>
                <w:rFonts w:ascii="Helvetica" w:hAnsi="Helvetica"/>
                <w:bCs/>
                <w:color w:val="000000"/>
              </w:rPr>
              <w:t>Pe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five nines</w:t>
            </w:r>
            <w:r w:rsidRPr="002F584E">
              <w:rPr>
                <w:rFonts w:ascii="Helvetica" w:hAnsi="Helvetica"/>
                <w:bCs/>
                <w:color w:val="000000"/>
              </w:rPr>
              <w:t>)</w:t>
            </w:r>
          </w:p>
        </w:tc>
        <w:tc>
          <w:tcPr>
            <w:tcW w:w="2410" w:type="dxa"/>
            <w:vAlign w:val="center"/>
          </w:tcPr>
          <w:p w14:paraId="77723DAE" w14:textId="2E6A02FB" w:rsidR="006E19B9" w:rsidRPr="002F584E" w:rsidRDefault="005907B1" w:rsidP="000109CB">
            <w:pPr>
              <w:pStyle w:val="Tablica"/>
            </w:pPr>
            <w:r>
              <w:rPr>
                <w:rFonts w:ascii="Helvetica" w:hAnsi="Helvetica"/>
                <w:bCs/>
                <w:color w:val="000000"/>
              </w:rPr>
              <w:t>5,</w:t>
            </w:r>
            <w:r w:rsidR="006E19B9" w:rsidRPr="002F584E">
              <w:rPr>
                <w:rFonts w:ascii="Helvetica" w:hAnsi="Helvetica"/>
                <w:bCs/>
                <w:color w:val="000000"/>
              </w:rPr>
              <w:t xml:space="preserve">26 </w:t>
            </w:r>
            <w:r>
              <w:rPr>
                <w:rFonts w:ascii="Helvetica" w:hAnsi="Helvetica"/>
                <w:bCs/>
                <w:color w:val="000000"/>
              </w:rPr>
              <w:t>minute</w:t>
            </w:r>
          </w:p>
        </w:tc>
        <w:tc>
          <w:tcPr>
            <w:tcW w:w="2551" w:type="dxa"/>
            <w:vAlign w:val="center"/>
          </w:tcPr>
          <w:p w14:paraId="74B52422" w14:textId="2E84CAF9"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60FF6BEF" w14:textId="77777777" w:rsidTr="000109CB">
        <w:tc>
          <w:tcPr>
            <w:tcW w:w="1668" w:type="dxa"/>
            <w:vAlign w:val="center"/>
          </w:tcPr>
          <w:p w14:paraId="49C78D1F" w14:textId="4B706DBB" w:rsidR="006E19B9" w:rsidRPr="002F584E" w:rsidRDefault="006E19B9" w:rsidP="000109CB">
            <w:pPr>
              <w:pStyle w:val="Tablica"/>
            </w:pPr>
            <w:r w:rsidRPr="002F584E">
              <w:rPr>
                <w:rFonts w:ascii="Helvetica" w:hAnsi="Helvetica"/>
                <w:bCs/>
                <w:color w:val="000000"/>
              </w:rPr>
              <w:t xml:space="preserve">99.9999% </w:t>
            </w:r>
          </w:p>
        </w:tc>
        <w:tc>
          <w:tcPr>
            <w:tcW w:w="2409" w:type="dxa"/>
            <w:vAlign w:val="center"/>
          </w:tcPr>
          <w:p w14:paraId="727D1A25" w14:textId="7E693B4D" w:rsidR="006E19B9" w:rsidRPr="002F584E" w:rsidRDefault="006E19B9" w:rsidP="000109CB">
            <w:pPr>
              <w:pStyle w:val="Tablica"/>
              <w:rPr>
                <w:rFonts w:ascii="Helvetica" w:hAnsi="Helvetica"/>
                <w:bCs/>
                <w:color w:val="000000"/>
              </w:rPr>
            </w:pPr>
            <w:r>
              <w:rPr>
                <w:rFonts w:ascii="Helvetica" w:hAnsi="Helvetica"/>
                <w:bCs/>
                <w:color w:val="000000"/>
              </w:rPr>
              <w:t>Šes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six nines</w:t>
            </w:r>
            <w:r w:rsidRPr="002F584E">
              <w:rPr>
                <w:rFonts w:ascii="Helvetica" w:hAnsi="Helvetica"/>
                <w:bCs/>
                <w:color w:val="000000"/>
              </w:rPr>
              <w:t>)</w:t>
            </w:r>
          </w:p>
        </w:tc>
        <w:tc>
          <w:tcPr>
            <w:tcW w:w="2410" w:type="dxa"/>
            <w:vAlign w:val="center"/>
          </w:tcPr>
          <w:p w14:paraId="077DBC9A" w14:textId="3927B4F5" w:rsidR="006E19B9" w:rsidRPr="002F584E" w:rsidRDefault="005907B1" w:rsidP="000109CB">
            <w:pPr>
              <w:pStyle w:val="Tablica"/>
            </w:pPr>
            <w:r>
              <w:rPr>
                <w:rFonts w:ascii="Helvetica" w:hAnsi="Helvetica"/>
                <w:bCs/>
                <w:color w:val="000000"/>
              </w:rPr>
              <w:t>31,</w:t>
            </w:r>
            <w:r w:rsidR="006E19B9" w:rsidRPr="002F584E">
              <w:rPr>
                <w:rFonts w:ascii="Helvetica" w:hAnsi="Helvetica"/>
                <w:bCs/>
                <w:color w:val="000000"/>
              </w:rPr>
              <w:t xml:space="preserve">5 </w:t>
            </w:r>
            <w:r>
              <w:rPr>
                <w:rFonts w:ascii="Helvetica" w:hAnsi="Helvetica"/>
                <w:bCs/>
                <w:color w:val="000000"/>
              </w:rPr>
              <w:t>sekunde</w:t>
            </w:r>
          </w:p>
        </w:tc>
        <w:tc>
          <w:tcPr>
            <w:tcW w:w="2551" w:type="dxa"/>
            <w:vAlign w:val="center"/>
          </w:tcPr>
          <w:p w14:paraId="7DB9075B" w14:textId="1C51821B"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5CFE5C85" w14:textId="77777777" w:rsidTr="000109CB">
        <w:tc>
          <w:tcPr>
            <w:tcW w:w="1668" w:type="dxa"/>
            <w:vAlign w:val="center"/>
          </w:tcPr>
          <w:p w14:paraId="257D04CB" w14:textId="632FD08F" w:rsidR="006E19B9" w:rsidRPr="002F584E" w:rsidRDefault="006E19B9" w:rsidP="000109CB">
            <w:pPr>
              <w:pStyle w:val="Tablica"/>
            </w:pPr>
            <w:r w:rsidRPr="002F584E">
              <w:rPr>
                <w:rFonts w:ascii="Helvetica" w:hAnsi="Helvetica"/>
                <w:bCs/>
                <w:color w:val="000000"/>
              </w:rPr>
              <w:t xml:space="preserve">99.99999% </w:t>
            </w:r>
          </w:p>
        </w:tc>
        <w:tc>
          <w:tcPr>
            <w:tcW w:w="2409" w:type="dxa"/>
            <w:vAlign w:val="center"/>
          </w:tcPr>
          <w:p w14:paraId="53B6A550" w14:textId="62E4E017" w:rsidR="006E19B9" w:rsidRPr="002F584E" w:rsidRDefault="002622A1" w:rsidP="000109CB">
            <w:pPr>
              <w:pStyle w:val="Tablica"/>
              <w:rPr>
                <w:rFonts w:ascii="Helvetica" w:hAnsi="Helvetica"/>
                <w:bCs/>
                <w:color w:val="000000"/>
              </w:rPr>
            </w:pPr>
            <w:r>
              <w:rPr>
                <w:rFonts w:ascii="Helvetica" w:hAnsi="Helvetica"/>
                <w:bCs/>
                <w:color w:val="000000"/>
              </w:rPr>
              <w:t>Sed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seven nines</w:t>
            </w:r>
            <w:r w:rsidRPr="002F584E">
              <w:rPr>
                <w:rFonts w:ascii="Helvetica" w:hAnsi="Helvetica"/>
                <w:bCs/>
                <w:color w:val="000000"/>
              </w:rPr>
              <w:t>)</w:t>
            </w:r>
          </w:p>
        </w:tc>
        <w:tc>
          <w:tcPr>
            <w:tcW w:w="2410" w:type="dxa"/>
            <w:vAlign w:val="center"/>
          </w:tcPr>
          <w:p w14:paraId="482DB1F1" w14:textId="739CDF5B"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15 </w:t>
            </w:r>
            <w:r>
              <w:rPr>
                <w:rFonts w:ascii="Helvetica" w:hAnsi="Helvetica"/>
                <w:bCs/>
                <w:color w:val="000000"/>
              </w:rPr>
              <w:t>sekunde</w:t>
            </w:r>
          </w:p>
        </w:tc>
        <w:tc>
          <w:tcPr>
            <w:tcW w:w="2551" w:type="dxa"/>
            <w:vAlign w:val="center"/>
          </w:tcPr>
          <w:p w14:paraId="1C104E5C" w14:textId="49F1C2B1" w:rsidR="006E19B9" w:rsidRPr="002F584E" w:rsidRDefault="009D5A20" w:rsidP="000109CB">
            <w:pPr>
              <w:pStyle w:val="Tablica"/>
            </w:pPr>
            <w:r>
              <w:rPr>
                <w:rFonts w:ascii="Helvetica" w:hAnsi="Helvetica"/>
                <w:bCs/>
                <w:color w:val="000000"/>
              </w:rPr>
              <w:t>25</w:t>
            </w:r>
            <w:r w:rsidR="001B0167">
              <w:rPr>
                <w:rFonts w:ascii="Helvetica" w:hAnsi="Helvetica"/>
                <w:bCs/>
                <w:color w:val="000000"/>
              </w:rPr>
              <w:t>9</w:t>
            </w:r>
            <w:r>
              <w:rPr>
                <w:rFonts w:ascii="Helvetica" w:hAnsi="Helvetica"/>
                <w:bCs/>
                <w:color w:val="000000"/>
              </w:rPr>
              <w:t>,2</w:t>
            </w:r>
            <w:r w:rsidR="006E19B9" w:rsidRPr="002F584E">
              <w:rPr>
                <w:rFonts w:ascii="Helvetica" w:hAnsi="Helvetica"/>
                <w:bCs/>
                <w:color w:val="000000"/>
              </w:rPr>
              <w:t xml:space="preserve"> </w:t>
            </w:r>
            <w:r w:rsidR="001B0167">
              <w:rPr>
                <w:rFonts w:ascii="Helvetica" w:hAnsi="Helvetica"/>
                <w:bCs/>
                <w:color w:val="000000"/>
              </w:rPr>
              <w:t>milisekunde</w:t>
            </w:r>
          </w:p>
        </w:tc>
      </w:tr>
      <w:tr w:rsidR="006E19B9" w14:paraId="29311994" w14:textId="77777777" w:rsidTr="000109CB">
        <w:tc>
          <w:tcPr>
            <w:tcW w:w="1668" w:type="dxa"/>
            <w:vAlign w:val="center"/>
          </w:tcPr>
          <w:p w14:paraId="2B2854BC" w14:textId="2EBA4D3E" w:rsidR="006E19B9" w:rsidRPr="002F584E" w:rsidRDefault="006E19B9" w:rsidP="000109CB">
            <w:pPr>
              <w:pStyle w:val="Tablica"/>
            </w:pPr>
            <w:r w:rsidRPr="002F584E">
              <w:rPr>
                <w:rFonts w:ascii="Helvetica" w:hAnsi="Helvetica"/>
                <w:bCs/>
                <w:color w:val="000000"/>
              </w:rPr>
              <w:t>99.999999%</w:t>
            </w:r>
          </w:p>
        </w:tc>
        <w:tc>
          <w:tcPr>
            <w:tcW w:w="2409" w:type="dxa"/>
            <w:vAlign w:val="center"/>
          </w:tcPr>
          <w:p w14:paraId="536AB579" w14:textId="50E696C3" w:rsidR="006E19B9" w:rsidRPr="002F584E" w:rsidRDefault="002622A1" w:rsidP="000109CB">
            <w:pPr>
              <w:pStyle w:val="Tablica"/>
              <w:rPr>
                <w:rFonts w:ascii="Helvetica" w:hAnsi="Helvetica"/>
                <w:bCs/>
                <w:color w:val="000000"/>
              </w:rPr>
            </w:pPr>
            <w:r>
              <w:rPr>
                <w:rFonts w:ascii="Helvetica" w:hAnsi="Helvetica"/>
                <w:bCs/>
                <w:color w:val="000000"/>
              </w:rPr>
              <w:t>Os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eight nines</w:t>
            </w:r>
            <w:r w:rsidRPr="002F584E">
              <w:rPr>
                <w:rFonts w:ascii="Helvetica" w:hAnsi="Helvetica"/>
                <w:bCs/>
                <w:color w:val="000000"/>
              </w:rPr>
              <w:t>)</w:t>
            </w:r>
          </w:p>
        </w:tc>
        <w:tc>
          <w:tcPr>
            <w:tcW w:w="2410" w:type="dxa"/>
            <w:vAlign w:val="center"/>
          </w:tcPr>
          <w:p w14:paraId="454781AB" w14:textId="0B000F62" w:rsidR="006E19B9" w:rsidRPr="002F584E" w:rsidRDefault="005907B1" w:rsidP="000109CB">
            <w:pPr>
              <w:pStyle w:val="Tablica"/>
            </w:pPr>
            <w:r>
              <w:rPr>
                <w:rFonts w:ascii="Helvetica" w:hAnsi="Helvetica"/>
                <w:bCs/>
                <w:color w:val="000000"/>
              </w:rPr>
              <w:t>315,56</w:t>
            </w:r>
            <w:r w:rsidR="006E19B9" w:rsidRPr="002F584E">
              <w:rPr>
                <w:rFonts w:ascii="Helvetica" w:hAnsi="Helvetica"/>
                <w:bCs/>
                <w:color w:val="000000"/>
              </w:rPr>
              <w:t xml:space="preserve"> </w:t>
            </w:r>
            <w:r>
              <w:rPr>
                <w:rFonts w:ascii="Helvetica" w:hAnsi="Helvetica"/>
                <w:bCs/>
                <w:color w:val="000000"/>
              </w:rPr>
              <w:t>milisekundi</w:t>
            </w:r>
          </w:p>
        </w:tc>
        <w:tc>
          <w:tcPr>
            <w:tcW w:w="2551" w:type="dxa"/>
            <w:vAlign w:val="center"/>
          </w:tcPr>
          <w:p w14:paraId="63466100" w14:textId="1FEF5522" w:rsidR="006E19B9" w:rsidRPr="002F584E" w:rsidRDefault="001B0167" w:rsidP="000109CB">
            <w:pPr>
              <w:pStyle w:val="Tablica"/>
              <w:keepNext/>
            </w:pPr>
            <w:r>
              <w:rPr>
                <w:rFonts w:ascii="Helvetica" w:hAnsi="Helvetica"/>
                <w:bCs/>
                <w:color w:val="000000"/>
              </w:rPr>
              <w:t>25,9</w:t>
            </w:r>
            <w:r w:rsidR="006E19B9" w:rsidRPr="002F584E">
              <w:rPr>
                <w:rFonts w:ascii="Helvetica" w:hAnsi="Helvetica"/>
                <w:bCs/>
                <w:color w:val="000000"/>
              </w:rPr>
              <w:t xml:space="preserve">2 </w:t>
            </w:r>
            <w:r>
              <w:rPr>
                <w:rFonts w:ascii="Helvetica" w:hAnsi="Helvetica"/>
                <w:bCs/>
                <w:color w:val="000000"/>
              </w:rPr>
              <w:t>milisekunde</w:t>
            </w:r>
          </w:p>
        </w:tc>
      </w:tr>
    </w:tbl>
    <w:p w14:paraId="1DD29EBC" w14:textId="1FEB662E" w:rsidR="00DB663F" w:rsidRPr="00F6028A" w:rsidRDefault="001B0167" w:rsidP="001B0167">
      <w:pPr>
        <w:pStyle w:val="Caption"/>
        <w:rPr>
          <w:i w:val="0"/>
        </w:rPr>
      </w:pPr>
      <w:r w:rsidRPr="00F12654">
        <w:rPr>
          <w:b/>
        </w:rPr>
        <w:t xml:space="preserve">Tablica </w:t>
      </w:r>
      <w:r w:rsidRPr="00F12654">
        <w:rPr>
          <w:b/>
        </w:rPr>
        <w:fldChar w:fldCharType="begin"/>
      </w:r>
      <w:r w:rsidRPr="00F12654">
        <w:rPr>
          <w:b/>
        </w:rPr>
        <w:instrText xml:space="preserve"> SEQ Tablica \* ARABIC </w:instrText>
      </w:r>
      <w:r w:rsidRPr="00F12654">
        <w:rPr>
          <w:b/>
        </w:rPr>
        <w:fldChar w:fldCharType="separate"/>
      </w:r>
      <w:r w:rsidR="00671FB9">
        <w:rPr>
          <w:b/>
          <w:noProof/>
        </w:rPr>
        <w:t>7</w:t>
      </w:r>
      <w:r w:rsidRPr="00F12654">
        <w:rPr>
          <w:b/>
        </w:rPr>
        <w:fldChar w:fldCharType="end"/>
      </w:r>
      <w:r>
        <w:t>: Razine dostupnosti računalnih sustava</w:t>
      </w:r>
      <w:r>
        <w:rPr>
          <w:rStyle w:val="FootnoteReference"/>
        </w:rPr>
        <w:footnoteReference w:id="9"/>
      </w:r>
    </w:p>
    <w:p w14:paraId="3F86E798" w14:textId="3E6FA2A8" w:rsidR="00AB0C32" w:rsidRDefault="00E72529" w:rsidP="00AB0C32">
      <w:pPr>
        <w:pStyle w:val="FOINaslov2"/>
      </w:pPr>
      <w:bookmarkStart w:id="24" w:name="_Toc366305647"/>
      <w:r>
        <w:t>Testiranje performansi web sustava</w:t>
      </w:r>
      <w:bookmarkEnd w:id="24"/>
    </w:p>
    <w:p w14:paraId="23B586EE" w14:textId="65D86A85" w:rsidR="007071C3" w:rsidRDefault="008034AB" w:rsidP="007071C3">
      <w:pPr>
        <w:pStyle w:val="Tekst"/>
      </w:pPr>
      <w:r>
        <w:t xml:space="preserve">Testiranje performansi web sustava </w:t>
      </w:r>
      <w:r w:rsidR="00CF29BE">
        <w:t>simuliranjem opterećenja</w:t>
      </w:r>
      <w:r w:rsidR="00E61267">
        <w:t xml:space="preserve"> </w:t>
      </w:r>
      <w:r>
        <w:t>omogućava uvid u kapacitet</w:t>
      </w:r>
      <w:r w:rsidR="00CF29BE">
        <w:t>e</w:t>
      </w:r>
      <w:r>
        <w:t xml:space="preserve"> sustava </w:t>
      </w:r>
      <w:r w:rsidR="00CF29BE">
        <w:t>i</w:t>
      </w:r>
      <w:r>
        <w:t xml:space="preserve"> planiranje potrebnih resursa</w:t>
      </w:r>
      <w:r w:rsidR="00884659">
        <w:t xml:space="preserve"> temeljeno na </w:t>
      </w:r>
      <w:r w:rsidR="0074043A">
        <w:t xml:space="preserve">stvarnim </w:t>
      </w:r>
      <w:r w:rsidR="000B0AB4">
        <w:t>okolnostima</w:t>
      </w:r>
      <w:r>
        <w:t>.</w:t>
      </w:r>
      <w:r w:rsidR="00E61267">
        <w:t xml:space="preserve"> </w:t>
      </w:r>
      <w:r>
        <w:t xml:space="preserve">Postupnim povećanjem opterećenja (eng. </w:t>
      </w:r>
      <w:r>
        <w:rPr>
          <w:i/>
        </w:rPr>
        <w:t>load</w:t>
      </w:r>
      <w:r>
        <w:t xml:space="preserve">) tijekom testiranja performanse sustava </w:t>
      </w:r>
      <w:r w:rsidR="00DF493C">
        <w:t xml:space="preserve">očekivano će </w:t>
      </w:r>
      <w:r>
        <w:t>opadati. Testiranje kod kojeg se testni promet povećava do granice nakon koje sustav postaje nestabilan i n</w:t>
      </w:r>
      <w:r w:rsidR="00E01C75">
        <w:t>e može</w:t>
      </w:r>
      <w:r>
        <w:t xml:space="preserve"> </w:t>
      </w:r>
      <w:r w:rsidR="00E61267">
        <w:t>obrađivati zahtjeve</w:t>
      </w:r>
      <w:r>
        <w:t xml:space="preserve"> </w:t>
      </w:r>
      <w:r w:rsidR="0074043A">
        <w:t>naziva se</w:t>
      </w:r>
      <w:r>
        <w:t xml:space="preserve"> testiranjem granica web sustava (eng. </w:t>
      </w:r>
      <w:r>
        <w:rPr>
          <w:i/>
        </w:rPr>
        <w:t xml:space="preserve">stress </w:t>
      </w:r>
      <w:r w:rsidRPr="008034AB">
        <w:rPr>
          <w:i/>
        </w:rPr>
        <w:t>testing</w:t>
      </w:r>
      <w:r>
        <w:t xml:space="preserve">). Takvo testiranje omogućava </w:t>
      </w:r>
      <w:r w:rsidR="0074043A">
        <w:t>utvrđivanje</w:t>
      </w:r>
      <w:r>
        <w:t xml:space="preserve"> maksimalne količine prometa koju web sustav može podnijeti (granični promet). </w:t>
      </w:r>
    </w:p>
    <w:p w14:paraId="28E2BDDD" w14:textId="69293661" w:rsidR="008A4BB1" w:rsidRPr="00020B8D" w:rsidRDefault="00C64AA5" w:rsidP="005D3B6D">
      <w:pPr>
        <w:pStyle w:val="Tekst"/>
        <w:rPr>
          <w:b/>
          <w:bCs/>
        </w:rPr>
      </w:pPr>
      <w:r>
        <w:t>Prije</w:t>
      </w:r>
      <w:r w:rsidR="008034AB">
        <w:t xml:space="preserve"> mjerenja performansi web </w:t>
      </w:r>
      <w:r w:rsidR="00E01C75">
        <w:t>sustava</w:t>
      </w:r>
      <w:r w:rsidR="008034AB">
        <w:t xml:space="preserve"> potrebno je definirati parametre testiranja: trajanje testa (eng. </w:t>
      </w:r>
      <w:r w:rsidR="008034AB">
        <w:rPr>
          <w:i/>
        </w:rPr>
        <w:t>duration</w:t>
      </w:r>
      <w:r w:rsidR="008034AB">
        <w:t xml:space="preserve">), broj ponavljanja (eng. </w:t>
      </w:r>
      <w:r w:rsidR="008034AB">
        <w:rPr>
          <w:i/>
        </w:rPr>
        <w:t>repetitions</w:t>
      </w:r>
      <w:r w:rsidR="008034AB">
        <w:t xml:space="preserve">), vrijeme razmaka između uzastopnih zahtjeva (eng. </w:t>
      </w:r>
      <w:r w:rsidR="008034AB">
        <w:rPr>
          <w:i/>
        </w:rPr>
        <w:t>delay</w:t>
      </w:r>
      <w:r w:rsidR="008034AB">
        <w:t xml:space="preserve">) te broj paralelno simuliranih korisnika (eng. </w:t>
      </w:r>
      <w:r w:rsidR="008034AB">
        <w:rPr>
          <w:i/>
        </w:rPr>
        <w:t>concurrent users</w:t>
      </w:r>
      <w:r w:rsidR="008034AB">
        <w:t xml:space="preserve">). Parametre testiranja potrebno je prilagoditi tipu web sustava i očekivanoj količini </w:t>
      </w:r>
      <w:r w:rsidR="008034AB">
        <w:lastRenderedPageBreak/>
        <w:t xml:space="preserve">prometa (tj. korisnika u jedinici vremena) te uvijek koristiti jednake parametre testiranja </w:t>
      </w:r>
      <w:r w:rsidR="000776E1">
        <w:t>tijekom procesa</w:t>
      </w:r>
      <w:r w:rsidR="008034AB">
        <w:t xml:space="preserve"> optimizacije kako bi se rezultati testiranja mogli usporediti.</w:t>
      </w:r>
      <w:r w:rsidR="002D1268">
        <w:t xml:space="preserve"> Testiranje web sustava zaht</w:t>
      </w:r>
      <w:r w:rsidR="005D3B6D">
        <w:t>i</w:t>
      </w:r>
      <w:r w:rsidR="002D1268">
        <w:t xml:space="preserve">jeva definiranje ciljnih lokacija </w:t>
      </w:r>
      <w:r w:rsidR="00401110">
        <w:t xml:space="preserve">(sučelja) </w:t>
      </w:r>
      <w:r w:rsidR="005D3B6D">
        <w:t>web sustava koje će biti testirane (tj. listu URL-ova prema kojima će se generirati promet). Ciljne lokacije testiranja određuju se temeljem iskustva arhitekta web sustava i obično se radi o ključnim lokacijama i funkcionalnostima</w:t>
      </w:r>
      <w:r w:rsidR="009F3E1A">
        <w:t xml:space="preserve"> web sustava</w:t>
      </w:r>
      <w:r w:rsidR="005D3B6D">
        <w:t xml:space="preserve">. Ciljne lokacije moguće je odrediti temeljem povijesnih podataka </w:t>
      </w:r>
      <w:r w:rsidR="00E61267">
        <w:t>dostupnih kroz analitičke alate ili tzv</w:t>
      </w:r>
      <w:r w:rsidR="0088273A">
        <w:t>.</w:t>
      </w:r>
      <w:r w:rsidR="00E61267">
        <w:t xml:space="preserve"> </w:t>
      </w:r>
      <w:r w:rsidR="00E61267" w:rsidRPr="00E61267">
        <w:t>"</w:t>
      </w:r>
      <w:r w:rsidR="00E61267">
        <w:t>log</w:t>
      </w:r>
      <w:r w:rsidR="00E61267" w:rsidRPr="00E61267">
        <w:t>"</w:t>
      </w:r>
      <w:r w:rsidR="00E61267">
        <w:t xml:space="preserve"> zapise poslužitelja </w:t>
      </w:r>
      <w:r w:rsidR="005D3B6D">
        <w:t xml:space="preserve">te </w:t>
      </w:r>
      <w:r w:rsidR="00E01C75">
        <w:t xml:space="preserve">tako </w:t>
      </w:r>
      <w:r w:rsidR="005D3B6D">
        <w:t xml:space="preserve">simulirati promet iz prošlosti </w:t>
      </w:r>
      <w:r w:rsidR="00020B8D">
        <w:t xml:space="preserve">i </w:t>
      </w:r>
      <w:r w:rsidR="005D3B6D">
        <w:t xml:space="preserve">osigurati da performanse web sustava nakon optimizacije nisu degradirane. Takvo testiranje (temeljeno na povijesnim podacima) nazivamo regresijskim testiranjem web sustava i </w:t>
      </w:r>
      <w:r w:rsidR="00020B8D">
        <w:t xml:space="preserve">najpouzdaniji je </w:t>
      </w:r>
      <w:r w:rsidR="0088273A">
        <w:t>način</w:t>
      </w:r>
      <w:r w:rsidR="00020B8D">
        <w:t xml:space="preserve"> t</w:t>
      </w:r>
      <w:r w:rsidR="0088273A">
        <w:t xml:space="preserve">estiranja </w:t>
      </w:r>
      <w:r w:rsidR="007E6CCF">
        <w:t>stabilnosti web sustava nakon izmjena</w:t>
      </w:r>
      <w:r w:rsidR="0088273A">
        <w:t>. P</w:t>
      </w:r>
      <w:r w:rsidR="006A54C6">
        <w:t>romjene</w:t>
      </w:r>
      <w:r w:rsidR="00020B8D">
        <w:t xml:space="preserve"> </w:t>
      </w:r>
      <w:r w:rsidR="00461BE0">
        <w:t xml:space="preserve">programskog koda, </w:t>
      </w:r>
      <w:r w:rsidR="00020B8D">
        <w:t xml:space="preserve">infrastrukture ili arhitekture web sustava (npr. promjena </w:t>
      </w:r>
      <w:r w:rsidR="007E6CCF">
        <w:t xml:space="preserve">većih cjelina programskog koda ili zamjena </w:t>
      </w:r>
      <w:r w:rsidR="00020B8D">
        <w:t xml:space="preserve">web poslužitelja) </w:t>
      </w:r>
      <w:r w:rsidR="00461BE0">
        <w:t xml:space="preserve">kritični su zahvati za web sustave visokih performansi i svaka </w:t>
      </w:r>
      <w:r w:rsidR="006A54C6">
        <w:t xml:space="preserve">potencijalno </w:t>
      </w:r>
      <w:r w:rsidR="00461BE0">
        <w:t xml:space="preserve">može </w:t>
      </w:r>
      <w:r w:rsidR="00020B8D">
        <w:t>degradirati performanse</w:t>
      </w:r>
      <w:r w:rsidR="00407D8D">
        <w:t xml:space="preserve">. Regresijsko testiranje može potvrditi </w:t>
      </w:r>
      <w:r w:rsidR="00461BE0">
        <w:t>da</w:t>
      </w:r>
      <w:r w:rsidR="00020B8D">
        <w:t xml:space="preserve"> će web sustav nakon</w:t>
      </w:r>
      <w:r w:rsidR="00461BE0">
        <w:t xml:space="preserve"> </w:t>
      </w:r>
      <w:r w:rsidR="00C547AF">
        <w:t>takvih promjena i dalje</w:t>
      </w:r>
      <w:r w:rsidR="00020B8D">
        <w:t xml:space="preserve"> </w:t>
      </w:r>
      <w:r w:rsidR="00E01C75">
        <w:t>moći</w:t>
      </w:r>
      <w:r w:rsidR="00020B8D">
        <w:t xml:space="preserve"> podnijeti </w:t>
      </w:r>
      <w:r w:rsidR="00C547AF">
        <w:t>uobičajenu</w:t>
      </w:r>
      <w:r w:rsidR="00020B8D">
        <w:t xml:space="preserve"> količinu prometa (eng.</w:t>
      </w:r>
      <w:r w:rsidR="00020B8D">
        <w:rPr>
          <w:i/>
        </w:rPr>
        <w:t xml:space="preserve"> average load</w:t>
      </w:r>
      <w:r w:rsidR="00020B8D">
        <w:t>) i vršnu količinu prometa (eng.</w:t>
      </w:r>
      <w:r w:rsidR="00020B8D">
        <w:rPr>
          <w:i/>
        </w:rPr>
        <w:t xml:space="preserve"> peak load</w:t>
      </w:r>
      <w:r w:rsidR="00407D8D">
        <w:t>)</w:t>
      </w:r>
      <w:r w:rsidR="00461BE0">
        <w:t>.</w:t>
      </w:r>
    </w:p>
    <w:p w14:paraId="6C053FB0" w14:textId="77777777" w:rsidR="005D3B6D" w:rsidRDefault="005D3B6D">
      <w:pPr>
        <w:spacing w:after="200" w:line="276" w:lineRule="auto"/>
        <w:rPr>
          <w:b/>
          <w:bCs/>
          <w:sz w:val="36"/>
        </w:rPr>
      </w:pPr>
      <w:r>
        <w:br w:type="page"/>
      </w:r>
    </w:p>
    <w:p w14:paraId="56C21738" w14:textId="6F5A0881" w:rsidR="009C0AD3" w:rsidRDefault="009C0AD3" w:rsidP="009C0AD3">
      <w:pPr>
        <w:pStyle w:val="FOINaslov1"/>
      </w:pPr>
      <w:bookmarkStart w:id="25" w:name="_Toc366305648"/>
      <w:r>
        <w:lastRenderedPageBreak/>
        <w:t>Razvoj web sustava visokih performansi</w:t>
      </w:r>
      <w:bookmarkEnd w:id="25"/>
    </w:p>
    <w:p w14:paraId="1F18ED9B" w14:textId="0AC7F7C4" w:rsidR="00DA7508" w:rsidRDefault="00DA7508" w:rsidP="00DA7508">
      <w:pPr>
        <w:pStyle w:val="Tekst"/>
      </w:pPr>
      <w:r>
        <w:t xml:space="preserve">Web sustavi visokih performansi svoje zadatke najčešće obavljaju u uvjetima visokog </w:t>
      </w:r>
      <w:r w:rsidR="007D1BF6">
        <w:t>opterećenja (velika količina prometa)</w:t>
      </w:r>
      <w:r w:rsidR="007B259E">
        <w:t xml:space="preserve">, a </w:t>
      </w:r>
      <w:r w:rsidR="002F1A4E">
        <w:t xml:space="preserve">često se </w:t>
      </w:r>
      <w:r w:rsidR="007B259E">
        <w:t xml:space="preserve">sastoje od većeg broja različitih poslužitelja (web poslužitelj, poslužitelj baze podataka, poslužitelj za </w:t>
      </w:r>
      <w:r w:rsidR="0029764E">
        <w:t xml:space="preserve">privremenu pohranu podataka i sl.). </w:t>
      </w:r>
      <w:r w:rsidR="007B259E">
        <w:t>Takvi web sustavi najčešće obradu na strani poslužitelja moraju dovršiti unutar 100 milisekundi kako bi se stvorili uvjeti za postizanje efekta instantnosti kod krajnjeg korisnika. U nastavku rada napravljen je pregled pr</w:t>
      </w:r>
      <w:r w:rsidR="002F6CB5">
        <w:t>ocesa razvoja web sustava visok</w:t>
      </w:r>
      <w:r w:rsidR="007B259E">
        <w:t xml:space="preserve">ih performansi, </w:t>
      </w:r>
      <w:r w:rsidR="007D1BF6">
        <w:t xml:space="preserve">mjerenja </w:t>
      </w:r>
      <w:r w:rsidR="007B259E">
        <w:t>performansi web sustava te mehanizmi za optimizaciju web sustava.</w:t>
      </w:r>
    </w:p>
    <w:p w14:paraId="6315F931" w14:textId="77777777" w:rsidR="007B259E" w:rsidRDefault="007B259E" w:rsidP="007B259E">
      <w:pPr>
        <w:pStyle w:val="FOINaslov2"/>
      </w:pPr>
      <w:bookmarkStart w:id="26" w:name="_Toc366305649"/>
      <w:r>
        <w:t>Koraci razvoja i optimizacije web sustava</w:t>
      </w:r>
      <w:bookmarkEnd w:id="26"/>
    </w:p>
    <w:p w14:paraId="5D05BF37" w14:textId="1BDCD627" w:rsidR="007B259E" w:rsidRDefault="007B259E" w:rsidP="007B259E">
      <w:pPr>
        <w:pStyle w:val="Tekst"/>
      </w:pPr>
      <w:r>
        <w:t xml:space="preserve">Jedan od najvećih znanstvenika u području računalnih znanosti, Donald E. Knuth, izjavio je kako je </w:t>
      </w:r>
      <w:r w:rsidRPr="00517BAA">
        <w:t>"</w:t>
      </w:r>
      <w:r w:rsidRPr="00517BAA">
        <w:rPr>
          <w:i/>
        </w:rPr>
        <w:t>preuranjena optimizacija izvor svog zla (ili barem većine) u programiranju</w:t>
      </w:r>
      <w:r w:rsidRPr="00517BAA">
        <w:t>"</w:t>
      </w:r>
      <w:r w:rsidRPr="000141F9">
        <w:rPr>
          <w:rStyle w:val="FootnoteReference"/>
        </w:rPr>
        <w:footnoteReference w:id="10"/>
      </w:r>
      <w:r w:rsidRPr="00517BAA">
        <w:t xml:space="preserve"> </w:t>
      </w:r>
      <w:r>
        <w:fldChar w:fldCharType="begin" w:fldLock="1"/>
      </w:r>
      <w:r>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fldChar w:fldCharType="separate"/>
      </w:r>
      <w:r w:rsidRPr="00517BAA">
        <w:rPr>
          <w:noProof/>
        </w:rPr>
        <w:t>(Knuth, 1974)</w:t>
      </w:r>
      <w:r>
        <w:fldChar w:fldCharType="end"/>
      </w:r>
      <w:r>
        <w:t xml:space="preserve">, a razvoj web sustava nije iznimka. </w:t>
      </w:r>
      <w:r w:rsidR="000E66B9">
        <w:t xml:space="preserve">U početku </w:t>
      </w:r>
      <w:r>
        <w:t>razvoja web sustava nije moguće u potpunosti predvidjeti sve scenarije niti količinu prometa koja će zapravo pristizati</w:t>
      </w:r>
      <w:r w:rsidR="000E66B9">
        <w:t xml:space="preserve"> -</w:t>
      </w:r>
      <w:r>
        <w:t xml:space="preserve"> poslovna očekivanja i planirani promet (a i prihod) često </w:t>
      </w:r>
      <w:r w:rsidR="000E66B9">
        <w:t xml:space="preserve">su </w:t>
      </w:r>
      <w:r>
        <w:t>pod subjektivnim utjecajem, stoga optimizaciju web sustava treba temeljiti na realnim brojkama i</w:t>
      </w:r>
      <w:r w:rsidR="007D1BF6">
        <w:t xml:space="preserve"> povijesnim</w:t>
      </w:r>
      <w:r>
        <w:t xml:space="preserve"> podacima analitičkih alata.</w:t>
      </w:r>
    </w:p>
    <w:p w14:paraId="67FB44E0" w14:textId="02601714" w:rsidR="008711BE" w:rsidRPr="000E66B9" w:rsidRDefault="007B259E" w:rsidP="008711BE">
      <w:pPr>
        <w:pStyle w:val="Tekst"/>
      </w:pPr>
      <w:r>
        <w:t xml:space="preserve">Nakon što je web sustav </w:t>
      </w:r>
      <w:r w:rsidR="000E66B9">
        <w:t>razvijen</w:t>
      </w:r>
      <w:r>
        <w:t xml:space="preserve"> i u potpunosti funkcionalan potrebno je napraviti analizu</w:t>
      </w:r>
      <w:r w:rsidR="000E66B9">
        <w:t xml:space="preserve"> očekivanog</w:t>
      </w:r>
      <w:r>
        <w:t xml:space="preserve"> prometa te identificirati sučelja koja će najčešće biti </w:t>
      </w:r>
      <w:r w:rsidRPr="00517BAA">
        <w:t>"na udaru"</w:t>
      </w:r>
      <w:r>
        <w:t xml:space="preserve"> velikog broja korisnika</w:t>
      </w:r>
      <w:r w:rsidR="00961F5E">
        <w:t xml:space="preserve"> odnosno HTTP zahtjeva</w:t>
      </w:r>
      <w:r>
        <w:t xml:space="preserve">. Takvu analizu najlakše je napraviti prilikom redizajna postojećeg web sustava, kada su dostupni podaci o posjećenosti prethodne verzije, no kada se razvija potpuno novi web sustav (tzv. </w:t>
      </w:r>
      <w:r w:rsidRPr="00517BAA">
        <w:t>"od nule"</w:t>
      </w:r>
      <w:r>
        <w:rPr>
          <w:i/>
        </w:rPr>
        <w:t>)</w:t>
      </w:r>
      <w:r>
        <w:t xml:space="preserve"> potrebno je analizirati slične web sustave i njihov promet te se osloniti na iskustvo arhitekta sustava i drugih stručnjaka iz područja</w:t>
      </w:r>
      <w:r w:rsidR="00C547AF">
        <w:t xml:space="preserve"> struke</w:t>
      </w:r>
      <w:r>
        <w:t>.</w:t>
      </w:r>
      <w:r w:rsidR="000E66B9">
        <w:t xml:space="preserve"> Nakon što su identificirana sučelja koja će biti pod značajnim opterećenjem potrebno je utvrditi mogućnost pohrane podataka u mehanizme za privremenu pohranu (eng. </w:t>
      </w:r>
      <w:r w:rsidR="00CF219F">
        <w:rPr>
          <w:i/>
        </w:rPr>
        <w:t>cache</w:t>
      </w:r>
      <w:r w:rsidR="000E66B9">
        <w:t>). Takvi mehanizmi omogućavaju pohranu potpunog skupa podataka koji će kasnije biti dostupan bez obr</w:t>
      </w:r>
      <w:r w:rsidR="00CF219F">
        <w:t>ade</w:t>
      </w:r>
      <w:r w:rsidR="000E66B9">
        <w:t xml:space="preserve"> na strani poslužitelja, a osvježavanje takvih podataka odnosno poništavanje može biti </w:t>
      </w:r>
      <w:r w:rsidR="00FA252C">
        <w:t>ručno</w:t>
      </w:r>
      <w:r w:rsidR="009C0713">
        <w:t xml:space="preserve"> (eng. </w:t>
      </w:r>
      <w:r w:rsidR="009C0713">
        <w:rPr>
          <w:i/>
        </w:rPr>
        <w:t>manual cache invalidation</w:t>
      </w:r>
      <w:r w:rsidR="009C0713">
        <w:t>)</w:t>
      </w:r>
      <w:r w:rsidR="00FA252C">
        <w:t xml:space="preserve"> ili </w:t>
      </w:r>
      <w:r w:rsidR="000E66B9">
        <w:t xml:space="preserve">temeljeno na vremenu (eng. </w:t>
      </w:r>
      <w:r w:rsidR="000E66B9">
        <w:rPr>
          <w:i/>
        </w:rPr>
        <w:t>time base</w:t>
      </w:r>
      <w:r w:rsidR="0029764E">
        <w:rPr>
          <w:i/>
        </w:rPr>
        <w:t>d</w:t>
      </w:r>
      <w:r w:rsidR="000E66B9">
        <w:rPr>
          <w:i/>
        </w:rPr>
        <w:t xml:space="preserve"> cache invalidation</w:t>
      </w:r>
      <w:r w:rsidR="00FA252C">
        <w:t>)</w:t>
      </w:r>
      <w:r w:rsidR="000E66B9">
        <w:t>.</w:t>
      </w:r>
      <w:r w:rsidR="00FA252C">
        <w:t xml:space="preserve"> </w:t>
      </w:r>
    </w:p>
    <w:p w14:paraId="24D469F1" w14:textId="7689F719" w:rsidR="007B259E" w:rsidRDefault="007B259E" w:rsidP="000651AF">
      <w:pPr>
        <w:pStyle w:val="Tekst"/>
      </w:pPr>
      <w:r>
        <w:t xml:space="preserve">Optimizacijski </w:t>
      </w:r>
      <w:r w:rsidR="008711BE">
        <w:t>se mehanizmi uvode u web sustav</w:t>
      </w:r>
      <w:r>
        <w:t xml:space="preserve"> tek nakon što je potvrđeno usko grlo koje će </w:t>
      </w:r>
      <w:r w:rsidR="008711BE">
        <w:t xml:space="preserve">takav </w:t>
      </w:r>
      <w:r>
        <w:t xml:space="preserve">mehanizam poboljšati, a kako bi se takvo poboljšanje potvrdilo potrebno je </w:t>
      </w:r>
      <w:r>
        <w:lastRenderedPageBreak/>
        <w:t xml:space="preserve">provesti identične testove na obje verzije sustava (prije i nakon optimizacije) u </w:t>
      </w:r>
      <w:r w:rsidR="000651AF">
        <w:t>gotovo</w:t>
      </w:r>
      <w:r>
        <w:t xml:space="preserve"> identičnim uvjetima testiranja.</w:t>
      </w:r>
    </w:p>
    <w:p w14:paraId="1D965537" w14:textId="77777777" w:rsidR="009C0AD3" w:rsidRDefault="009C0AD3" w:rsidP="009C0AD3">
      <w:pPr>
        <w:pStyle w:val="FOINaslov2"/>
      </w:pPr>
      <w:bookmarkStart w:id="27" w:name="_Toc366305650"/>
      <w:r>
        <w:t>Mjerenje i optimizacija performansi</w:t>
      </w:r>
      <w:bookmarkEnd w:id="27"/>
    </w:p>
    <w:p w14:paraId="577891D8" w14:textId="6AE87589" w:rsidR="008935DC" w:rsidRDefault="00E101EF" w:rsidP="008935DC">
      <w:pPr>
        <w:pStyle w:val="Tekst"/>
      </w:pPr>
      <w:r>
        <w:t>William Thomson (</w:t>
      </w:r>
      <w:r w:rsidR="008935DC">
        <w:t>poznat kao Lord</w:t>
      </w:r>
      <w:r>
        <w:t xml:space="preserve"> Kelvin) škotsko-irski </w:t>
      </w:r>
      <w:r w:rsidR="008935DC">
        <w:t xml:space="preserve">znanstvenik u svojim je radovima 1883. godine </w:t>
      </w:r>
      <w:r>
        <w:t xml:space="preserve">naveo </w:t>
      </w:r>
      <w:r w:rsidR="008935DC">
        <w:t>kako "</w:t>
      </w:r>
      <w:r w:rsidR="008935DC" w:rsidRPr="00E101EF">
        <w:rPr>
          <w:i/>
        </w:rPr>
        <w:t>ne možemo poboljšati ono što ne možemo mjeriti</w:t>
      </w:r>
      <w:r w:rsidR="008935DC" w:rsidRPr="008935DC">
        <w:t>"</w:t>
      </w:r>
      <w:r w:rsidR="008935DC" w:rsidRPr="000141F9">
        <w:rPr>
          <w:rStyle w:val="FootnoteReference"/>
        </w:rPr>
        <w:footnoteReference w:id="11"/>
      </w:r>
      <w:r w:rsidR="008935DC">
        <w:t xml:space="preserve"> te </w:t>
      </w:r>
      <w:r w:rsidR="008935DC" w:rsidRPr="008935DC">
        <w:t>"</w:t>
      </w:r>
      <w:r w:rsidR="008935DC" w:rsidRPr="00E101EF">
        <w:rPr>
          <w:i/>
        </w:rPr>
        <w:t>mjerenje je znanje</w:t>
      </w:r>
      <w:r w:rsidR="008935DC" w:rsidRPr="008935DC">
        <w:t>"</w:t>
      </w:r>
      <w:r w:rsidR="008935DC" w:rsidRPr="000141F9">
        <w:rPr>
          <w:rStyle w:val="FootnoteReference"/>
        </w:rPr>
        <w:footnoteReference w:id="12"/>
      </w:r>
      <w:r w:rsidR="00783CFE">
        <w:t xml:space="preserve">. </w:t>
      </w:r>
      <w:r w:rsidR="00783CFE" w:rsidRPr="00783CFE">
        <w:t>Peter Drucker</w:t>
      </w:r>
      <w:r w:rsidR="00783CFE">
        <w:t xml:space="preserve">, poslovni konzultant i autor, te </w:t>
      </w:r>
      <w:r>
        <w:t>je izjave često koristio</w:t>
      </w:r>
      <w:r w:rsidR="00783CFE">
        <w:t xml:space="preserve"> tijekom svoje konzultantske karijere kako bi istaknuo važnost mjerenja performansi prilikom optimizacije performansi poslo</w:t>
      </w:r>
      <w:r w:rsidR="00DF7AC8">
        <w:t>vnih sustava. Isto pravilo prim</w:t>
      </w:r>
      <w:r w:rsidR="00783CFE">
        <w:t>jenjivo je i na računalne sustave, gdje je najvažnije postaviti relevantne metrike, provesti mjerenja prije i nakon optimizacije te donijeti zaključke</w:t>
      </w:r>
      <w:r>
        <w:t xml:space="preserve"> temeljene na podacima</w:t>
      </w:r>
      <w:r w:rsidR="00783CFE">
        <w:t xml:space="preserve">. Web sustave moguće </w:t>
      </w:r>
      <w:r w:rsidR="00A80FF2">
        <w:t xml:space="preserve">je </w:t>
      </w:r>
      <w:r w:rsidR="00783CFE">
        <w:t xml:space="preserve">optimizirati na nekoliko načina, a nastavak poglavlja donosi pregled </w:t>
      </w:r>
      <w:r w:rsidR="009F6EEE">
        <w:t>tehnika</w:t>
      </w:r>
      <w:r w:rsidR="00ED6BDA">
        <w:t xml:space="preserve"> optimizacije </w:t>
      </w:r>
      <w:r w:rsidR="00783CFE">
        <w:t>performansi web sustava na aplikacijskom, podatkovnom i infrastrukturnom sloju.</w:t>
      </w:r>
    </w:p>
    <w:p w14:paraId="5F47B627" w14:textId="42292BD0" w:rsidR="009C0AD3" w:rsidRDefault="009C0AD3" w:rsidP="005B18DE">
      <w:pPr>
        <w:pStyle w:val="FOINaslov3"/>
      </w:pPr>
      <w:bookmarkStart w:id="28" w:name="_Toc366305651"/>
      <w:r>
        <w:t>Optimizacija aplikacijskog sloja web sustava</w:t>
      </w:r>
      <w:bookmarkEnd w:id="28"/>
    </w:p>
    <w:p w14:paraId="24D57DDC" w14:textId="1F90530E" w:rsidR="00783CFE" w:rsidRDefault="00783CFE" w:rsidP="007171DA">
      <w:pPr>
        <w:pStyle w:val="Tekst"/>
      </w:pPr>
      <w:r>
        <w:t xml:space="preserve">Aplikacijski sloj </w:t>
      </w:r>
      <w:r w:rsidR="009C0713">
        <w:t>odnosi se na</w:t>
      </w:r>
      <w:r>
        <w:t xml:space="preserve"> programski kod </w:t>
      </w:r>
      <w:r w:rsidR="00B57827">
        <w:t>konkretnog</w:t>
      </w:r>
      <w:r>
        <w:t xml:space="preserve"> web sustav</w:t>
      </w:r>
      <w:r w:rsidR="00834675">
        <w:t>a, a p</w:t>
      </w:r>
      <w:r>
        <w:t xml:space="preserve">ostupak </w:t>
      </w:r>
      <w:r w:rsidR="0087385A">
        <w:t>analize</w:t>
      </w:r>
      <w:r>
        <w:t xml:space="preserve"> </w:t>
      </w:r>
      <w:r w:rsidR="007171DA">
        <w:t xml:space="preserve">performansi programskog koda naziva se profiliranje (eng. </w:t>
      </w:r>
      <w:r w:rsidR="007171DA">
        <w:rPr>
          <w:i/>
        </w:rPr>
        <w:t>profiling</w:t>
      </w:r>
      <w:r w:rsidR="00834675">
        <w:t>).</w:t>
      </w:r>
      <w:r w:rsidR="007171DA">
        <w:t xml:space="preserve"> </w:t>
      </w:r>
      <w:r w:rsidR="00834675">
        <w:t>R</w:t>
      </w:r>
      <w:r w:rsidR="007171DA">
        <w:t xml:space="preserve">ezultat profiliranja aplikacije </w:t>
      </w:r>
      <w:r w:rsidR="0087385A">
        <w:t>omogućuje</w:t>
      </w:r>
      <w:r w:rsidR="007171DA">
        <w:t xml:space="preserve"> uvid u trajanje</w:t>
      </w:r>
      <w:r w:rsidR="00B57827">
        <w:t xml:space="preserve"> i kompleksnost</w:t>
      </w:r>
      <w:r w:rsidR="007171DA">
        <w:t xml:space="preserve"> izvođenja pojedinog odsječka programskog koda. </w:t>
      </w:r>
      <w:r w:rsidR="00216674">
        <w:t>Analizom rezultata profiliranj</w:t>
      </w:r>
      <w:r w:rsidR="00A75FA4">
        <w:t>a</w:t>
      </w:r>
      <w:r w:rsidR="00216674">
        <w:t xml:space="preserve"> moguće je identificirati uska grla odnosno dijelove programskog koda koji relativno gledajući zahtijevaju najviše vremena</w:t>
      </w:r>
      <w:r w:rsidR="00A75FA4">
        <w:t xml:space="preserve"> za izvršavanje</w:t>
      </w:r>
      <w:r w:rsidR="00216674">
        <w:t xml:space="preserve">. Takve problematične cjeline potrebno je optimizirati ili </w:t>
      </w:r>
      <w:r w:rsidR="00834675">
        <w:t xml:space="preserve">barem </w:t>
      </w:r>
      <w:r w:rsidR="00216674">
        <w:t>minimizirati njihovo korištenje pohranom rezultat</w:t>
      </w:r>
      <w:r w:rsidR="0044557E">
        <w:t>a</w:t>
      </w:r>
      <w:r w:rsidR="00216674">
        <w:t xml:space="preserve"> u privremenu memoriju.</w:t>
      </w:r>
    </w:p>
    <w:p w14:paraId="7E09BC27" w14:textId="77777777" w:rsidR="001B5B5D" w:rsidRDefault="001B5B5D" w:rsidP="001B5B5D">
      <w:pPr>
        <w:pStyle w:val="Slika"/>
      </w:pPr>
      <w:r>
        <w:rPr>
          <w:noProof/>
          <w:lang w:val="en-US" w:eastAsia="en-US"/>
        </w:rPr>
        <w:lastRenderedPageBreak/>
        <w:drawing>
          <wp:inline distT="0" distB="0" distL="0" distR="0" wp14:anchorId="2C58A874" wp14:editId="153CA0FE">
            <wp:extent cx="5760720" cy="539578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5395788"/>
                    </a:xfrm>
                    <a:prstGeom prst="rect">
                      <a:avLst/>
                    </a:prstGeom>
                    <a:noFill/>
                    <a:ln>
                      <a:noFill/>
                    </a:ln>
                  </pic:spPr>
                </pic:pic>
              </a:graphicData>
            </a:graphic>
          </wp:inline>
        </w:drawing>
      </w:r>
    </w:p>
    <w:p w14:paraId="39B93CA0" w14:textId="7BDF139F" w:rsidR="001B5B5D" w:rsidRPr="001B5B5D" w:rsidRDefault="001B5B5D" w:rsidP="001B5B5D">
      <w:pPr>
        <w:pStyle w:val="Caption"/>
      </w:pPr>
      <w:r w:rsidRPr="008A0D91">
        <w:rPr>
          <w:b/>
        </w:rPr>
        <w:t xml:space="preserve">Slika </w:t>
      </w:r>
      <w:r w:rsidRPr="008A0D91">
        <w:rPr>
          <w:b/>
        </w:rPr>
        <w:fldChar w:fldCharType="begin"/>
      </w:r>
      <w:r w:rsidRPr="008A0D91">
        <w:rPr>
          <w:b/>
        </w:rPr>
        <w:instrText xml:space="preserve"> SEQ Slika \* ARABIC </w:instrText>
      </w:r>
      <w:r w:rsidRPr="008A0D91">
        <w:rPr>
          <w:b/>
        </w:rPr>
        <w:fldChar w:fldCharType="separate"/>
      </w:r>
      <w:r w:rsidR="00715C87">
        <w:rPr>
          <w:b/>
          <w:noProof/>
        </w:rPr>
        <w:t>6</w:t>
      </w:r>
      <w:r w:rsidRPr="008A0D91">
        <w:rPr>
          <w:b/>
        </w:rPr>
        <w:fldChar w:fldCharType="end"/>
      </w:r>
      <w:r>
        <w:t>: Rezultat profiliranja Symfony aplikacije</w:t>
      </w:r>
    </w:p>
    <w:p w14:paraId="7DC2A722" w14:textId="10B30962" w:rsidR="00C807E0" w:rsidRDefault="005E4019" w:rsidP="00C807E0">
      <w:pPr>
        <w:pStyle w:val="Tekst"/>
      </w:pPr>
      <w:r>
        <w:t xml:space="preserve">Optimizacija programskog koda u </w:t>
      </w:r>
      <w:r w:rsidR="00C807E0">
        <w:t xml:space="preserve">PHP programskom jeziku </w:t>
      </w:r>
      <w:r w:rsidR="001B5B5D">
        <w:t>postiže se korištenjem</w:t>
      </w:r>
      <w:r w:rsidR="00C807E0">
        <w:t xml:space="preserve"> </w:t>
      </w:r>
      <w:r w:rsidR="00C93410">
        <w:t>ugrađenih (</w:t>
      </w:r>
      <w:r w:rsidR="00C807E0">
        <w:t>nativnih</w:t>
      </w:r>
      <w:r w:rsidR="00C93410">
        <w:t>)</w:t>
      </w:r>
      <w:r w:rsidR="00C807E0">
        <w:t xml:space="preserve"> funkcija programskog jezika umjesto </w:t>
      </w:r>
      <w:r w:rsidR="009C0713">
        <w:t>samostalne</w:t>
      </w:r>
      <w:r w:rsidR="00152599">
        <w:t xml:space="preserve"> implementacije (</w:t>
      </w:r>
      <w:r w:rsidR="00C807E0">
        <w:t>kada takve</w:t>
      </w:r>
      <w:r w:rsidR="00152599">
        <w:t xml:space="preserve"> funkcije postoje)</w:t>
      </w:r>
      <w:r w:rsidR="001B5B5D">
        <w:t xml:space="preserve"> i korištenjem </w:t>
      </w:r>
      <w:r w:rsidR="00C807E0">
        <w:t xml:space="preserve">manje fleksibilnih operatora i sintaksnih elemenata kao što su </w:t>
      </w:r>
      <w:r w:rsidR="00C97363">
        <w:t xml:space="preserve">npr. </w:t>
      </w:r>
      <w:r w:rsidR="00C807E0">
        <w:t xml:space="preserve">operator </w:t>
      </w:r>
      <w:r w:rsidR="00C807E0" w:rsidRPr="00C807E0">
        <w:rPr>
          <w:rFonts w:ascii="Courier" w:hAnsi="Courier"/>
          <w:sz w:val="20"/>
          <w:szCs w:val="20"/>
        </w:rPr>
        <w:t>===</w:t>
      </w:r>
      <w:r w:rsidR="00C807E0">
        <w:t xml:space="preserve"> umjesto </w:t>
      </w:r>
      <w:r w:rsidR="00C807E0" w:rsidRPr="00C807E0">
        <w:rPr>
          <w:rFonts w:ascii="Courier" w:hAnsi="Courier"/>
          <w:sz w:val="20"/>
          <w:szCs w:val="20"/>
        </w:rPr>
        <w:t>==</w:t>
      </w:r>
      <w:r w:rsidR="00C807E0">
        <w:t xml:space="preserve"> i jednostrukih navodnika: </w:t>
      </w:r>
      <w:r w:rsidR="00C807E0" w:rsidRPr="00C807E0">
        <w:rPr>
          <w:rFonts w:ascii="Courier" w:hAnsi="Courier"/>
          <w:sz w:val="20"/>
          <w:szCs w:val="20"/>
        </w:rPr>
        <w:t>'vrijednost'</w:t>
      </w:r>
      <w:r w:rsidR="00C807E0">
        <w:t xml:space="preserve"> umjesto dvostrukih: </w:t>
      </w:r>
      <w:r w:rsidR="00C807E0" w:rsidRPr="00C807E0">
        <w:rPr>
          <w:rFonts w:ascii="Courier" w:hAnsi="Courier"/>
          <w:sz w:val="20"/>
          <w:szCs w:val="20"/>
        </w:rPr>
        <w:t>"vrijednost"</w:t>
      </w:r>
      <w:r w:rsidR="00152599">
        <w:t>. Takvi</w:t>
      </w:r>
      <w:r w:rsidR="00C807E0">
        <w:t xml:space="preserve"> manje fleksibilni elementi ne rade </w:t>
      </w:r>
      <w:r w:rsidR="00A75FA4">
        <w:t xml:space="preserve">automatsku </w:t>
      </w:r>
      <w:r w:rsidR="00C807E0">
        <w:t>konverziju tipova podataka niti provjeravaju postojanje varijabli</w:t>
      </w:r>
      <w:r w:rsidR="00A75FA4">
        <w:t xml:space="preserve"> u tekstualnim podacima</w:t>
      </w:r>
      <w:r w:rsidR="00C807E0">
        <w:t xml:space="preserve"> </w:t>
      </w:r>
      <w:r w:rsidR="00A75FA4">
        <w:t>te</w:t>
      </w:r>
      <w:r w:rsidR="00C807E0">
        <w:t xml:space="preserve"> brže dolaze do rezultata. Rezultate </w:t>
      </w:r>
      <w:r w:rsidR="001B5B5D">
        <w:t>kompleksnih operacija</w:t>
      </w:r>
      <w:r w:rsidR="00C807E0">
        <w:t xml:space="preserve"> uvijek je bolje pohraniti u varijablu (ili u privremenu memoriju) umjesto ponavljanja </w:t>
      </w:r>
      <w:r w:rsidR="00C729B9">
        <w:t>takvih operacija</w:t>
      </w:r>
      <w:r w:rsidR="00A6584A">
        <w:t>, pogotovo ako se radi o petljama</w:t>
      </w:r>
      <w:r w:rsidR="00411712">
        <w:t xml:space="preserve">. </w:t>
      </w:r>
      <w:r w:rsidR="00FE752F">
        <w:t xml:space="preserve">U primjeru u nastavku prikazano je iteriranje kroz niz podataka na neoptimalan i optimalan način. </w:t>
      </w:r>
      <w:r w:rsidR="00411712">
        <w:t>Iteriranje kroz niz podataka s lijeve strane</w:t>
      </w:r>
      <w:r w:rsidR="00152599">
        <w:t xml:space="preserve"> primjera</w:t>
      </w:r>
      <w:r w:rsidR="00DF7AC8">
        <w:t xml:space="preserve"> neop</w:t>
      </w:r>
      <w:r w:rsidR="00411712">
        <w:t>t</w:t>
      </w:r>
      <w:r w:rsidR="00DF7AC8">
        <w:t>i</w:t>
      </w:r>
      <w:r w:rsidR="00411712">
        <w:t xml:space="preserve">malno je jer se u svakom </w:t>
      </w:r>
      <w:r w:rsidR="00411712">
        <w:lastRenderedPageBreak/>
        <w:t xml:space="preserve">koraku petlje iznova računa veličina samog niza. S desne strane </w:t>
      </w:r>
      <w:r w:rsidR="00895666">
        <w:t xml:space="preserve">primjera </w:t>
      </w:r>
      <w:r w:rsidR="00411712">
        <w:t>prikazuje se optimalna varijanta iteracije</w:t>
      </w:r>
      <w:r w:rsidR="00FE752F">
        <w:t xml:space="preserve"> s pohranjivanjem podatka o veličini niza u varijablu</w:t>
      </w:r>
      <w:r w:rsidR="00C807E0">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14:paraId="472ACCC0" w14:textId="77777777" w:rsidTr="00244528">
        <w:tc>
          <w:tcPr>
            <w:tcW w:w="4928" w:type="dxa"/>
          </w:tcPr>
          <w:p w14:paraId="77E2766B" w14:textId="23AFC586" w:rsidR="00A15889" w:rsidRPr="00A15889" w:rsidRDefault="00A15889" w:rsidP="00A15889">
            <w:pPr>
              <w:pStyle w:val="Tablica"/>
              <w:rPr>
                <w:b/>
              </w:rPr>
            </w:pPr>
            <w:r w:rsidRPr="00A15889">
              <w:rPr>
                <w:b/>
              </w:rPr>
              <w:t>Neoptimalno</w:t>
            </w:r>
            <w:r>
              <w:rPr>
                <w:b/>
              </w:rPr>
              <w:t>:</w:t>
            </w:r>
          </w:p>
        </w:tc>
        <w:tc>
          <w:tcPr>
            <w:tcW w:w="425" w:type="dxa"/>
          </w:tcPr>
          <w:p w14:paraId="45E5DCBC" w14:textId="213C87BC" w:rsidR="00A15889" w:rsidRDefault="00A15889" w:rsidP="00A15889">
            <w:pPr>
              <w:pStyle w:val="Tablica"/>
            </w:pPr>
          </w:p>
        </w:tc>
        <w:tc>
          <w:tcPr>
            <w:tcW w:w="4394" w:type="dxa"/>
          </w:tcPr>
          <w:p w14:paraId="1E51E780" w14:textId="293977BA" w:rsidR="00A15889" w:rsidRPr="00A15889" w:rsidRDefault="00A15889" w:rsidP="00A15889">
            <w:pPr>
              <w:pStyle w:val="Tablica"/>
              <w:rPr>
                <w:b/>
              </w:rPr>
            </w:pPr>
            <w:r w:rsidRPr="00A15889">
              <w:rPr>
                <w:b/>
              </w:rPr>
              <w:t>Optimalno</w:t>
            </w:r>
            <w:r>
              <w:rPr>
                <w:b/>
              </w:rPr>
              <w:t>:</w:t>
            </w:r>
          </w:p>
        </w:tc>
      </w:tr>
      <w:tr w:rsidR="00244528" w14:paraId="1D6DCE68" w14:textId="77777777" w:rsidTr="00244528">
        <w:tc>
          <w:tcPr>
            <w:tcW w:w="4928" w:type="dxa"/>
          </w:tcPr>
          <w:p w14:paraId="321214BB" w14:textId="4ABEBFFA" w:rsidR="00244528" w:rsidRPr="00A6584A" w:rsidRDefault="00244528" w:rsidP="00A6584A">
            <w:pPr>
              <w:pStyle w:val="Tablica"/>
              <w:rPr>
                <w:rFonts w:ascii="Courier" w:hAnsi="Courier"/>
                <w:sz w:val="20"/>
                <w:szCs w:val="20"/>
              </w:rPr>
            </w:pPr>
            <w:r w:rsidRPr="00A6584A">
              <w:rPr>
                <w:rFonts w:ascii="Courier" w:hAnsi="Courier"/>
                <w:sz w:val="20"/>
                <w:szCs w:val="20"/>
              </w:rPr>
              <w:t>for ($i=0; i &lt; count($array); $i++){</w:t>
            </w:r>
          </w:p>
          <w:p w14:paraId="422861DE" w14:textId="200D495A"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3C0D1D7D" w14:textId="223F4BD4" w:rsidR="00244528" w:rsidRDefault="00244528" w:rsidP="00A6584A">
            <w:pPr>
              <w:pStyle w:val="Tablica"/>
            </w:pPr>
            <w:r w:rsidRPr="00A6584A">
              <w:rPr>
                <w:rFonts w:ascii="Courier" w:hAnsi="Courier"/>
                <w:sz w:val="20"/>
                <w:szCs w:val="20"/>
              </w:rPr>
              <w:t>}</w:t>
            </w:r>
          </w:p>
        </w:tc>
        <w:tc>
          <w:tcPr>
            <w:tcW w:w="425" w:type="dxa"/>
          </w:tcPr>
          <w:p w14:paraId="2DD0CF12" w14:textId="77777777" w:rsidR="00244528" w:rsidRDefault="00244528" w:rsidP="00244528">
            <w:pPr>
              <w:pStyle w:val="Tablica"/>
              <w:ind w:left="-534" w:hanging="141"/>
              <w:rPr>
                <w:rFonts w:ascii="Courier" w:hAnsi="Courier"/>
                <w:sz w:val="20"/>
                <w:szCs w:val="20"/>
              </w:rPr>
            </w:pPr>
          </w:p>
        </w:tc>
        <w:tc>
          <w:tcPr>
            <w:tcW w:w="4394" w:type="dxa"/>
          </w:tcPr>
          <w:p w14:paraId="4F1A576A" w14:textId="513D0AB6" w:rsidR="00244528" w:rsidRDefault="00244528" w:rsidP="00A6584A">
            <w:pPr>
              <w:pStyle w:val="Tablica"/>
              <w:rPr>
                <w:rFonts w:ascii="Courier" w:hAnsi="Courier"/>
                <w:sz w:val="20"/>
                <w:szCs w:val="20"/>
              </w:rPr>
            </w:pPr>
            <w:r>
              <w:rPr>
                <w:rFonts w:ascii="Courier" w:hAnsi="Courier"/>
                <w:sz w:val="20"/>
                <w:szCs w:val="20"/>
              </w:rPr>
              <w:t xml:space="preserve">$length = </w:t>
            </w:r>
            <w:r w:rsidRPr="00A6584A">
              <w:rPr>
                <w:rFonts w:ascii="Courier" w:hAnsi="Courier"/>
                <w:sz w:val="20"/>
                <w:szCs w:val="20"/>
              </w:rPr>
              <w:t>count($array)</w:t>
            </w:r>
            <w:r>
              <w:rPr>
                <w:rFonts w:ascii="Courier" w:hAnsi="Courier"/>
                <w:sz w:val="20"/>
                <w:szCs w:val="20"/>
              </w:rPr>
              <w:t>;</w:t>
            </w:r>
          </w:p>
          <w:p w14:paraId="12C20C63" w14:textId="4ACAB0BC" w:rsidR="00244528" w:rsidRPr="00A6584A" w:rsidRDefault="00244528" w:rsidP="00A6584A">
            <w:pPr>
              <w:pStyle w:val="Tablica"/>
              <w:rPr>
                <w:rFonts w:ascii="Courier" w:hAnsi="Courier"/>
                <w:sz w:val="20"/>
                <w:szCs w:val="20"/>
              </w:rPr>
            </w:pPr>
            <w:r w:rsidRPr="00A6584A">
              <w:rPr>
                <w:rFonts w:ascii="Courier" w:hAnsi="Courier"/>
                <w:sz w:val="20"/>
                <w:szCs w:val="20"/>
              </w:rPr>
              <w:t xml:space="preserve">for ($i=0; i &lt; </w:t>
            </w:r>
            <w:r>
              <w:rPr>
                <w:rFonts w:ascii="Courier" w:hAnsi="Courier"/>
                <w:sz w:val="20"/>
                <w:szCs w:val="20"/>
              </w:rPr>
              <w:t>length</w:t>
            </w:r>
            <w:r w:rsidRPr="00A6584A">
              <w:rPr>
                <w:rFonts w:ascii="Courier" w:hAnsi="Courier"/>
                <w:sz w:val="20"/>
                <w:szCs w:val="20"/>
              </w:rPr>
              <w:t>; $i++){</w:t>
            </w:r>
          </w:p>
          <w:p w14:paraId="3961F088" w14:textId="77777777"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5E311E8C" w14:textId="7D555E94" w:rsidR="00244528" w:rsidRPr="00A6584A" w:rsidRDefault="00244528" w:rsidP="00861442">
            <w:pPr>
              <w:pStyle w:val="Tablica"/>
              <w:keepNext/>
              <w:rPr>
                <w:sz w:val="20"/>
                <w:szCs w:val="20"/>
              </w:rPr>
            </w:pPr>
            <w:r w:rsidRPr="00A6584A">
              <w:rPr>
                <w:rFonts w:ascii="Courier" w:hAnsi="Courier"/>
                <w:sz w:val="20"/>
                <w:szCs w:val="20"/>
              </w:rPr>
              <w:t>}</w:t>
            </w:r>
          </w:p>
        </w:tc>
      </w:tr>
    </w:tbl>
    <w:p w14:paraId="3ADB510F" w14:textId="0071C5EE" w:rsidR="00861442" w:rsidRDefault="00861442" w:rsidP="001B5B5D">
      <w:pPr>
        <w:pStyle w:val="Caption"/>
      </w:pPr>
      <w:r w:rsidRPr="009A7066">
        <w:rPr>
          <w:b/>
        </w:rPr>
        <w:t xml:space="preserve">Primjer </w:t>
      </w:r>
      <w:r w:rsidR="00E97394" w:rsidRPr="009A7066">
        <w:rPr>
          <w:b/>
        </w:rPr>
        <w:fldChar w:fldCharType="begin"/>
      </w:r>
      <w:r w:rsidR="00E97394" w:rsidRPr="009A7066">
        <w:rPr>
          <w:b/>
        </w:rPr>
        <w:instrText xml:space="preserve"> SEQ Primjer \* ARABIC </w:instrText>
      </w:r>
      <w:r w:rsidR="00E97394" w:rsidRPr="009A7066">
        <w:rPr>
          <w:b/>
        </w:rPr>
        <w:fldChar w:fldCharType="separate"/>
      </w:r>
      <w:r w:rsidR="00EB00A2" w:rsidRPr="009A7066">
        <w:rPr>
          <w:b/>
          <w:noProof/>
        </w:rPr>
        <w:t>1</w:t>
      </w:r>
      <w:r w:rsidR="00E97394" w:rsidRPr="009A7066">
        <w:rPr>
          <w:b/>
          <w:noProof/>
        </w:rPr>
        <w:fldChar w:fldCharType="end"/>
      </w:r>
      <w:r>
        <w:t>: Neopitmalno i optimalno iteriranje kroz niz podataka u PHP-u</w:t>
      </w:r>
    </w:p>
    <w:p w14:paraId="3744D72C" w14:textId="0C159374" w:rsidR="00C807E0" w:rsidRPr="00A6584A" w:rsidRDefault="00A6584A" w:rsidP="00A6584A">
      <w:pPr>
        <w:pStyle w:val="Tekst"/>
      </w:pPr>
      <w:r>
        <w:t xml:space="preserve">Broj upita prema bazi podataka treba svesti na minimum, a često korištene podatke pohraniti u privremenu memoriju. S podacima koji se pohranjuju i koriste iz privremene memorije treba raditi oprezno, jer je nepravilno poništavanje </w:t>
      </w:r>
      <w:r w:rsidR="00FE752F">
        <w:t xml:space="preserve">(eng. </w:t>
      </w:r>
      <w:r w:rsidR="00FE752F">
        <w:rPr>
          <w:i/>
        </w:rPr>
        <w:t xml:space="preserve">cache </w:t>
      </w:r>
      <w:r w:rsidR="00FE752F" w:rsidRPr="007710AF">
        <w:rPr>
          <w:i/>
        </w:rPr>
        <w:t>invalidation</w:t>
      </w:r>
      <w:r w:rsidR="00FE752F">
        <w:t xml:space="preserve">) </w:t>
      </w:r>
      <w:r>
        <w:t xml:space="preserve">takvih podataka često uzrok </w:t>
      </w:r>
      <w:r w:rsidR="006A63B7">
        <w:t xml:space="preserve">problema odnosno </w:t>
      </w:r>
      <w:r>
        <w:t xml:space="preserve">programskih </w:t>
      </w:r>
      <w:r w:rsidRPr="006A63B7">
        <w:t>bugova</w:t>
      </w:r>
      <w:r w:rsidR="00184F53" w:rsidRPr="006A63B7">
        <w:t xml:space="preserve"> </w:t>
      </w:r>
      <w:r w:rsidR="00184F53">
        <w:fldChar w:fldCharType="begin" w:fldLock="1"/>
      </w:r>
      <w:r w:rsidR="00343EF0">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fldChar w:fldCharType="separate"/>
      </w:r>
      <w:r w:rsidR="00184F53" w:rsidRPr="00184F53">
        <w:rPr>
          <w:noProof/>
        </w:rPr>
        <w:t>(Isaac, 2014)</w:t>
      </w:r>
      <w:r w:rsidR="00184F53">
        <w:fldChar w:fldCharType="end"/>
      </w:r>
      <w:r w:rsidR="007710AF">
        <w:rPr>
          <w:i/>
        </w:rPr>
        <w:t xml:space="preserve">, </w:t>
      </w:r>
      <w:r w:rsidR="007710AF" w:rsidRPr="007710AF">
        <w:t xml:space="preserve">a Phil Karlton </w:t>
      </w:r>
      <w:r w:rsidR="007710AF">
        <w:t xml:space="preserve">prema </w:t>
      </w:r>
      <w:r w:rsidR="007710AF">
        <w:fldChar w:fldCharType="begin" w:fldLock="1"/>
      </w:r>
      <w:r w:rsidR="00A83856">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previouslyFormattedCitation" : "(Fowler, 2009)" }, "properties" : { "noteIndex" : 0 }, "schema" : "https://github.com/citation-style-language/schema/raw/master/csl-citation.json" }</w:instrText>
      </w:r>
      <w:r w:rsidR="007710AF">
        <w:fldChar w:fldCharType="separate"/>
      </w:r>
      <w:r w:rsidR="007710AF" w:rsidRPr="007710AF">
        <w:rPr>
          <w:noProof/>
        </w:rPr>
        <w:t>(Fowler, 2009)</w:t>
      </w:r>
      <w:r w:rsidR="007710AF">
        <w:fldChar w:fldCharType="end"/>
      </w:r>
      <w:r w:rsidR="007710AF">
        <w:t xml:space="preserve"> navodi kako je </w:t>
      </w:r>
      <w:r w:rsidR="00FE752F">
        <w:t xml:space="preserve">upravo </w:t>
      </w:r>
      <w:r w:rsidR="007710AF">
        <w:t xml:space="preserve">poništavanje podataka pohranjenih u privremenu memoriju </w:t>
      </w:r>
      <w:r w:rsidR="009E7B31">
        <w:t>jedan od dva najteža zadatka</w:t>
      </w:r>
      <w:r w:rsidR="007710AF">
        <w:t xml:space="preserve"> u računalnim znanostima</w:t>
      </w:r>
      <w:r w:rsidR="00DB0AFC">
        <w:t xml:space="preserve"> (kao drugu navodi pravilno imenovanje)</w:t>
      </w:r>
      <w:r w:rsidR="007710AF">
        <w:t>.</w:t>
      </w:r>
    </w:p>
    <w:p w14:paraId="5D23D181" w14:textId="6F9E390F" w:rsidR="009C0AD3" w:rsidRDefault="009C0AD3" w:rsidP="005B18DE">
      <w:pPr>
        <w:pStyle w:val="FOINaslov3"/>
      </w:pPr>
      <w:bookmarkStart w:id="29" w:name="_Toc366305652"/>
      <w:r>
        <w:t>Optimizacija podatkovnog sloja web sustava</w:t>
      </w:r>
      <w:bookmarkEnd w:id="29"/>
    </w:p>
    <w:p w14:paraId="6A8E3ED8" w14:textId="2523B806" w:rsidR="00710999" w:rsidRDefault="00710999" w:rsidP="00710999">
      <w:pPr>
        <w:pStyle w:val="Tekst"/>
      </w:pPr>
      <w:r>
        <w:t xml:space="preserve">Optimizacija podatkovnog sloja web sustava podrazumijeva optimizaciju upita prema bazi podataka, prilagodbu strukture baze podataka s ciljem optimizacije performansi </w:t>
      </w:r>
      <w:r w:rsidR="000141F9">
        <w:t xml:space="preserve">(takve prilagodbe mogu uključivati narušavanje normalizirane strukture) </w:t>
      </w:r>
      <w:r>
        <w:t xml:space="preserve">te korištenje privremene memorije (eng. </w:t>
      </w:r>
      <w:r w:rsidRPr="00710999">
        <w:rPr>
          <w:i/>
        </w:rPr>
        <w:t>cache</w:t>
      </w:r>
      <w:r>
        <w:t>)</w:t>
      </w:r>
      <w:r w:rsidR="000141F9">
        <w:t xml:space="preserve"> u radu sustava</w:t>
      </w:r>
      <w:r>
        <w:t xml:space="preserve">. </w:t>
      </w:r>
    </w:p>
    <w:p w14:paraId="57BB3512" w14:textId="137FAEFF" w:rsidR="00710999" w:rsidRDefault="00710999" w:rsidP="00710999">
      <w:pPr>
        <w:pStyle w:val="Tekst"/>
      </w:pPr>
      <w:r>
        <w:t xml:space="preserve">Izvršavanje upita </w:t>
      </w:r>
      <w:r w:rsidR="008B2498">
        <w:t xml:space="preserve">prema bazi podataka performansno je </w:t>
      </w:r>
      <w:r w:rsidR="008B2498" w:rsidRPr="008B2498">
        <w:t>"</w:t>
      </w:r>
      <w:r w:rsidR="008B2498">
        <w:t>skupa</w:t>
      </w:r>
      <w:r w:rsidR="008B2498" w:rsidRPr="008B2498">
        <w:t>"</w:t>
      </w:r>
      <w:r w:rsidR="008B2498">
        <w:t xml:space="preserve">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 baze podataka (npr. MySQL greška </w:t>
      </w:r>
      <w:r w:rsidR="008B2498" w:rsidRPr="008B2498">
        <w:t>"</w:t>
      </w:r>
      <w:r w:rsidR="008B2498" w:rsidRPr="00A2184D">
        <w:rPr>
          <w:i/>
        </w:rPr>
        <w:t>ERROR 2006 (HY000) at line 1: MySQL server has gone away</w:t>
      </w:r>
      <w:r w:rsidR="008B2498" w:rsidRPr="008B2498">
        <w:t>"</w:t>
      </w:r>
      <w:r w:rsidR="008B2498">
        <w:t xml:space="preserve">). Često je za obradu jednog HTTP zahtjeva potrebno izvršiti nekoliko upita </w:t>
      </w:r>
      <w:r w:rsidR="00A2184D">
        <w:t xml:space="preserve">prema bazi podataka, pa čak i desetak paralelnih korisnika može znatno usporiti </w:t>
      </w:r>
      <w:r w:rsidR="000141F9">
        <w:t xml:space="preserve">(ili čak onemogućiti) </w:t>
      </w:r>
      <w:r w:rsidR="00A2184D">
        <w:t xml:space="preserve">rad web sustava (posebice kada je riječ o velikoj količini podataka koja se dohvaća). </w:t>
      </w:r>
      <w:r w:rsidR="00895666">
        <w:t xml:space="preserve">Rješenje leži </w:t>
      </w:r>
      <w:r w:rsidR="00895666">
        <w:lastRenderedPageBreak/>
        <w:t xml:space="preserve">u smanjenju broja </w:t>
      </w:r>
      <w:r w:rsidR="00895666" w:rsidRPr="008935DC">
        <w:t>"</w:t>
      </w:r>
      <w:r w:rsidR="00895666">
        <w:t>odlazaka u bazu podataka</w:t>
      </w:r>
      <w:r w:rsidR="00895666" w:rsidRPr="008935DC">
        <w:t>"</w:t>
      </w:r>
      <w:r w:rsidR="00895666">
        <w:t xml:space="preserve"> odnosno upita. </w:t>
      </w:r>
      <w:r w:rsidR="005236B7">
        <w:t>Najbolja pr</w:t>
      </w:r>
      <w:r w:rsidR="0015010F">
        <w:t>aksa predlaže minimizaciju broj</w:t>
      </w:r>
      <w:r w:rsidR="005236B7">
        <w:t xml:space="preserve">a upita </w:t>
      </w:r>
      <w:r w:rsidR="008B2498">
        <w:t>prema bazi podataka</w:t>
      </w:r>
      <w:r w:rsidR="00A2184D">
        <w:t xml:space="preserve">, odnosno </w:t>
      </w:r>
      <w:r w:rsidR="005236B7">
        <w:t xml:space="preserve">pohranu prethodno dohvaćenih podataka (rezultate upita) u </w:t>
      </w:r>
      <w:r w:rsidR="00A2184D">
        <w:t xml:space="preserve">privremenoj memoriji </w:t>
      </w:r>
      <w:r w:rsidR="000141F9">
        <w:t xml:space="preserve">radi smanjenja broja </w:t>
      </w:r>
      <w:r w:rsidR="005236B7">
        <w:t>potrebnih upita u budućnosti</w:t>
      </w:r>
      <w:r w:rsidR="00A2184D">
        <w:t xml:space="preserve">. Uzmemo li za primjer naslovnicu </w:t>
      </w:r>
      <w:r w:rsidR="003D7CF3">
        <w:t>informativnog</w:t>
      </w:r>
      <w:r w:rsidR="003D7CF3">
        <w:t xml:space="preserve"> web </w:t>
      </w:r>
      <w:r w:rsidR="00A2184D">
        <w:t xml:space="preserve">portala, možemo identificirati sadržaj koji će biti </w:t>
      </w:r>
      <w:r w:rsidR="00431D59">
        <w:t xml:space="preserve">često </w:t>
      </w:r>
      <w:r w:rsidR="00A2184D">
        <w:t>potraživan iz baze –</w:t>
      </w:r>
      <w:r w:rsidR="00E222FF">
        <w:t xml:space="preserve"> sažeci </w:t>
      </w:r>
      <w:r w:rsidR="00A2184D">
        <w:t xml:space="preserve">članaka </w:t>
      </w:r>
      <w:r w:rsidR="00E222FF">
        <w:t xml:space="preserve">sortirani </w:t>
      </w:r>
      <w:r w:rsidR="00A2184D">
        <w:t xml:space="preserve">prema različitim kriterijima (npr. posljednje dodani članci, </w:t>
      </w:r>
      <w:r w:rsidR="000141F9">
        <w:t xml:space="preserve">članci iz određenih kategorija, </w:t>
      </w:r>
      <w:r w:rsidR="00A2184D">
        <w:t xml:space="preserve">najčitaniji članci, najkomentiraniji članci i sl.). Ako detaljnije promotrimo odnos operacija čitanja i pisanja takvih podataka zaključujemo kako se podaci češće čitaju iz baze podataka (odnosno prikazuju) nego što se upisuju u bazu podataka (odnosno ažuriraju). Sadržaj naslovnice portala mijenja se u nepravilnim intervalima u </w:t>
      </w:r>
      <w:r w:rsidR="000141F9">
        <w:t>razmacima</w:t>
      </w:r>
      <w:r w:rsidR="00A2184D">
        <w:t xml:space="preserve"> od nekoliko minuta </w:t>
      </w:r>
      <w:r w:rsidR="000141F9">
        <w:t xml:space="preserve">(npr. tijekom javljanja uživo) </w:t>
      </w:r>
      <w:r w:rsidR="00A2184D">
        <w:t>do nekoliko sati (npr. noću)</w:t>
      </w:r>
      <w:r w:rsidR="00AA592F">
        <w:t>, a sadržaj članaka nakon objave mijenja se vrlo rijetko</w:t>
      </w:r>
      <w:r w:rsidR="00A2184D">
        <w:t>. S druge strane svaki posjetitelj naslovnice portala zahtjeva prikaz tih podataka, a u uvjetima povećane posjećenosti naslovnica se prikazuje i do nekoliko desetaka puta u minuti. Postavlja se pitanje je li</w:t>
      </w:r>
      <w:r w:rsidR="0061326B">
        <w:t xml:space="preserve"> </w:t>
      </w:r>
      <w:r w:rsidR="00A2184D">
        <w:t>potrebno svaki put izvršavati upit prema bazi podataka ili je moguće ponovno iskoristiti podatke koji su prethodno već bili dohvaćeni</w:t>
      </w:r>
      <w:r w:rsidR="00596B53">
        <w:t xml:space="preserve">, </w:t>
      </w:r>
      <w:r w:rsidR="0015010F">
        <w:t>ako</w:t>
      </w:r>
      <w:r w:rsidR="00596B53">
        <w:t xml:space="preserve"> podaci u bazi nisu promijenjeni u međuvremenu</w:t>
      </w:r>
      <w:r w:rsidR="00E222FF">
        <w:t>.</w:t>
      </w:r>
      <w:r w:rsidR="008B69A0">
        <w:t xml:space="preserve"> Pohranom rezultata upita moguće je povećati propusnost web sust</w:t>
      </w:r>
      <w:r w:rsidR="0015010F">
        <w:t>a</w:t>
      </w:r>
      <w:r w:rsidR="008B69A0">
        <w:t>va za nekoliko redova</w:t>
      </w:r>
      <w:r w:rsidR="00D44D95">
        <w:t xml:space="preserve"> veličine</w:t>
      </w:r>
      <w:r w:rsidR="008B69A0">
        <w:t xml:space="preserve">. Sadržaj se pohranjuje u privremenu memoriju te se poništava kada dođe do promjene (npr. </w:t>
      </w:r>
      <w:r w:rsidR="00534912">
        <w:t xml:space="preserve">kada </w:t>
      </w:r>
      <w:r w:rsidR="008B69A0">
        <w:t>urednik zamijeni sadržaj naslovnice</w:t>
      </w:r>
      <w:r w:rsidR="000141F9">
        <w:t xml:space="preserve">, </w:t>
      </w:r>
      <w:r w:rsidR="00741F3C">
        <w:t xml:space="preserve">prilikom </w:t>
      </w:r>
      <w:r w:rsidR="000141F9">
        <w:t>objav</w:t>
      </w:r>
      <w:r w:rsidR="00741F3C">
        <w:t>e</w:t>
      </w:r>
      <w:r w:rsidR="000141F9">
        <w:t xml:space="preserve"> novog članka</w:t>
      </w:r>
      <w:r w:rsidR="008B69A0">
        <w:t>).</w:t>
      </w:r>
      <w:r w:rsidR="008607D3">
        <w:t xml:space="preserve"> </w:t>
      </w:r>
    </w:p>
    <w:p w14:paraId="2547931C" w14:textId="1F8737C1" w:rsidR="008B69A0" w:rsidRDefault="008B69A0" w:rsidP="00710999">
      <w:pPr>
        <w:pStyle w:val="Tekst"/>
      </w:pPr>
      <w:r>
        <w:t xml:space="preserve">Analizom čestih upita prema bazi podataka moguće je odrediti atribute u relacijskoj shemi koji su pogodni za uvođenje indeksa. Indeksi </w:t>
      </w:r>
      <w:r w:rsidR="008607D3">
        <w:t xml:space="preserve">su </w:t>
      </w:r>
      <w:r>
        <w:t xml:space="preserve">mehanizam optimizacije </w:t>
      </w:r>
      <w:r w:rsidR="00302702">
        <w:t>traženja</w:t>
      </w:r>
      <w:r>
        <w:t xml:space="preserve"> podataka prema unaprijed određenim ključevima (atributima), baš kao što indeksi u knjigama omogućuju </w:t>
      </w:r>
      <w:r w:rsidR="00EF4127">
        <w:t xml:space="preserve">brži </w:t>
      </w:r>
      <w:r>
        <w:t>pronalazak definicije pojma pregledom sortiranog popisa</w:t>
      </w:r>
      <w:r w:rsidR="00302702">
        <w:t xml:space="preserve"> riječi i </w:t>
      </w:r>
      <w:r w:rsidR="008607D3">
        <w:t xml:space="preserve">odgovarajuće </w:t>
      </w:r>
      <w:r w:rsidR="00302702">
        <w:t>stranice na kojoj se traženi pojam</w:t>
      </w:r>
      <w:r w:rsidR="00EF4127">
        <w:t xml:space="preserve"> nalazi</w:t>
      </w:r>
      <w:r>
        <w:t>. Uvođenjem indeksa u strukturu baze podataka usporavaju se operacije ažuriranja</w:t>
      </w:r>
      <w:r w:rsidR="001B1B43">
        <w:t xml:space="preserve"> (pisanja)</w:t>
      </w:r>
      <w:r>
        <w:t xml:space="preserve"> podataka stoga indekse treba uvoditi ciljano. Indeksi se najčešće uvode za atribute primarnog ključa, atribute koji se često koriste za sortiranje sadržaja (npr. vrijeme objave članka, broj pregleda) te jedinstvene (eng. </w:t>
      </w:r>
      <w:r>
        <w:rPr>
          <w:i/>
        </w:rPr>
        <w:t>unique</w:t>
      </w:r>
      <w:r>
        <w:t>) vrijednosti u shemi.</w:t>
      </w:r>
    </w:p>
    <w:p w14:paraId="481B5EB2" w14:textId="76E7A5A5" w:rsidR="00302702" w:rsidRPr="008B69A0" w:rsidRDefault="00302702" w:rsidP="00710999">
      <w:pPr>
        <w:pStyle w:val="Tekst"/>
      </w:pPr>
      <w:r>
        <w:t xml:space="preserve">Uvođenjem </w:t>
      </w:r>
      <w:r w:rsidR="00C01B70">
        <w:t>redundantnih atributa</w:t>
      </w:r>
      <w:r>
        <w:t xml:space="preserve"> u strukturu baze podataka moguće je izbjeći kompleksne upite (npr. </w:t>
      </w:r>
      <w:r w:rsidR="00C01B70">
        <w:t xml:space="preserve">broj </w:t>
      </w:r>
      <w:r>
        <w:t>komentara članka</w:t>
      </w:r>
      <w:r w:rsidR="00C01B70">
        <w:t xml:space="preserve"> nije potreban atribut jer je podatak </w:t>
      </w:r>
      <w:r w:rsidR="00D96819">
        <w:t xml:space="preserve">uvijek </w:t>
      </w:r>
      <w:r w:rsidR="00C01B70">
        <w:t xml:space="preserve">moguće dobiti prebrojavanjem, ali pohrana broja komentara eliminira potrebu za izvođenjem složenog upita prilikom </w:t>
      </w:r>
      <w:r w:rsidR="00D96819">
        <w:t xml:space="preserve">svake </w:t>
      </w:r>
      <w:r w:rsidR="00C01B70">
        <w:t>prezentacije članka</w:t>
      </w:r>
      <w:r>
        <w:t xml:space="preserve">) te </w:t>
      </w:r>
      <w:r w:rsidR="00834B51">
        <w:t>tako</w:t>
      </w:r>
      <w:r>
        <w:t xml:space="preserve"> optimizirati prezentaciju (čitanje) sadržaja, dok će se ažuriranje (pisanje) sadržaja nešto usporiti s obzirom da je potrebno </w:t>
      </w:r>
      <w:r>
        <w:lastRenderedPageBreak/>
        <w:t xml:space="preserve">ažurirati i novouvedeni atribut. Ovaj pristup </w:t>
      </w:r>
      <w:r w:rsidR="00E41396">
        <w:t>otvara</w:t>
      </w:r>
      <w:r>
        <w:t xml:space="preserve"> prostor za nastanak privremene nekonzistencije prezentiranih podataka u odnosu na stvarni skup podataka u bazi, te je primjeren za one podatke koji nisu kritični (</w:t>
      </w:r>
      <w:r w:rsidR="0029764E">
        <w:t>ovaj je pristup primjeren za pohranu podataka kao što su</w:t>
      </w:r>
      <w:r>
        <w:t xml:space="preserve"> broj reakcija na sadržaj društvene mreže, broj komentara članka, broj zapisa unutar određene kategorije i sl.</w:t>
      </w:r>
      <w:r w:rsidR="0029764E">
        <w:t>, a</w:t>
      </w:r>
      <w:r w:rsidR="00D96819">
        <w:t>li</w:t>
      </w:r>
      <w:r w:rsidR="0029764E">
        <w:t xml:space="preserve"> nije primjeren za financijske podatke poput stanja</w:t>
      </w:r>
      <w:r w:rsidR="00F7103F">
        <w:t xml:space="preserve"> bankovnog</w:t>
      </w:r>
      <w:r w:rsidR="0029764E">
        <w:t xml:space="preserve"> računa</w:t>
      </w:r>
      <w:r w:rsidR="00F7103F">
        <w:t xml:space="preserve"> i sl.</w:t>
      </w:r>
      <w:r>
        <w:t xml:space="preserve">). </w:t>
      </w:r>
      <w:r w:rsidR="00E222FF">
        <w:t>Iako će t</w:t>
      </w:r>
      <w:r>
        <w:t xml:space="preserve">akva nekonzistencija </w:t>
      </w:r>
      <w:r w:rsidR="00E222FF">
        <w:t>postojati samo privremeno, važno je pomno odabrati podatke koji će biti pohranjeni u privremenu memoriju</w:t>
      </w:r>
      <w:r w:rsidR="00F24E90">
        <w:t xml:space="preserve"> </w:t>
      </w:r>
      <w:r w:rsidR="00F24E90">
        <w:fldChar w:fldCharType="begin" w:fldLock="1"/>
      </w:r>
      <w:r w:rsidR="00327CDB">
        <w:instrText>ADDIN CSL_CITATION { "citationItems" : [ { "id" : "ITEM-1", "itemData" : { "author" : [ { "dropping-particle" : "", "family" : "Elfi", "given" : "David", "non-dropping-particle" : "", "parse-names" : false, "suffix" : "" } ], "container-title" : "OSCON 2013 Speaker Series", "id" : "ITEM-1", "issued" : { "date-parts" : [ [ "2013" ] ] }, "title" : "Caching Strategies for Improved Web Performance - O'Reilly Radar", "type" : "paper-conference" }, "uris" : [ "http://www.mendeley.com/documents/?uuid=11e9075b-b03e-3389-94bf-931bba48e806" ] } ], "mendeley" : { "formattedCitation" : "(Elfi, 2013)", "plainTextFormattedCitation" : "(Elfi, 2013)", "previouslyFormattedCitation" : "(Elfi, 2013)" }, "properties" : { "noteIndex" : 0 }, "schema" : "https://github.com/citation-style-language/schema/raw/master/csl-citation.json" }</w:instrText>
      </w:r>
      <w:r w:rsidR="00F24E90">
        <w:fldChar w:fldCharType="separate"/>
      </w:r>
      <w:r w:rsidR="00F24E90" w:rsidRPr="00F24E90">
        <w:rPr>
          <w:noProof/>
        </w:rPr>
        <w:t>(Elfi, 2013)</w:t>
      </w:r>
      <w:r w:rsidR="00F24E90">
        <w:fldChar w:fldCharType="end"/>
      </w:r>
      <w:r>
        <w:t>.</w:t>
      </w:r>
    </w:p>
    <w:p w14:paraId="123D03BF" w14:textId="3705F162" w:rsidR="009C0AD3" w:rsidRDefault="009C0AD3" w:rsidP="005B18DE">
      <w:pPr>
        <w:pStyle w:val="FOINaslov4"/>
      </w:pPr>
      <w:bookmarkStart w:id="30" w:name="_Toc366305653"/>
      <w:r>
        <w:t>Pohrana rezultata u privremenu memoriju</w:t>
      </w:r>
      <w:bookmarkEnd w:id="30"/>
    </w:p>
    <w:p w14:paraId="314FA379" w14:textId="24E30BCF" w:rsidR="00D96819" w:rsidRDefault="00D96819" w:rsidP="0029764E">
      <w:pPr>
        <w:pStyle w:val="Tekst"/>
      </w:pPr>
      <w:r>
        <w:t xml:space="preserve">Privremena memorija (eng. </w:t>
      </w:r>
      <w:r w:rsidRPr="00D96819">
        <w:rPr>
          <w:i/>
        </w:rPr>
        <w:t>cache</w:t>
      </w:r>
      <w:r>
        <w:t>) često se koristi u računalnim sustavima i jedan je od osnovnih mehanizama optimizacije</w:t>
      </w:r>
      <w:r w:rsidR="00F24E90">
        <w:t xml:space="preserve"> performansi</w:t>
      </w:r>
      <w:r>
        <w:t xml:space="preserve">. </w:t>
      </w:r>
      <w:r w:rsidR="00F24E90">
        <w:t xml:space="preserve">Često korišteni podaci smještaju se u privremenu memoriju koja omogućava </w:t>
      </w:r>
      <w:r w:rsidR="00E222FF">
        <w:t>brži pristup podacima</w:t>
      </w:r>
      <w:r>
        <w:t xml:space="preserve"> od trajne memorije (npr. čvrstog diska). Na odnos privremene memorije i trajne memorije </w:t>
      </w:r>
      <w:r w:rsidR="00F24E90">
        <w:t xml:space="preserve">u web sustavima </w:t>
      </w:r>
      <w:r>
        <w:t xml:space="preserve">može se gledati kao na odnos radne memorije (eng. </w:t>
      </w:r>
      <w:r w:rsidRPr="00D96819">
        <w:rPr>
          <w:i/>
        </w:rPr>
        <w:t>Random-access memory</w:t>
      </w:r>
      <w:r>
        <w:rPr>
          <w:i/>
        </w:rPr>
        <w:t>, RAM</w:t>
      </w:r>
      <w:r>
        <w:t>) i tvrdi disk</w:t>
      </w:r>
      <w:r w:rsidR="00F24E90">
        <w:t xml:space="preserve"> </w:t>
      </w:r>
      <w:r w:rsidR="00FE3F32">
        <w:t>osobnih</w:t>
      </w:r>
      <w:r w:rsidR="00F24E90">
        <w:t xml:space="preserve"> računala</w:t>
      </w:r>
      <w:r>
        <w:t>. Radna memorija omogućava i do 20 puta brži pristup podacima kada je riječ o slijednom čitanju, te znatno brži pristup podacima kada je riječ o nasumičnom čitanju podataka. Baza podataka trajno je spremište podataka u web sustavima, a</w:t>
      </w:r>
      <w:r w:rsidR="00F24E90">
        <w:t xml:space="preserve"> s pohranom veće količine podataka pristup podacima znatno je usporen</w:t>
      </w:r>
      <w:r>
        <w:t xml:space="preserve"> (pogotovo kada je riječ o složenim </w:t>
      </w:r>
      <w:r w:rsidR="007A0008">
        <w:t>i/ili</w:t>
      </w:r>
      <w:r>
        <w:t xml:space="preserve"> agregirani</w:t>
      </w:r>
      <w:r w:rsidR="00D15054">
        <w:t>m upitima i spajanjima tablica)</w:t>
      </w:r>
      <w:r w:rsidR="00B31C08">
        <w:t>.</w:t>
      </w:r>
    </w:p>
    <w:p w14:paraId="1120F1BF" w14:textId="3A490A90" w:rsidR="00D15054" w:rsidRDefault="00B31C08" w:rsidP="0029764E">
      <w:pPr>
        <w:pStyle w:val="Tekst"/>
      </w:pPr>
      <w:r>
        <w:t xml:space="preserve">Podaci se u privremenu memoriju pohranjuju u parovima (ključ, vrijednost), a pristupa </w:t>
      </w:r>
      <w:r w:rsidR="00D15054">
        <w:t xml:space="preserve">im se </w:t>
      </w:r>
      <w:r>
        <w:t xml:space="preserve">temeljem ključa. Ključ (eng. </w:t>
      </w:r>
      <w:r>
        <w:rPr>
          <w:i/>
        </w:rPr>
        <w:t>cache key</w:t>
      </w:r>
      <w:r>
        <w:t xml:space="preserve">) tekstualna </w:t>
      </w:r>
      <w:r w:rsidR="00D15054">
        <w:t xml:space="preserve">je </w:t>
      </w:r>
      <w:r>
        <w:t>ili numerička vrijednost specifična za skup podataka koji je pohranjen, a</w:t>
      </w:r>
      <w:r w:rsidR="00FC5B69">
        <w:t xml:space="preserve"> najčešće se koristi</w:t>
      </w:r>
      <w:r w:rsidR="00CD54DF">
        <w:t xml:space="preserve"> vrijednost</w:t>
      </w:r>
      <w:r>
        <w:t xml:space="preserve"> primarnog ključa, jedinstveni atributi ili sažetak (eng. </w:t>
      </w:r>
      <w:r>
        <w:rPr>
          <w:i/>
        </w:rPr>
        <w:t>hash</w:t>
      </w:r>
      <w:r>
        <w:t xml:space="preserve">) nekoliko </w:t>
      </w:r>
      <w:r w:rsidR="00D15054">
        <w:t xml:space="preserve">sortiranih </w:t>
      </w:r>
      <w:r>
        <w:t>vrijednosti. Želimo li primjerice u privremenu memoriju pohraniti skup podataka, potrebno je odrediti funkciju koja će jednoznačno izračunati ključ za vrijednosti koje se pohranjuju (npr. sortiranje</w:t>
      </w:r>
      <w:r w:rsidR="00D15054">
        <w:t>m</w:t>
      </w:r>
      <w:r>
        <w:t xml:space="preserve"> primarnih ključeva podataka te izračun</w:t>
      </w:r>
      <w:r w:rsidR="00D15054">
        <w:t>om</w:t>
      </w:r>
      <w:r>
        <w:t xml:space="preserve"> SHA1 potpisa</w:t>
      </w:r>
      <w:r w:rsidR="00D15054">
        <w:t xml:space="preserve"> generira se jedinstveni ključ za zadani skup podataka</w:t>
      </w:r>
      <w:r>
        <w:t xml:space="preserve">). </w:t>
      </w:r>
      <w:r w:rsidR="00D15054">
        <w:t xml:space="preserve">Ključevima se često dodaje prefiks kako bi se izbjegla kolizija pohrane podataka u privremenu memoriju (npr. prefiks "clanak_" ispred primarnog ključa kako bi se napravila razlika između ključeva različitih entiteta s istim primarnim ključem). </w:t>
      </w:r>
      <w:r w:rsidR="00C27A22">
        <w:t xml:space="preserve">Upit prema sustavu za privremenu pohranu podataka može rezultirati pogotkom (eng. </w:t>
      </w:r>
      <w:r w:rsidR="00D15054" w:rsidRPr="00D15054">
        <w:rPr>
          <w:i/>
        </w:rPr>
        <w:t xml:space="preserve">cache </w:t>
      </w:r>
      <w:r w:rsidR="00C27A22">
        <w:rPr>
          <w:i/>
        </w:rPr>
        <w:t>hit</w:t>
      </w:r>
      <w:r w:rsidR="00C27A22">
        <w:t xml:space="preserve">) odnosno slučajem u kojem je podatak za traženi ključ pronađen, ili promašajem (eng. </w:t>
      </w:r>
      <w:r w:rsidR="00D15054">
        <w:rPr>
          <w:i/>
        </w:rPr>
        <w:t xml:space="preserve">cache </w:t>
      </w:r>
      <w:r w:rsidR="00C27A22">
        <w:rPr>
          <w:i/>
        </w:rPr>
        <w:t>miss</w:t>
      </w:r>
      <w:r w:rsidR="00C27A22">
        <w:t>) kada važeći za traže</w:t>
      </w:r>
      <w:r w:rsidR="00D15054">
        <w:t>ni ključ podatak nije pronađen.</w:t>
      </w:r>
    </w:p>
    <w:p w14:paraId="774B7A49" w14:textId="77777777" w:rsidR="00405B9F" w:rsidRDefault="00405B9F" w:rsidP="00405B9F">
      <w:pPr>
        <w:pStyle w:val="Slika"/>
      </w:pPr>
      <w:r>
        <w:rPr>
          <w:noProof/>
          <w:lang w:val="en-US" w:eastAsia="en-US"/>
        </w:rPr>
        <w:lastRenderedPageBreak/>
        <w:drawing>
          <wp:inline distT="0" distB="0" distL="0" distR="0" wp14:anchorId="7DA50FFF" wp14:editId="244343AF">
            <wp:extent cx="3191216" cy="3996055"/>
            <wp:effectExtent l="0" t="0" r="0" b="0"/>
            <wp:docPr id="4" name="Picture 4" descr="Macintosh HD:Users:zoka123:Downloads:cache-dijag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cache-dijagr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91225" cy="3996066"/>
                    </a:xfrm>
                    <a:prstGeom prst="rect">
                      <a:avLst/>
                    </a:prstGeom>
                    <a:noFill/>
                    <a:ln>
                      <a:noFill/>
                    </a:ln>
                  </pic:spPr>
                </pic:pic>
              </a:graphicData>
            </a:graphic>
          </wp:inline>
        </w:drawing>
      </w:r>
    </w:p>
    <w:p w14:paraId="218585FF" w14:textId="1588E40A" w:rsidR="00D15054" w:rsidRDefault="00405B9F" w:rsidP="00405B9F">
      <w:pPr>
        <w:pStyle w:val="Caption"/>
      </w:pPr>
      <w:r w:rsidRPr="00276824">
        <w:rPr>
          <w:b/>
        </w:rPr>
        <w:t xml:space="preserve">Slika </w:t>
      </w:r>
      <w:r w:rsidRPr="00276824">
        <w:rPr>
          <w:b/>
        </w:rPr>
        <w:fldChar w:fldCharType="begin"/>
      </w:r>
      <w:r w:rsidRPr="00276824">
        <w:rPr>
          <w:b/>
        </w:rPr>
        <w:instrText xml:space="preserve"> SEQ Slika \* ARABIC </w:instrText>
      </w:r>
      <w:r w:rsidRPr="00276824">
        <w:rPr>
          <w:b/>
        </w:rPr>
        <w:fldChar w:fldCharType="separate"/>
      </w:r>
      <w:r w:rsidR="00715C87">
        <w:rPr>
          <w:b/>
          <w:noProof/>
        </w:rPr>
        <w:t>7</w:t>
      </w:r>
      <w:r w:rsidRPr="00276824">
        <w:rPr>
          <w:b/>
        </w:rPr>
        <w:fldChar w:fldCharType="end"/>
      </w:r>
      <w:r>
        <w:t xml:space="preserve">: Dijagram </w:t>
      </w:r>
      <w:r w:rsidR="00964FBF">
        <w:t xml:space="preserve">tijeka </w:t>
      </w:r>
      <w:r>
        <w:t xml:space="preserve">čitanja podataka prilikom korištenja </w:t>
      </w:r>
      <w:r w:rsidR="00964FBF">
        <w:br/>
      </w:r>
      <w:r>
        <w:t>sustava za privremenu pohranu podataka</w:t>
      </w:r>
    </w:p>
    <w:p w14:paraId="0DBB7D9E" w14:textId="049DAFFB" w:rsidR="00B31C08" w:rsidRDefault="00B31C08" w:rsidP="0029764E">
      <w:pPr>
        <w:pStyle w:val="Tekst"/>
      </w:pPr>
      <w:r>
        <w:t>Podaci se u privremenu memoriju pohranjuju na neodređeno vrijeme ili na određeno vrijeme nakon k</w:t>
      </w:r>
      <w:r w:rsidR="00C27A22">
        <w:t xml:space="preserve">ojeg se podatak smatra nevažećim (eng. </w:t>
      </w:r>
      <w:r w:rsidR="00C27A22">
        <w:rPr>
          <w:i/>
        </w:rPr>
        <w:t>time based cache invalidation</w:t>
      </w:r>
      <w:r w:rsidR="00C27A22">
        <w:t>)</w:t>
      </w:r>
      <w:r>
        <w:t>. Vrijeme koje se podatak smatra važeći</w:t>
      </w:r>
      <w:r w:rsidR="00E22019">
        <w:t xml:space="preserve"> naziva se</w:t>
      </w:r>
      <w:r w:rsidR="00C27A22">
        <w:t xml:space="preserve"> vrijeme života (eng.</w:t>
      </w:r>
      <w:r w:rsidR="00C27A22">
        <w:rPr>
          <w:i/>
        </w:rPr>
        <w:t xml:space="preserve"> time to live, TTL</w:t>
      </w:r>
      <w:r w:rsidR="00C27A22">
        <w:t xml:space="preserve">) i najčešće je definirano u sekundama, a trenutak kada podatak </w:t>
      </w:r>
      <w:r w:rsidR="00E22019">
        <w:t>prestaje važiti naziva se</w:t>
      </w:r>
      <w:r w:rsidR="00C27A22">
        <w:t xml:space="preserve"> vrijeme isteka (eng. </w:t>
      </w:r>
      <w:r w:rsidR="00C27A22">
        <w:rPr>
          <w:i/>
        </w:rPr>
        <w:t>expiration time</w:t>
      </w:r>
      <w:r w:rsidR="00C27A22">
        <w:t xml:space="preserve">). Podaci se mogu ručno poništit i prije vremena isteka (eng. </w:t>
      </w:r>
      <w:r w:rsidR="00C27A22">
        <w:rPr>
          <w:i/>
        </w:rPr>
        <w:t>manual cache invalidation</w:t>
      </w:r>
      <w:r w:rsidR="00C27A22">
        <w:t>)</w:t>
      </w:r>
      <w:r w:rsidR="00A83856">
        <w:t xml:space="preserve"> </w:t>
      </w:r>
      <w:r w:rsidR="00A83856">
        <w:fldChar w:fldCharType="begin" w:fldLock="1"/>
      </w:r>
      <w:r w:rsidR="00E222FF">
        <w:instrText>ADDIN CSL_CITATION { "citationItems" : [ { "id" : "ITEM-1", "itemData" : { "URL" : "http://www.php-fig.org/psr/psr-6/", "accessed" : { "date-parts" : [ [ "2017", "8", "29" ] ] }, "author" : [ { "dropping-particle" : "", "family" : "PSR", "given" : "", "non-dropping-particle" : "", "parse-names" : false, "suffix" : "" } ], "id" : "ITEM-1", "issued" : { "date-parts" : [ [ "2017" ] ] }, "title" : "PSR-6:\u00a0Caching Interface - PHP-FIG", "type" : "webpage" }, "uris" : [ "http://www.mendeley.com/documents/?uuid=cb4cdd52-e815-3894-b14b-c80cf74a78ef" ] } ], "mendeley" : { "formattedCitation" : "(PSR, 2017)", "plainTextFormattedCitation" : "(PSR, 2017)", "previouslyFormattedCitation" : "(PSR, 2017)" }, "properties" : { "noteIndex" : 0 }, "schema" : "https://github.com/citation-style-language/schema/raw/master/csl-citation.json" }</w:instrText>
      </w:r>
      <w:r w:rsidR="00A83856">
        <w:fldChar w:fldCharType="separate"/>
      </w:r>
      <w:r w:rsidR="00A83856" w:rsidRPr="00A83856">
        <w:rPr>
          <w:noProof/>
        </w:rPr>
        <w:t>(PSR, 2017)</w:t>
      </w:r>
      <w:r w:rsidR="00A83856">
        <w:fldChar w:fldCharType="end"/>
      </w:r>
      <w:r w:rsidR="00C27A22">
        <w:t>.</w:t>
      </w:r>
      <w:r w:rsidR="00BA333B">
        <w:t xml:space="preserve"> </w:t>
      </w:r>
      <w:r w:rsidR="00C27A22">
        <w:t>Vrijeme isteka izračunava se prema formuli:</w:t>
      </w:r>
    </w:p>
    <w:p w14:paraId="5D970706" w14:textId="0BE544BA" w:rsidR="00C27A22" w:rsidRPr="00C27A22" w:rsidRDefault="00C27A22" w:rsidP="0029764E">
      <w:pPr>
        <w:pStyle w:val="Tekst"/>
      </w:pPr>
      <m:oMathPara>
        <m:oMath>
          <m:r>
            <w:rPr>
              <w:rFonts w:ascii="Cambria Math" w:hAnsi="Cambria Math"/>
            </w:rPr>
            <m:t>vrijeme isteka=vrijeme zapisa+TTL</m:t>
          </m:r>
        </m:oMath>
      </m:oMathPara>
    </w:p>
    <w:p w14:paraId="1412FF8C" w14:textId="529E47F5" w:rsidR="00407D31" w:rsidRPr="00C27A22" w:rsidRDefault="00C27A22" w:rsidP="00407D31">
      <w:pPr>
        <w:pStyle w:val="Tekst"/>
      </w:pPr>
      <w:r>
        <w:t>Ukoliko se memorija sustava za privremenu pohranu popuni, sustav može odbiti buduće pohrane podataka ili primijeniti različite algoritme kako bi odlučio koji će se podaci izbaciti iz pohrane (eng.</w:t>
      </w:r>
      <w:r>
        <w:rPr>
          <w:i/>
        </w:rPr>
        <w:t xml:space="preserve"> evictions</w:t>
      </w:r>
      <w:r>
        <w:t xml:space="preserve">). </w:t>
      </w:r>
      <w:r w:rsidR="00A83856">
        <w:t>Najpoznatiji algoritam izbacivanja</w:t>
      </w:r>
      <w:r w:rsidR="003410B8">
        <w:t xml:space="preserve"> podataka iz privremene memorije</w:t>
      </w:r>
      <w:r w:rsidR="00A83856">
        <w:t xml:space="preserve"> jest </w:t>
      </w:r>
      <w:r w:rsidR="008C5926" w:rsidRPr="008C5926">
        <w:t>"</w:t>
      </w:r>
      <w:r w:rsidR="00A83856" w:rsidRPr="00A83856">
        <w:t>Least Frequently Used</w:t>
      </w:r>
      <w:r w:rsidR="008C5926" w:rsidRPr="008C5926">
        <w:t>"</w:t>
      </w:r>
      <w:r w:rsidR="00A83856">
        <w:t xml:space="preserve"> ili LRU algoritam koji eliminira podatke koji su najmanje puta korišteni. Koriste se još i algoritmi nasumičnog (eng. </w:t>
      </w:r>
      <w:r w:rsidR="00A83856" w:rsidRPr="00A83856">
        <w:rPr>
          <w:i/>
        </w:rPr>
        <w:t>random</w:t>
      </w:r>
      <w:r w:rsidR="00A83856">
        <w:t xml:space="preserve">) izbacivanja podataka i algoritam izbacivanja podataka prema najmanjem TTL atributu </w:t>
      </w:r>
      <w:r w:rsidR="00A83856">
        <w:fldChar w:fldCharType="begin" w:fldLock="1"/>
      </w:r>
      <w:r w:rsidR="00A83856">
        <w:instrText>ADDIN CSL_CITATION { "citationItems" : [ { "id" : "ITEM-1", "itemData" : { "URL" : "https://redis.io/topics/lru-cache", "accessed" : { "date-parts" : [ [ "2017", "8", "29" ] ] }, "author" : [ { "dropping-particle" : "", "family" : "Redis", "given" : "", "non-dropping-particle" : "", "parse-names" : false, "suffix" : "" } ], "id" : "ITEM-1", "issued" : { "date-parts" : [ [ "0" ] ] }, "title" : "Using Redis as an LRU cache \u2013 Redis", "type" : "webpage" }, "uris" : [ "http://www.mendeley.com/documents/?uuid=95805866-1b47-302f-a73b-5a242399bcfc" ] } ], "mendeley" : { "formattedCitation" : "(Redis, no date)", "plainTextFormattedCitation" : "(Redis, no date)", "previouslyFormattedCitation" : "(Redis, no date)" }, "properties" : { "noteIndex" : 0 }, "schema" : "https://github.com/citation-style-language/schema/raw/master/csl-citation.json" }</w:instrText>
      </w:r>
      <w:r w:rsidR="00A83856">
        <w:fldChar w:fldCharType="separate"/>
      </w:r>
      <w:r w:rsidR="00A83856" w:rsidRPr="00A83856">
        <w:rPr>
          <w:noProof/>
        </w:rPr>
        <w:t xml:space="preserve">(Redis, </w:t>
      </w:r>
      <w:r w:rsidR="009C4F54" w:rsidRPr="0042310F">
        <w:rPr>
          <w:i/>
          <w:color w:val="000000"/>
        </w:rPr>
        <w:t>s.a.</w:t>
      </w:r>
      <w:r w:rsidR="00A83856" w:rsidRPr="00A83856">
        <w:rPr>
          <w:noProof/>
        </w:rPr>
        <w:t>)</w:t>
      </w:r>
      <w:r w:rsidR="00A83856">
        <w:fldChar w:fldCharType="end"/>
      </w:r>
      <w:r w:rsidR="00A83856">
        <w:t>.</w:t>
      </w:r>
    </w:p>
    <w:p w14:paraId="1438ACAA" w14:textId="3B9802FF" w:rsidR="00A83856" w:rsidRDefault="00A83856" w:rsidP="0029764E">
      <w:pPr>
        <w:pStyle w:val="Tekst"/>
      </w:pPr>
      <w:r>
        <w:lastRenderedPageBreak/>
        <w:t>Korištenje sustava za privremenu pohranu podataka svodi</w:t>
      </w:r>
      <w:r w:rsidR="00AF28CB">
        <w:t xml:space="preserve"> se</w:t>
      </w:r>
      <w:r w:rsidR="0047567C">
        <w:t xml:space="preserve"> na pozive operacija pisanja odnosno</w:t>
      </w:r>
      <w:r>
        <w:t xml:space="preserve"> čitanja i za krajnjeg </w:t>
      </w:r>
      <w:r w:rsidR="008C5926">
        <w:t xml:space="preserve">je </w:t>
      </w:r>
      <w:r>
        <w:t>korisnika (</w:t>
      </w:r>
      <w:r w:rsidR="008C5926">
        <w:t xml:space="preserve">računalnog </w:t>
      </w:r>
      <w:r>
        <w:t>programera) vrlo jednostavno, no nepravilna pohrana i poništavanje podataka može narušiti stabilnost i performanse sustava. Pravilno razvijeni web sustavi imaju mogućnost zamjene konkretnog sustava za privremenu pohranu (npr. zamjena Memcached sustava s Redis sustavom) bez potrebnih promjena na drugim slojevima aplikacije.</w:t>
      </w:r>
      <w:r w:rsidR="00DB46B5">
        <w:t xml:space="preserve"> </w:t>
      </w:r>
      <w:r w:rsidR="00F64525">
        <w:t>Standard</w:t>
      </w:r>
      <w:r>
        <w:t xml:space="preserve"> PSR-6 definira programska sučelja za rad sa sustavima za privremenu pohranu u programskom jeziku PHP.</w:t>
      </w:r>
      <w:r w:rsidR="00407D31">
        <w:t xml:space="preserve"> U suvremenim se web sustavima poslužitelji za privremenu pohranu podataka grupiraju u klaster</w:t>
      </w:r>
      <w:r w:rsidR="00327CDB">
        <w:t>e</w:t>
      </w:r>
      <w:r w:rsidR="00407D31">
        <w:t xml:space="preserve"> te virtualno čine jedan podatkovni prostor. Aplikacijski poslužitelji povezani su s klasterom</w:t>
      </w:r>
      <w:r w:rsidR="00327CDB">
        <w:t xml:space="preserve"> poslužitelja za privremenu pohranu</w:t>
      </w:r>
      <w:r w:rsidR="00407D31">
        <w:t xml:space="preserve"> i </w:t>
      </w:r>
      <w:r w:rsidR="00327CDB">
        <w:t>zajednički pristupaju podatkovnom prostoru</w:t>
      </w:r>
      <w:r w:rsidR="00407D31">
        <w:t xml:space="preserve"> (eng. </w:t>
      </w:r>
      <w:r w:rsidR="00407D31">
        <w:rPr>
          <w:i/>
        </w:rPr>
        <w:t>shared data</w:t>
      </w:r>
      <w:r w:rsidR="00407D31">
        <w:t xml:space="preserve">). Zbog brzine pristupa korisničke se sjednice (eng. </w:t>
      </w:r>
      <w:r w:rsidR="00407D31">
        <w:rPr>
          <w:i/>
        </w:rPr>
        <w:t>sessions</w:t>
      </w:r>
      <w:r w:rsidR="00407D31" w:rsidRPr="00407D31">
        <w:t>)</w:t>
      </w:r>
      <w:r w:rsidR="00407D31">
        <w:t xml:space="preserve"> često pohranjuju, umjesto na disk, u sustav za privremenu pohranu podataka.</w:t>
      </w:r>
    </w:p>
    <w:p w14:paraId="5598AB0D" w14:textId="313F8C54" w:rsidR="007A2A3F" w:rsidRDefault="007A2A3F" w:rsidP="007A2A3F">
      <w:pPr>
        <w:pStyle w:val="Slika"/>
      </w:pPr>
      <w:r>
        <w:rPr>
          <w:noProof/>
          <w:lang w:val="en-US" w:eastAsia="en-US"/>
        </w:rPr>
        <w:drawing>
          <wp:inline distT="0" distB="0" distL="0" distR="0" wp14:anchorId="2238415E" wp14:editId="40115512">
            <wp:extent cx="4338955" cy="1939498"/>
            <wp:effectExtent l="0" t="0" r="0" b="0"/>
            <wp:docPr id="7" name="Picture 7" descr="Macintosh HD:Users:zoka123:Downloads: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cach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38955" cy="1939498"/>
                    </a:xfrm>
                    <a:prstGeom prst="rect">
                      <a:avLst/>
                    </a:prstGeom>
                    <a:noFill/>
                    <a:ln>
                      <a:noFill/>
                    </a:ln>
                  </pic:spPr>
                </pic:pic>
              </a:graphicData>
            </a:graphic>
          </wp:inline>
        </w:drawing>
      </w:r>
    </w:p>
    <w:p w14:paraId="439A9C42" w14:textId="6E352154" w:rsidR="00407D31" w:rsidRPr="00407D31" w:rsidRDefault="00407D31" w:rsidP="001B5B5D">
      <w:pPr>
        <w:pStyle w:val="Caption"/>
      </w:pPr>
      <w:r w:rsidRPr="00D9383E">
        <w:rPr>
          <w:b/>
        </w:rPr>
        <w:t xml:space="preserve">Slika </w:t>
      </w:r>
      <w:r w:rsidRPr="00D9383E">
        <w:rPr>
          <w:b/>
        </w:rPr>
        <w:fldChar w:fldCharType="begin"/>
      </w:r>
      <w:r w:rsidRPr="00D9383E">
        <w:rPr>
          <w:b/>
        </w:rPr>
        <w:instrText xml:space="preserve"> SEQ Slika \* ARABIC </w:instrText>
      </w:r>
      <w:r w:rsidRPr="00D9383E">
        <w:rPr>
          <w:b/>
        </w:rPr>
        <w:fldChar w:fldCharType="separate"/>
      </w:r>
      <w:r w:rsidR="00715C87">
        <w:rPr>
          <w:b/>
          <w:noProof/>
        </w:rPr>
        <w:t>8</w:t>
      </w:r>
      <w:r w:rsidRPr="00D9383E">
        <w:rPr>
          <w:b/>
        </w:rPr>
        <w:fldChar w:fldCharType="end"/>
      </w:r>
      <w:r>
        <w:t xml:space="preserve">: </w:t>
      </w:r>
      <w:r w:rsidR="007A2A3F">
        <w:t xml:space="preserve">Pristup zajedničkom zajedničkom podatkovnom prostoru </w:t>
      </w:r>
      <w:r>
        <w:t>u</w:t>
      </w:r>
      <w:r w:rsidR="007A2A3F">
        <w:t xml:space="preserve"> suvremenim web sustavima</w:t>
      </w:r>
    </w:p>
    <w:p w14:paraId="7A0A0175" w14:textId="77777777" w:rsidR="009C0AD3" w:rsidRDefault="009C0AD3" w:rsidP="005B18DE">
      <w:pPr>
        <w:pStyle w:val="FOINaslov3"/>
      </w:pPr>
      <w:bookmarkStart w:id="31" w:name="_Toc366305654"/>
      <w:r>
        <w:t>Optimizacija infrastrukturnog sloja web sustava</w:t>
      </w:r>
      <w:bookmarkEnd w:id="31"/>
    </w:p>
    <w:p w14:paraId="3A759635" w14:textId="09B50AD8" w:rsidR="00807B3F" w:rsidRDefault="009F7641" w:rsidP="00D91B6A">
      <w:pPr>
        <w:pStyle w:val="Tekst"/>
      </w:pPr>
      <w:r>
        <w:t xml:space="preserve">Infrastrukturni sloj web sustava obuhvaća njegove fizičke komponente (poslužitelje, mrežnu infrastrukturu, lokaciju poslužitelja i sl.) te njihovu konfiguraciju.  </w:t>
      </w:r>
      <w:r w:rsidR="00E8206F">
        <w:t xml:space="preserve">Web sustavi sastoje se od statičkih i dinamičkih elemenata. Dinamički </w:t>
      </w:r>
      <w:r w:rsidR="00807B3F">
        <w:t xml:space="preserve">se elementi mijenjaju u ovisnosti o korisničkim podacia, poslovnoj logici i drugim pravilima (npr. korisnička sučelja, prikazani podaci, elementi navigacije i sl.). Statički elementi jednaki su za sve korisnike web sustava (npr. slikovna datoteka koja sadrži logotip webu sustava, CSS i JavaScript izvorne datoteke i sl.) i nazivamo ih statičkim resursima. Web preglednici imaju mogućnost pohrane takvih statičkih resursa u privremenu memoriju, ukoliko je resurs prikladno označen HTTP zaglavljima. Kada web preglednik pohrani takve resurse u svoju privremenu memoriju, kod </w:t>
      </w:r>
      <w:r w:rsidR="00807B3F">
        <w:lastRenderedPageBreak/>
        <w:t>sljedećih će prikaza web sustava datoteku koristiti iz privremene memorije umjesto ponovnog dohvaćanja kroz mrežne kanale (tj. bez slanja dodatnog HTTP zahtjeva prema web sustavu). CSS i JavaScript datoteke koje se koriste pri svakom prikazu web sustava (i svakom osvježavanju web stranice) savršeni su kandidati za pohranu u privremenu memoriju. Web preglednik dohvatit će resurse prilikom prve posjete web sustavu i svaki idući put preskočiti će učitavanje pohranjenih resursa i na taj način optimizirati performanse web sustava i smanjiti opterećenje. Budući da se statički resursi poslužuju izravno bez prethodne obrade na strani poslužitelja, običaj je izdvojiti takve resurse na zasebnu poddomenu</w:t>
      </w:r>
      <w:r w:rsidR="008A1250">
        <w:t xml:space="preserve">, </w:t>
      </w:r>
      <w:r w:rsidR="00807B3F">
        <w:t xml:space="preserve">optimizirati poslužitelj za izravnu isporuku (bez obrade) i postaviti </w:t>
      </w:r>
      <w:r w:rsidR="00D91B6A">
        <w:t xml:space="preserve">odgovarajuća </w:t>
      </w:r>
      <w:r w:rsidR="00807B3F">
        <w:t>HTTP zaglavlja.</w:t>
      </w:r>
      <w:r w:rsidR="00D91B6A">
        <w:t xml:space="preserve"> </w:t>
      </w:r>
      <w:r w:rsidR="00C72EE7">
        <w:t xml:space="preserve">Osim što web preglednici imaju mogućnost pohrane statičkog sadržaja u vlastitu privremenu memoriju, web sustav može </w:t>
      </w:r>
      <w:r w:rsidR="006C71B4">
        <w:t>sadržavati i</w:t>
      </w:r>
      <w:r w:rsidR="00C72EE7">
        <w:t xml:space="preserve"> poslužitelj za privremenu pohranu (eng. </w:t>
      </w:r>
      <w:r w:rsidR="00C72EE7">
        <w:rPr>
          <w:i/>
        </w:rPr>
        <w:t>cache server</w:t>
      </w:r>
      <w:r w:rsidR="00C72EE7">
        <w:t>) koji će u svojoj memoriji pohranjivati sadržaj prikladno označen HTTP zaglavljima i poslužiti ga bez potrebe za obradom HTTP zahtjeva na strani aplikacijskog poslužitelja.</w:t>
      </w:r>
    </w:p>
    <w:p w14:paraId="312BA1B3" w14:textId="38ABD40A" w:rsidR="00D91B6A" w:rsidRDefault="00D91B6A" w:rsidP="00D91B6A">
      <w:pPr>
        <w:pStyle w:val="Tekst"/>
      </w:pPr>
      <w:r>
        <w:t xml:space="preserve">Upravljanje pohranom resursa u privremenu memoriju na razini HTTP zaglavlja omogućeno je korištenjem </w:t>
      </w:r>
      <w:r w:rsidR="00BB70E7" w:rsidRPr="00BB70E7">
        <w:t>"Cache-Control"</w:t>
      </w:r>
      <w:r w:rsidR="00BB70E7">
        <w:t xml:space="preserve"> vrijednosti HTTP zaglavlja. </w:t>
      </w:r>
      <w:r w:rsidR="007D1268">
        <w:t xml:space="preserve">Tablica u nastavku prikazuje dostupne parametre </w:t>
      </w:r>
      <w:r w:rsidR="00BB70E7">
        <w:t xml:space="preserve">za upravljanje pohranom </w:t>
      </w:r>
      <w:r w:rsidR="005771CE">
        <w:t xml:space="preserve">sadržaja </w:t>
      </w:r>
      <w:r w:rsidR="00BB70E7">
        <w:t>u privremenu memoriju.</w:t>
      </w:r>
    </w:p>
    <w:tbl>
      <w:tblPr>
        <w:tblStyle w:val="TableGrid"/>
        <w:tblW w:w="9072" w:type="dxa"/>
        <w:tblInd w:w="108" w:type="dxa"/>
        <w:tblLayout w:type="fixed"/>
        <w:tblLook w:val="04A0" w:firstRow="1" w:lastRow="0" w:firstColumn="1" w:lastColumn="0" w:noHBand="0" w:noVBand="1"/>
      </w:tblPr>
      <w:tblGrid>
        <w:gridCol w:w="2552"/>
        <w:gridCol w:w="3021"/>
        <w:gridCol w:w="3499"/>
      </w:tblGrid>
      <w:tr w:rsidR="00D91B6A" w:rsidRPr="00671FB9" w14:paraId="4C129930" w14:textId="77777777" w:rsidTr="00BB70E7">
        <w:tc>
          <w:tcPr>
            <w:tcW w:w="2552" w:type="dxa"/>
          </w:tcPr>
          <w:p w14:paraId="3CEB3BF4" w14:textId="424F4C13" w:rsidR="00D91B6A" w:rsidRPr="00671FB9" w:rsidRDefault="00D91B6A" w:rsidP="00671FB9">
            <w:pPr>
              <w:pStyle w:val="Tablica"/>
              <w:rPr>
                <w:b/>
              </w:rPr>
            </w:pPr>
            <w:r w:rsidRPr="00671FB9">
              <w:rPr>
                <w:b/>
              </w:rPr>
              <w:t>Parametar</w:t>
            </w:r>
          </w:p>
        </w:tc>
        <w:tc>
          <w:tcPr>
            <w:tcW w:w="3021" w:type="dxa"/>
          </w:tcPr>
          <w:p w14:paraId="2767C76C" w14:textId="09010C96" w:rsidR="00D91B6A" w:rsidRPr="00671FB9" w:rsidRDefault="00D91B6A" w:rsidP="00671FB9">
            <w:pPr>
              <w:pStyle w:val="Tablica"/>
              <w:rPr>
                <w:b/>
              </w:rPr>
            </w:pPr>
            <w:r w:rsidRPr="00671FB9">
              <w:rPr>
                <w:b/>
              </w:rPr>
              <w:t>HTTP zahtjev ili odgovor</w:t>
            </w:r>
          </w:p>
        </w:tc>
        <w:tc>
          <w:tcPr>
            <w:tcW w:w="3499" w:type="dxa"/>
          </w:tcPr>
          <w:p w14:paraId="535A5486" w14:textId="084C86E6" w:rsidR="00D91B6A" w:rsidRPr="00671FB9" w:rsidRDefault="00D91B6A" w:rsidP="00671FB9">
            <w:pPr>
              <w:pStyle w:val="Tablica"/>
              <w:rPr>
                <w:b/>
              </w:rPr>
            </w:pPr>
            <w:r w:rsidRPr="00671FB9">
              <w:rPr>
                <w:b/>
              </w:rPr>
              <w:t>Opis</w:t>
            </w:r>
          </w:p>
        </w:tc>
      </w:tr>
      <w:tr w:rsidR="00D91B6A" w14:paraId="5F938316" w14:textId="77777777" w:rsidTr="00BB70E7">
        <w:tc>
          <w:tcPr>
            <w:tcW w:w="2552" w:type="dxa"/>
          </w:tcPr>
          <w:p w14:paraId="5C6499B6" w14:textId="643ABB2A" w:rsidR="00BB70E7" w:rsidRDefault="00BB70E7" w:rsidP="00671FB9">
            <w:pPr>
              <w:pStyle w:val="Tablica"/>
            </w:pPr>
            <w:r>
              <w:t>max-age</w:t>
            </w:r>
          </w:p>
          <w:p w14:paraId="008BA36D" w14:textId="3303226E" w:rsidR="00D91B6A" w:rsidRDefault="00D91B6A" w:rsidP="00671FB9">
            <w:pPr>
              <w:pStyle w:val="Tablica"/>
            </w:pPr>
          </w:p>
        </w:tc>
        <w:tc>
          <w:tcPr>
            <w:tcW w:w="3021" w:type="dxa"/>
          </w:tcPr>
          <w:p w14:paraId="08095009" w14:textId="38ED2822" w:rsidR="00BB70E7" w:rsidRDefault="00BB70E7" w:rsidP="00671FB9">
            <w:pPr>
              <w:pStyle w:val="Tablica"/>
            </w:pPr>
            <w:r>
              <w:t>HTTP zahtjev</w:t>
            </w:r>
            <w:r w:rsidR="00671FB9">
              <w:br/>
            </w:r>
            <w:r>
              <w:t>HTTP odgovor</w:t>
            </w:r>
          </w:p>
        </w:tc>
        <w:tc>
          <w:tcPr>
            <w:tcW w:w="3499" w:type="dxa"/>
          </w:tcPr>
          <w:p w14:paraId="68502F07" w14:textId="6FEB77ED" w:rsidR="00D91B6A" w:rsidRDefault="00BB70E7" w:rsidP="00671FB9">
            <w:pPr>
              <w:pStyle w:val="Tablica"/>
            </w:pPr>
            <w:r>
              <w:t>Najveće vrijeme (u sekundama, relativno vremenu zahtjeva) unutar kojeg se sadržaj smatra valjanim</w:t>
            </w:r>
          </w:p>
        </w:tc>
      </w:tr>
      <w:tr w:rsidR="00BB70E7" w14:paraId="646D9D71" w14:textId="77777777" w:rsidTr="00BB70E7">
        <w:tc>
          <w:tcPr>
            <w:tcW w:w="2552" w:type="dxa"/>
          </w:tcPr>
          <w:p w14:paraId="1A4CA4B7" w14:textId="3764AB72" w:rsidR="00BB70E7" w:rsidRDefault="00BB70E7" w:rsidP="00671FB9">
            <w:pPr>
              <w:pStyle w:val="Tablica"/>
            </w:pPr>
            <w:r>
              <w:t>max-stale</w:t>
            </w:r>
          </w:p>
          <w:p w14:paraId="3918C7D9" w14:textId="08DBFF77" w:rsidR="00BB70E7" w:rsidRDefault="00BB70E7" w:rsidP="00671FB9">
            <w:pPr>
              <w:pStyle w:val="Tablica"/>
            </w:pPr>
          </w:p>
        </w:tc>
        <w:tc>
          <w:tcPr>
            <w:tcW w:w="3021" w:type="dxa"/>
          </w:tcPr>
          <w:p w14:paraId="06B7960B" w14:textId="23097155" w:rsidR="00BB70E7" w:rsidRDefault="00BB70E7" w:rsidP="00671FB9">
            <w:pPr>
              <w:pStyle w:val="Tablica"/>
            </w:pPr>
            <w:r>
              <w:t>HTTP zahtjev</w:t>
            </w:r>
          </w:p>
        </w:tc>
        <w:tc>
          <w:tcPr>
            <w:tcW w:w="3499" w:type="dxa"/>
          </w:tcPr>
          <w:p w14:paraId="4C03DF0A" w14:textId="50DA07D2" w:rsidR="00BB70E7" w:rsidRDefault="00BB70E7" w:rsidP="00671FB9">
            <w:pPr>
              <w:pStyle w:val="Tablica"/>
            </w:pPr>
            <w:r>
              <w:t>Klijent prihvaća sadržaj koji je istekao. Opcionalno je moguće definirati vremensku granicu u sekundama.</w:t>
            </w:r>
          </w:p>
        </w:tc>
      </w:tr>
      <w:tr w:rsidR="00BB70E7" w14:paraId="4FFF51AE" w14:textId="77777777" w:rsidTr="00BB70E7">
        <w:tc>
          <w:tcPr>
            <w:tcW w:w="2552" w:type="dxa"/>
          </w:tcPr>
          <w:p w14:paraId="7AE426E8" w14:textId="576AE3A5" w:rsidR="00BB70E7" w:rsidRDefault="00BB70E7" w:rsidP="00671FB9">
            <w:pPr>
              <w:pStyle w:val="Tablica"/>
            </w:pPr>
            <w:r>
              <w:t>min-fresh</w:t>
            </w:r>
          </w:p>
          <w:p w14:paraId="5C3DDFD3" w14:textId="14147227" w:rsidR="00BB70E7" w:rsidRDefault="00BB70E7" w:rsidP="00671FB9">
            <w:pPr>
              <w:pStyle w:val="Tablica"/>
            </w:pPr>
          </w:p>
        </w:tc>
        <w:tc>
          <w:tcPr>
            <w:tcW w:w="3021" w:type="dxa"/>
          </w:tcPr>
          <w:p w14:paraId="4CC09172" w14:textId="2B720AE6" w:rsidR="00BB70E7" w:rsidRDefault="00BB70E7" w:rsidP="00671FB9">
            <w:pPr>
              <w:pStyle w:val="Tablica"/>
            </w:pPr>
            <w:r>
              <w:t>HTTP zahtjev</w:t>
            </w:r>
          </w:p>
        </w:tc>
        <w:tc>
          <w:tcPr>
            <w:tcW w:w="3499" w:type="dxa"/>
          </w:tcPr>
          <w:p w14:paraId="12989C8E" w14:textId="4D57FE84" w:rsidR="00BB70E7" w:rsidRDefault="00260AD4" w:rsidP="00671FB9">
            <w:pPr>
              <w:pStyle w:val="Tablica"/>
            </w:pPr>
            <w:r>
              <w:t xml:space="preserve">Vrijeme (u sekundama) koje sadržaj mora biti valjan nakon isporuke </w:t>
            </w:r>
          </w:p>
        </w:tc>
      </w:tr>
      <w:tr w:rsidR="00BB70E7" w14:paraId="3DA9D435" w14:textId="77777777" w:rsidTr="00BB70E7">
        <w:tc>
          <w:tcPr>
            <w:tcW w:w="2552" w:type="dxa"/>
          </w:tcPr>
          <w:p w14:paraId="6F6BF20B" w14:textId="7511FCDE" w:rsidR="00BB70E7" w:rsidRDefault="00BB70E7" w:rsidP="00671FB9">
            <w:pPr>
              <w:pStyle w:val="Tablica"/>
            </w:pPr>
            <w:r>
              <w:t xml:space="preserve">no-cache </w:t>
            </w:r>
          </w:p>
          <w:p w14:paraId="10ED643E" w14:textId="619B3368" w:rsidR="00BB70E7" w:rsidRDefault="00BB70E7" w:rsidP="00671FB9">
            <w:pPr>
              <w:pStyle w:val="Tablica"/>
            </w:pPr>
          </w:p>
        </w:tc>
        <w:tc>
          <w:tcPr>
            <w:tcW w:w="3021" w:type="dxa"/>
          </w:tcPr>
          <w:p w14:paraId="7E2B64CD" w14:textId="6C0C8C29" w:rsidR="00BB70E7" w:rsidRDefault="00BB70E7" w:rsidP="00671FB9">
            <w:pPr>
              <w:pStyle w:val="Tablica"/>
            </w:pPr>
            <w:r>
              <w:t>HTTP zahtjev</w:t>
            </w:r>
            <w:r>
              <w:br/>
              <w:t>HTTP odgovor</w:t>
            </w:r>
          </w:p>
        </w:tc>
        <w:tc>
          <w:tcPr>
            <w:tcW w:w="3499" w:type="dxa"/>
          </w:tcPr>
          <w:p w14:paraId="61C71B36" w14:textId="38DA5763" w:rsidR="00BB70E7" w:rsidRDefault="00BB70E7" w:rsidP="00671FB9">
            <w:pPr>
              <w:pStyle w:val="Tablica"/>
            </w:pPr>
            <w:r>
              <w:t>Sadržaj mora biti proslijeđen izvornom poslužitelju</w:t>
            </w:r>
          </w:p>
        </w:tc>
      </w:tr>
      <w:tr w:rsidR="00BB70E7" w14:paraId="299FC3FA" w14:textId="77777777" w:rsidTr="00BB70E7">
        <w:tc>
          <w:tcPr>
            <w:tcW w:w="2552" w:type="dxa"/>
          </w:tcPr>
          <w:p w14:paraId="1A1018CA" w14:textId="4E1ED1E6" w:rsidR="00BB70E7" w:rsidRDefault="00BB70E7" w:rsidP="00671FB9">
            <w:pPr>
              <w:pStyle w:val="Tablica"/>
            </w:pPr>
            <w:r>
              <w:t>no-store</w:t>
            </w:r>
          </w:p>
          <w:p w14:paraId="373EC8CD" w14:textId="44A0E468" w:rsidR="00BB70E7" w:rsidRDefault="00BB70E7" w:rsidP="00671FB9">
            <w:pPr>
              <w:pStyle w:val="Tablica"/>
            </w:pPr>
          </w:p>
        </w:tc>
        <w:tc>
          <w:tcPr>
            <w:tcW w:w="3021" w:type="dxa"/>
          </w:tcPr>
          <w:p w14:paraId="7EAA2840" w14:textId="368003C9" w:rsidR="00BB70E7" w:rsidRDefault="00BB70E7" w:rsidP="00671FB9">
            <w:pPr>
              <w:pStyle w:val="Tablica"/>
            </w:pPr>
            <w:r>
              <w:t>HTTP zahtjev</w:t>
            </w:r>
            <w:r w:rsidR="00671FB9">
              <w:br/>
            </w:r>
            <w:r>
              <w:t>HTTP odgovor</w:t>
            </w:r>
          </w:p>
        </w:tc>
        <w:tc>
          <w:tcPr>
            <w:tcW w:w="3499" w:type="dxa"/>
          </w:tcPr>
          <w:p w14:paraId="60D71FE6" w14:textId="22334C02" w:rsidR="00BB70E7" w:rsidRDefault="00260AD4" w:rsidP="00671FB9">
            <w:pPr>
              <w:pStyle w:val="Tablica"/>
            </w:pPr>
            <w:r>
              <w:t>U privremenu memoriju ne smiju biti pohranjeni podaci o zahtjevu ili odgovoru</w:t>
            </w:r>
          </w:p>
        </w:tc>
      </w:tr>
      <w:tr w:rsidR="00BB70E7" w14:paraId="425EC85B" w14:textId="77777777" w:rsidTr="00BB70E7">
        <w:tc>
          <w:tcPr>
            <w:tcW w:w="2552" w:type="dxa"/>
          </w:tcPr>
          <w:p w14:paraId="097B8E17" w14:textId="0F674B23" w:rsidR="00BB70E7" w:rsidRDefault="00BB70E7" w:rsidP="00671FB9">
            <w:pPr>
              <w:pStyle w:val="Tablica"/>
            </w:pPr>
            <w:r>
              <w:t>no-transform</w:t>
            </w:r>
          </w:p>
          <w:p w14:paraId="6A3696D9" w14:textId="0C80AA49" w:rsidR="00BB70E7" w:rsidRDefault="00BB70E7" w:rsidP="00671FB9">
            <w:pPr>
              <w:pStyle w:val="Tablica"/>
            </w:pPr>
          </w:p>
        </w:tc>
        <w:tc>
          <w:tcPr>
            <w:tcW w:w="3021" w:type="dxa"/>
          </w:tcPr>
          <w:p w14:paraId="4B45F3AC" w14:textId="38C3582F" w:rsidR="00671FB9" w:rsidRPr="00671FB9" w:rsidRDefault="00BB70E7" w:rsidP="00671FB9">
            <w:pPr>
              <w:pStyle w:val="Tablica"/>
            </w:pPr>
            <w:r>
              <w:t>HTTP zahtjev</w:t>
            </w:r>
            <w:r w:rsidR="00671FB9">
              <w:br/>
              <w:t>HTTP odgovor</w:t>
            </w:r>
          </w:p>
        </w:tc>
        <w:tc>
          <w:tcPr>
            <w:tcW w:w="3499" w:type="dxa"/>
          </w:tcPr>
          <w:p w14:paraId="55A1FC74" w14:textId="24F79DAA" w:rsidR="00BB70E7" w:rsidRDefault="00260AD4" w:rsidP="00671FB9">
            <w:pPr>
              <w:pStyle w:val="Tablica"/>
            </w:pPr>
            <w:r>
              <w:t>Sadržaj ne smije biti mijenjan (od strane poslužitelja za privremenu pohranu)</w:t>
            </w:r>
          </w:p>
        </w:tc>
      </w:tr>
      <w:tr w:rsidR="00BB70E7" w14:paraId="333B6AC3" w14:textId="77777777" w:rsidTr="00BB70E7">
        <w:tc>
          <w:tcPr>
            <w:tcW w:w="2552" w:type="dxa"/>
          </w:tcPr>
          <w:p w14:paraId="182FC477" w14:textId="08BA2462" w:rsidR="00BB70E7" w:rsidRDefault="00BB70E7" w:rsidP="00671FB9">
            <w:pPr>
              <w:pStyle w:val="Tablica"/>
            </w:pPr>
            <w:r>
              <w:lastRenderedPageBreak/>
              <w:t>only-if-cached</w:t>
            </w:r>
          </w:p>
        </w:tc>
        <w:tc>
          <w:tcPr>
            <w:tcW w:w="3021" w:type="dxa"/>
          </w:tcPr>
          <w:p w14:paraId="7B90BAE8" w14:textId="4D4968B1" w:rsidR="00BB70E7" w:rsidRDefault="00BB70E7" w:rsidP="00671FB9">
            <w:pPr>
              <w:pStyle w:val="Tablica"/>
            </w:pPr>
            <w:r>
              <w:t>HTTP zahtjev</w:t>
            </w:r>
          </w:p>
        </w:tc>
        <w:tc>
          <w:tcPr>
            <w:tcW w:w="3499" w:type="dxa"/>
          </w:tcPr>
          <w:p w14:paraId="7A5F4087" w14:textId="08E8E456" w:rsidR="00BB70E7" w:rsidRDefault="00BB70E7" w:rsidP="00671FB9">
            <w:pPr>
              <w:pStyle w:val="Tablica"/>
            </w:pPr>
            <w:r>
              <w:t xml:space="preserve">Klijent dohvaća isključivo pohranjeni sadržaj </w:t>
            </w:r>
          </w:p>
        </w:tc>
      </w:tr>
      <w:tr w:rsidR="00BB70E7" w14:paraId="71109FAE" w14:textId="77777777" w:rsidTr="00BB70E7">
        <w:tc>
          <w:tcPr>
            <w:tcW w:w="2552" w:type="dxa"/>
          </w:tcPr>
          <w:p w14:paraId="03BF69F3" w14:textId="602E51FF" w:rsidR="00BB70E7" w:rsidRDefault="00BB70E7" w:rsidP="00671FB9">
            <w:pPr>
              <w:pStyle w:val="Tablica"/>
            </w:pPr>
            <w:r>
              <w:t>must-revalidate</w:t>
            </w:r>
          </w:p>
        </w:tc>
        <w:tc>
          <w:tcPr>
            <w:tcW w:w="3021" w:type="dxa"/>
          </w:tcPr>
          <w:p w14:paraId="6150321E" w14:textId="69BEE5D0" w:rsidR="00BB70E7" w:rsidRDefault="00BB70E7" w:rsidP="00671FB9">
            <w:pPr>
              <w:pStyle w:val="Tablica"/>
            </w:pPr>
            <w:r>
              <w:t>HTTP odgovor</w:t>
            </w:r>
          </w:p>
        </w:tc>
        <w:tc>
          <w:tcPr>
            <w:tcW w:w="3499" w:type="dxa"/>
          </w:tcPr>
          <w:p w14:paraId="5C9F947E" w14:textId="3038049C" w:rsidR="00BB70E7" w:rsidRDefault="00671FB9" w:rsidP="00671FB9">
            <w:pPr>
              <w:pStyle w:val="Tablica"/>
            </w:pPr>
            <w:r>
              <w:t>Poslužitelj za privremenu pohranu mora provjeriti valjanost sadržaja prije posluživanja.</w:t>
            </w:r>
          </w:p>
        </w:tc>
      </w:tr>
      <w:tr w:rsidR="00BB70E7" w14:paraId="29EC1200" w14:textId="77777777" w:rsidTr="00BB70E7">
        <w:tc>
          <w:tcPr>
            <w:tcW w:w="2552" w:type="dxa"/>
          </w:tcPr>
          <w:p w14:paraId="56892988" w14:textId="77777777" w:rsidR="00BB70E7" w:rsidRDefault="00BB70E7" w:rsidP="00671FB9">
            <w:pPr>
              <w:pStyle w:val="Tablica"/>
            </w:pPr>
            <w:r>
              <w:t>public</w:t>
            </w:r>
          </w:p>
          <w:p w14:paraId="354705C4" w14:textId="50C87649" w:rsidR="00BB70E7" w:rsidRDefault="00BB70E7" w:rsidP="00671FB9">
            <w:pPr>
              <w:pStyle w:val="Tablica"/>
            </w:pPr>
          </w:p>
        </w:tc>
        <w:tc>
          <w:tcPr>
            <w:tcW w:w="3021" w:type="dxa"/>
          </w:tcPr>
          <w:p w14:paraId="00B50BC5" w14:textId="598A9CE0" w:rsidR="00BB70E7" w:rsidRDefault="00BB70E7" w:rsidP="00671FB9">
            <w:pPr>
              <w:pStyle w:val="Tablica"/>
            </w:pPr>
            <w:r>
              <w:t>HTTP odgovor</w:t>
            </w:r>
          </w:p>
        </w:tc>
        <w:tc>
          <w:tcPr>
            <w:tcW w:w="3499" w:type="dxa"/>
          </w:tcPr>
          <w:p w14:paraId="3C9136B2" w14:textId="0B65E6B8" w:rsidR="00BB70E7" w:rsidRDefault="00BB70E7" w:rsidP="00671FB9">
            <w:pPr>
              <w:pStyle w:val="Tablica"/>
            </w:pPr>
            <w:r>
              <w:t>Sadržaj može biti pohranjen u javnu privremenu memoriju.</w:t>
            </w:r>
          </w:p>
        </w:tc>
      </w:tr>
      <w:tr w:rsidR="00BB70E7" w14:paraId="3EFDC37B" w14:textId="77777777" w:rsidTr="00BB70E7">
        <w:tc>
          <w:tcPr>
            <w:tcW w:w="2552" w:type="dxa"/>
          </w:tcPr>
          <w:p w14:paraId="356EAD3B" w14:textId="77777777" w:rsidR="00BB70E7" w:rsidRDefault="00BB70E7" w:rsidP="00671FB9">
            <w:pPr>
              <w:pStyle w:val="Tablica"/>
            </w:pPr>
            <w:r>
              <w:t>private</w:t>
            </w:r>
          </w:p>
          <w:p w14:paraId="58DA260B" w14:textId="530F24F4" w:rsidR="00BB70E7" w:rsidRDefault="00BB70E7" w:rsidP="00671FB9">
            <w:pPr>
              <w:pStyle w:val="Tablica"/>
            </w:pPr>
          </w:p>
        </w:tc>
        <w:tc>
          <w:tcPr>
            <w:tcW w:w="3021" w:type="dxa"/>
          </w:tcPr>
          <w:p w14:paraId="43F265BD" w14:textId="3910C341" w:rsidR="00BB70E7" w:rsidRDefault="00671FB9" w:rsidP="00671FB9">
            <w:pPr>
              <w:pStyle w:val="Tablica"/>
            </w:pPr>
            <w:r>
              <w:t>HTTP odgovor</w:t>
            </w:r>
          </w:p>
        </w:tc>
        <w:tc>
          <w:tcPr>
            <w:tcW w:w="3499" w:type="dxa"/>
          </w:tcPr>
          <w:p w14:paraId="4535E0CC" w14:textId="5F50C675" w:rsidR="00BB70E7" w:rsidRDefault="00BB70E7" w:rsidP="00671FB9">
            <w:pPr>
              <w:pStyle w:val="Tablica"/>
            </w:pPr>
            <w:r>
              <w:t>Sadržaj mora biti pohranjen u privatnu privremenu memoriju, sadržaj se odnosi na jednog korisnika.</w:t>
            </w:r>
          </w:p>
        </w:tc>
      </w:tr>
      <w:tr w:rsidR="00BB70E7" w14:paraId="194970FA" w14:textId="77777777" w:rsidTr="00BB70E7">
        <w:tc>
          <w:tcPr>
            <w:tcW w:w="2552" w:type="dxa"/>
          </w:tcPr>
          <w:p w14:paraId="7D778462" w14:textId="1496F6BA" w:rsidR="00BB70E7" w:rsidRDefault="00BB70E7" w:rsidP="00671FB9">
            <w:pPr>
              <w:pStyle w:val="Tablica"/>
            </w:pPr>
            <w:r>
              <w:t>proxy-revalidate</w:t>
            </w:r>
          </w:p>
        </w:tc>
        <w:tc>
          <w:tcPr>
            <w:tcW w:w="3021" w:type="dxa"/>
          </w:tcPr>
          <w:p w14:paraId="6D1EB08A" w14:textId="531F79D7" w:rsidR="00BB70E7" w:rsidRDefault="00671FB9" w:rsidP="00671FB9">
            <w:pPr>
              <w:pStyle w:val="Tablica"/>
            </w:pPr>
            <w:r>
              <w:t>HTTP odgovor</w:t>
            </w:r>
          </w:p>
        </w:tc>
        <w:tc>
          <w:tcPr>
            <w:tcW w:w="3499" w:type="dxa"/>
          </w:tcPr>
          <w:p w14:paraId="4D679199" w14:textId="361F2691" w:rsidR="00BB70E7" w:rsidRDefault="00671FB9" w:rsidP="00671FB9">
            <w:pPr>
              <w:pStyle w:val="Tablica"/>
            </w:pPr>
            <w:r>
              <w:t xml:space="preserve">Jednako kao </w:t>
            </w:r>
            <w:r w:rsidRPr="00671FB9">
              <w:rPr>
                <w:i/>
              </w:rPr>
              <w:t>must-revalidate</w:t>
            </w:r>
            <w:r>
              <w:t>, osim što se odnosi isključivo na javnu privremenu memoriju (ne i na privatnu)</w:t>
            </w:r>
          </w:p>
        </w:tc>
      </w:tr>
      <w:tr w:rsidR="00BB70E7" w14:paraId="3A66FFEC" w14:textId="77777777" w:rsidTr="00BB70E7">
        <w:tc>
          <w:tcPr>
            <w:tcW w:w="2552" w:type="dxa"/>
          </w:tcPr>
          <w:p w14:paraId="05998EF5" w14:textId="79921627" w:rsidR="00BB70E7" w:rsidRDefault="00BB70E7" w:rsidP="00671FB9">
            <w:pPr>
              <w:pStyle w:val="Tablica"/>
            </w:pPr>
            <w:r>
              <w:t>s-maxage</w:t>
            </w:r>
          </w:p>
        </w:tc>
        <w:tc>
          <w:tcPr>
            <w:tcW w:w="3021" w:type="dxa"/>
          </w:tcPr>
          <w:p w14:paraId="6F0E0652" w14:textId="26E814B4" w:rsidR="00BB70E7" w:rsidRDefault="00671FB9" w:rsidP="00671FB9">
            <w:pPr>
              <w:pStyle w:val="Tablica"/>
            </w:pPr>
            <w:r>
              <w:t>HTTP odgovor</w:t>
            </w:r>
          </w:p>
        </w:tc>
        <w:tc>
          <w:tcPr>
            <w:tcW w:w="3499" w:type="dxa"/>
          </w:tcPr>
          <w:p w14:paraId="08157646" w14:textId="36683440" w:rsidR="00BB70E7" w:rsidRDefault="00671FB9" w:rsidP="00671FB9">
            <w:pPr>
              <w:pStyle w:val="Tablica"/>
              <w:keepNext/>
            </w:pPr>
            <w:r>
              <w:t xml:space="preserve">Nadjačava </w:t>
            </w:r>
            <w:r w:rsidRPr="00671FB9">
              <w:rPr>
                <w:i/>
              </w:rPr>
              <w:t>maxage</w:t>
            </w:r>
            <w:r>
              <w:t>, osim što se odnosi isključivo na javnu privremenu memoriju (ne i na privatnu)</w:t>
            </w:r>
          </w:p>
        </w:tc>
      </w:tr>
    </w:tbl>
    <w:p w14:paraId="71E70FA4" w14:textId="0A1C9E8B" w:rsidR="00D91B6A" w:rsidRDefault="00671FB9" w:rsidP="00671FB9">
      <w:pPr>
        <w:pStyle w:val="Caption"/>
      </w:pPr>
      <w:r w:rsidRPr="00671FB9">
        <w:rPr>
          <w:b/>
        </w:rPr>
        <w:t xml:space="preserve">Tablica </w:t>
      </w:r>
      <w:r w:rsidRPr="00671FB9">
        <w:rPr>
          <w:b/>
        </w:rPr>
        <w:fldChar w:fldCharType="begin"/>
      </w:r>
      <w:r w:rsidRPr="00671FB9">
        <w:rPr>
          <w:b/>
        </w:rPr>
        <w:instrText xml:space="preserve"> SEQ Tablica \* ARABIC </w:instrText>
      </w:r>
      <w:r w:rsidRPr="00671FB9">
        <w:rPr>
          <w:b/>
        </w:rPr>
        <w:fldChar w:fldCharType="separate"/>
      </w:r>
      <w:r w:rsidRPr="00671FB9">
        <w:rPr>
          <w:b/>
          <w:noProof/>
        </w:rPr>
        <w:t>8</w:t>
      </w:r>
      <w:r w:rsidRPr="00671FB9">
        <w:rPr>
          <w:b/>
        </w:rPr>
        <w:fldChar w:fldCharType="end"/>
      </w:r>
      <w:r>
        <w:rPr>
          <w:b/>
        </w:rPr>
        <w:t xml:space="preserve">: </w:t>
      </w:r>
      <w:r>
        <w:t xml:space="preserve">Pregled </w:t>
      </w:r>
      <w:r w:rsidR="00C72EE7">
        <w:t xml:space="preserve">vrijednosti </w:t>
      </w:r>
      <w:r w:rsidR="00C72EE7" w:rsidRPr="00BB70E7">
        <w:t>"Cache-Control"</w:t>
      </w:r>
      <w:r w:rsidR="00C72EE7">
        <w:t xml:space="preserve"> </w:t>
      </w:r>
      <w:r>
        <w:t xml:space="preserve">HTTP zaglavlja za upravljanje </w:t>
      </w:r>
      <w:r w:rsidR="00BC3F14">
        <w:br/>
      </w:r>
      <w:r>
        <w:t xml:space="preserve">pohranom u privremenu memoriju </w:t>
      </w:r>
      <w:r>
        <w:fldChar w:fldCharType="begin" w:fldLock="1"/>
      </w:r>
      <w:r>
        <w:instrText>ADDIN CSL_CITATION { "citationItems" : [ { "id" : "ITEM-1", "itemData" : { "URL" : "https://developer.mozilla.org/en-US/docs/Web/HTTP/Headers/Cache-Control", "accessed" : { "date-parts" : [ [ "2017", "9", "3" ] ] }, "author" : [ { "dropping-particle" : "", "family" : "MDN", "given" : "", "non-dropping-particle" : "", "parse-names" : false, "suffix" : "" } ], "id" : "ITEM-1", "issued" : { "date-parts" : [ [ "2017" ] ] }, "title" : "Cache-Control - HTTP | MDN", "type" : "webpage" }, "uris" : [ "http://www.mendeley.com/documents/?uuid=ce0d4430-49fe-3c2e-acee-790c31d05cd3" ] } ], "mendeley" : { "formattedCitation" : "(MDN, 2017)", "plainTextFormattedCitation" : "(MDN, 2017)" }, "properties" : { "noteIndex" : 0 }, "schema" : "https://github.com/citation-style-language/schema/raw/master/csl-citation.json" }</w:instrText>
      </w:r>
      <w:r>
        <w:fldChar w:fldCharType="separate"/>
      </w:r>
      <w:r w:rsidRPr="00671FB9">
        <w:rPr>
          <w:i w:val="0"/>
          <w:noProof/>
        </w:rPr>
        <w:t>(MDN, 2017)</w:t>
      </w:r>
      <w:r>
        <w:fldChar w:fldCharType="end"/>
      </w:r>
    </w:p>
    <w:p w14:paraId="776444F7" w14:textId="3B1EBAE8" w:rsidR="009C0AD3" w:rsidRDefault="00C72EE7" w:rsidP="00C72EE7">
      <w:pPr>
        <w:pStyle w:val="Tekst"/>
      </w:pPr>
      <w:r>
        <w:t xml:space="preserve">Pravilnom upotrebom </w:t>
      </w:r>
      <w:r w:rsidRPr="00BB70E7">
        <w:t>"Cache-Control"</w:t>
      </w:r>
      <w:r>
        <w:t xml:space="preserve"> HTTP zaglavlja moguće je izbjeći nepotrebnu obradu sadržaja koji je prethodno dostupan ili je prihvatljivo posluživanje privremeno zastarjelog sadržaja. Čak i pohrana sadržaja na nekoliko desetaka sekundi može značajno optimizirati performanse web sustava</w:t>
      </w:r>
      <w:r w:rsidR="00FA7E8D">
        <w:t xml:space="preserve"> u uvjetima</w:t>
      </w:r>
      <w:r>
        <w:t xml:space="preserve"> visokog prometa.</w:t>
      </w:r>
    </w:p>
    <w:p w14:paraId="5F3C42D8" w14:textId="77777777" w:rsidR="00C72EE7" w:rsidRDefault="00C72EE7">
      <w:pPr>
        <w:spacing w:after="200" w:line="276" w:lineRule="auto"/>
        <w:rPr>
          <w:b/>
          <w:bCs/>
          <w:sz w:val="36"/>
        </w:rPr>
      </w:pPr>
      <w:r>
        <w:br w:type="page"/>
      </w:r>
    </w:p>
    <w:p w14:paraId="5CB6A4E6" w14:textId="72F2949D" w:rsidR="009C0AD3" w:rsidRDefault="009C0AD3" w:rsidP="009C0AD3">
      <w:pPr>
        <w:pStyle w:val="FOINaslov1"/>
      </w:pPr>
      <w:bookmarkStart w:id="32" w:name="_Toc366305655"/>
      <w:r>
        <w:lastRenderedPageBreak/>
        <w:t>Praktičan rad – web sustav visokih performansi</w:t>
      </w:r>
      <w:bookmarkEnd w:id="32"/>
    </w:p>
    <w:p w14:paraId="3BFDF786" w14:textId="0C77F596" w:rsidR="005B18DE" w:rsidRDefault="00BF4FCB" w:rsidP="005B18DE">
      <w:pPr>
        <w:pStyle w:val="Tekst"/>
      </w:pPr>
      <w:r>
        <w:t xml:space="preserve">U nastavku ovog poglavlja praktično je obrađen pristup mjerenju, optimizaciji i poboljšanju performansi </w:t>
      </w:r>
      <w:r w:rsidR="003D5D3A">
        <w:t xml:space="preserve">web sustava na primjeru </w:t>
      </w:r>
      <w:r>
        <w:t>fiktivnog portala</w:t>
      </w:r>
      <w:r w:rsidR="00D55A62">
        <w:t xml:space="preserve"> informativnog sadržaja (eng.</w:t>
      </w:r>
      <w:r w:rsidR="00D55A62">
        <w:rPr>
          <w:i/>
        </w:rPr>
        <w:t xml:space="preserve"> news portal</w:t>
      </w:r>
      <w:r w:rsidR="00D55A62">
        <w:t>)</w:t>
      </w:r>
      <w:r>
        <w:t xml:space="preserve">. </w:t>
      </w:r>
      <w:r w:rsidR="005B18DE">
        <w:t xml:space="preserve">Regionalni portali </w:t>
      </w:r>
      <w:r w:rsidR="00646707">
        <w:t xml:space="preserve">informativnog sadržaja </w:t>
      </w:r>
      <w:r w:rsidR="005B18DE">
        <w:t xml:space="preserve">ostvaruju srednje visoki promet prema </w:t>
      </w:r>
      <w:r w:rsidR="003D5D3A">
        <w:t>ranije opisanoj kategorizaciji prometa, a u trenucima vršnog prometa (npr. prirodna katastrofa, politički i društveni događaji i sl.</w:t>
      </w:r>
      <w:r w:rsidR="005B18DE">
        <w:t xml:space="preserve">) </w:t>
      </w:r>
      <w:r w:rsidR="003D5D3A">
        <w:t>promet se povećava za nekoliko redova veličine stoga su performanse sustava iznimno važne</w:t>
      </w:r>
      <w:r>
        <w:t>.</w:t>
      </w:r>
    </w:p>
    <w:p w14:paraId="4C656F6D" w14:textId="0065F4CE" w:rsidR="00E24EBB" w:rsidRDefault="00E24EBB" w:rsidP="00E24EBB">
      <w:pPr>
        <w:pStyle w:val="FOINaslov2"/>
        <w:spacing w:after="200" w:line="276" w:lineRule="auto"/>
      </w:pPr>
      <w:bookmarkStart w:id="33" w:name="_Toc366305656"/>
      <w:r>
        <w:t>Opis web sustava</w:t>
      </w:r>
      <w:bookmarkEnd w:id="33"/>
    </w:p>
    <w:p w14:paraId="5F41958D" w14:textId="6D68FCAB" w:rsidR="00BF4FCB" w:rsidRDefault="00D55A62" w:rsidP="00BF4FCB">
      <w:pPr>
        <w:pStyle w:val="Tekst"/>
      </w:pPr>
      <w:r>
        <w:t>Uobičajeni se</w:t>
      </w:r>
      <w:r>
        <w:rPr>
          <w:i/>
        </w:rPr>
        <w:t xml:space="preserve"> </w:t>
      </w:r>
      <w:r w:rsidR="003E53B4">
        <w:t xml:space="preserve">portal </w:t>
      </w:r>
      <w:r>
        <w:t xml:space="preserve">informativnog sadržaja </w:t>
      </w:r>
      <w:r w:rsidR="003E53B4">
        <w:t xml:space="preserve">sastoji od nekoliko standardiziranih sučelja </w:t>
      </w:r>
      <w:r>
        <w:t>(</w:t>
      </w:r>
      <w:r w:rsidR="003E53B4" w:rsidRPr="003E53B4">
        <w:t>tipskih stranica</w:t>
      </w:r>
      <w:r>
        <w:t>)</w:t>
      </w:r>
      <w:r w:rsidR="003E53B4">
        <w:t xml:space="preserve"> koje se međusobn</w:t>
      </w:r>
      <w:r>
        <w:t xml:space="preserve">o razlikuju prema tipu sadržaja, ali </w:t>
      </w:r>
      <w:r w:rsidR="003E53B4">
        <w:t>i količini prometa:</w:t>
      </w:r>
    </w:p>
    <w:p w14:paraId="7C2CFA72" w14:textId="183EA01A" w:rsidR="003E53B4" w:rsidRDefault="003E53B4" w:rsidP="003E53B4">
      <w:pPr>
        <w:pStyle w:val="Lista"/>
      </w:pPr>
      <w:r w:rsidRPr="0023694B">
        <w:rPr>
          <w:b/>
        </w:rPr>
        <w:t>Naslovnica portala</w:t>
      </w:r>
      <w:r>
        <w:t xml:space="preserve"> –najposjećenije sučelje portala, na jednom mjestu prikazuje popularne novo</w:t>
      </w:r>
      <w:r w:rsidR="00D55A62">
        <w:t>sti i</w:t>
      </w:r>
      <w:r w:rsidR="009D6698">
        <w:t xml:space="preserve"> posljednje dodane članke. Ovo je često i n</w:t>
      </w:r>
      <w:r>
        <w:t>ajčešće ažuriran</w:t>
      </w:r>
      <w:r w:rsidR="009D6698">
        <w:t xml:space="preserve">a stranica portala s obzirom </w:t>
      </w:r>
      <w:r w:rsidR="00E031EE">
        <w:t xml:space="preserve">na to </w:t>
      </w:r>
      <w:r w:rsidR="009D6698">
        <w:t>da je objava članaka na naslovnici strateški i poslovni alat portala.</w:t>
      </w:r>
    </w:p>
    <w:p w14:paraId="6704F34A" w14:textId="00F76A0F" w:rsidR="003E53B4" w:rsidRDefault="003E53B4" w:rsidP="003E53B4">
      <w:pPr>
        <w:pStyle w:val="Lista"/>
      </w:pPr>
      <w:r w:rsidRPr="0023694B">
        <w:rPr>
          <w:b/>
        </w:rPr>
        <w:t>Sučelje pojedine kategorije</w:t>
      </w:r>
      <w:r w:rsidR="009D6698">
        <w:t xml:space="preserve"> – sučelje vizualno slično naslovnici portala koje prikazuje </w:t>
      </w:r>
      <w:r w:rsidR="00D55A62">
        <w:t>sažetak sadržaja</w:t>
      </w:r>
      <w:r w:rsidR="009D6698">
        <w:t xml:space="preserve"> kategorije</w:t>
      </w:r>
      <w:r w:rsidR="00D55A62">
        <w:t xml:space="preserve"> članaka</w:t>
      </w:r>
      <w:r w:rsidR="009D6698">
        <w:t xml:space="preserve">. Sučelje se ažurira svaki puta kada dođe do promjene redoslijeda objavljenih članaka ili promjene unutar </w:t>
      </w:r>
      <w:r w:rsidR="00D55A62">
        <w:t xml:space="preserve">sadržaja </w:t>
      </w:r>
      <w:r w:rsidR="009D6698">
        <w:t>članka kategorije.</w:t>
      </w:r>
    </w:p>
    <w:p w14:paraId="58A1DBEB" w14:textId="62DBC4D2" w:rsidR="003E53B4" w:rsidRDefault="003E53B4" w:rsidP="003E53B4">
      <w:pPr>
        <w:pStyle w:val="Lista"/>
      </w:pPr>
      <w:r w:rsidRPr="0023694B">
        <w:rPr>
          <w:b/>
        </w:rPr>
        <w:t>Sučelje članka</w:t>
      </w:r>
      <w:r w:rsidR="009D6698">
        <w:t xml:space="preserve"> – sučelje koje </w:t>
      </w:r>
      <w:r w:rsidR="00D55A62">
        <w:t xml:space="preserve">prikazuje cijeli </w:t>
      </w:r>
      <w:r w:rsidR="009D6698">
        <w:t xml:space="preserve">sadržaj </w:t>
      </w:r>
      <w:r w:rsidR="00D55A62">
        <w:t>članka. U</w:t>
      </w:r>
      <w:r w:rsidR="009D6698">
        <w:t xml:space="preserve"> pravilu se ne ažurira često, osim u slučajevima kada se radi o posebnom tipu članka, tzv. </w:t>
      </w:r>
      <w:r w:rsidR="009D6698">
        <w:rPr>
          <w:i/>
        </w:rPr>
        <w:t>live</w:t>
      </w:r>
      <w:r w:rsidR="009D6698">
        <w:t xml:space="preserve"> članak. </w:t>
      </w:r>
      <w:r w:rsidR="00D55A62">
        <w:t>Najčešće članci koji su prikazani na naslovnici portala ili sučelju kategorije bilježe velik broj posjeta.</w:t>
      </w:r>
    </w:p>
    <w:p w14:paraId="2352DC3E" w14:textId="16015E43" w:rsidR="003E53B4" w:rsidRDefault="003E53B4" w:rsidP="003E53B4">
      <w:pPr>
        <w:pStyle w:val="Lista"/>
      </w:pPr>
      <w:r w:rsidRPr="0023694B">
        <w:rPr>
          <w:b/>
        </w:rPr>
        <w:t>Statičke stranice</w:t>
      </w:r>
      <w:r>
        <w:t xml:space="preserve"> (npr. impressum ili cjenik oglašavanja)</w:t>
      </w:r>
      <w:r w:rsidR="009D6698">
        <w:t xml:space="preserve"> – sučelja koja se ažuriraju vrlo rijetko a prikazuju </w:t>
      </w:r>
      <w:r w:rsidR="00BD5132">
        <w:t xml:space="preserve">statične poslovne ili marketinške </w:t>
      </w:r>
      <w:r w:rsidR="009D6698">
        <w:t>informacije.</w:t>
      </w:r>
    </w:p>
    <w:p w14:paraId="3FC29638" w14:textId="1C4E5FDE" w:rsidR="00641C12" w:rsidRDefault="00BD5132" w:rsidP="00BD5132">
      <w:pPr>
        <w:pStyle w:val="Tekst"/>
      </w:pPr>
      <w:r>
        <w:t>N</w:t>
      </w:r>
      <w:r w:rsidR="009D6698">
        <w:t xml:space="preserve">aslovnica portala </w:t>
      </w:r>
      <w:r>
        <w:t xml:space="preserve">najposjećenije je sučelje portala informativnog sadržaja, a budući da je za dohvaćanje </w:t>
      </w:r>
      <w:r w:rsidR="00CB6221">
        <w:t xml:space="preserve">sadržaja naslovnice potrebno </w:t>
      </w:r>
      <w:r>
        <w:t xml:space="preserve">izvršiti nekoliko </w:t>
      </w:r>
      <w:r w:rsidR="009D6698">
        <w:t xml:space="preserve">upita </w:t>
      </w:r>
      <w:r w:rsidR="005B18DE">
        <w:t xml:space="preserve">prema bazi podataka </w:t>
      </w:r>
      <w:r>
        <w:t>s</w:t>
      </w:r>
      <w:r w:rsidR="009D6698">
        <w:t xml:space="preserve"> različitim kriterijima (npr. jedan modul može prikazivati članke sortirane prema broju posjeta, drugi prema broju komentara)</w:t>
      </w:r>
      <w:r>
        <w:t>,</w:t>
      </w:r>
      <w:r w:rsidR="009D6698">
        <w:t xml:space="preserve"> naslovnica</w:t>
      </w:r>
      <w:r>
        <w:t xml:space="preserve"> je i</w:t>
      </w:r>
      <w:r w:rsidR="009D6698">
        <w:t xml:space="preserve"> najkompleksnije sučelje</w:t>
      </w:r>
      <w:r>
        <w:t xml:space="preserve"> portala</w:t>
      </w:r>
      <w:r w:rsidR="005B18DE">
        <w:t>. U</w:t>
      </w:r>
      <w:r w:rsidR="009D6698">
        <w:t xml:space="preserve"> nastavku praktičnog dijela rada fokus će biti stavljen na mjerenje i optimizaciju performansi </w:t>
      </w:r>
      <w:r w:rsidR="009D6698">
        <w:lastRenderedPageBreak/>
        <w:t>naslovnice portala</w:t>
      </w:r>
      <w:r>
        <w:t xml:space="preserve"> informativnog sadržaja, iako su prikazani </w:t>
      </w:r>
      <w:r w:rsidR="005B18DE">
        <w:t>mehanizmi</w:t>
      </w:r>
      <w:r w:rsidR="00FE0FD8">
        <w:t xml:space="preserve"> optimizacije prim</w:t>
      </w:r>
      <w:r w:rsidR="00FE221D">
        <w:t>jenjivi</w:t>
      </w:r>
      <w:r w:rsidR="0099733B">
        <w:t xml:space="preserve"> i</w:t>
      </w:r>
      <w:r w:rsidR="009D6698">
        <w:t xml:space="preserve"> na sva ostala sučelja portala.</w:t>
      </w:r>
      <w:r>
        <w:t xml:space="preserve"> Korišteni model </w:t>
      </w:r>
      <w:r w:rsidR="00641C12">
        <w:t xml:space="preserve">naslovnice </w:t>
      </w:r>
      <w:r>
        <w:t>portala informativnog sadržaja</w:t>
      </w:r>
      <w:r w:rsidR="00641C12">
        <w:t xml:space="preserve"> </w:t>
      </w:r>
      <w:r>
        <w:t xml:space="preserve">sastoji se od dva </w:t>
      </w:r>
      <w:r w:rsidR="00641C12">
        <w:t xml:space="preserve">modula koji prikazuju sažetke 15 </w:t>
      </w:r>
      <w:r>
        <w:t>članaka iz dvije kategorije, sortiranih prema datumu objave</w:t>
      </w:r>
      <w:r w:rsidR="00641C12">
        <w:t xml:space="preserve">. </w:t>
      </w:r>
    </w:p>
    <w:p w14:paraId="50AA532C" w14:textId="77777777" w:rsidR="00641C12" w:rsidRDefault="00641C12" w:rsidP="00641C12">
      <w:pPr>
        <w:pStyle w:val="Tekst"/>
        <w:keepNext/>
        <w:ind w:firstLine="0"/>
        <w:jc w:val="center"/>
      </w:pPr>
      <w:r>
        <w:rPr>
          <w:noProof/>
          <w:lang w:val="en-US" w:eastAsia="en-US"/>
        </w:rPr>
        <w:drawing>
          <wp:inline distT="0" distB="0" distL="0" distR="0" wp14:anchorId="25468E7D" wp14:editId="7CDC2D63">
            <wp:extent cx="3700667" cy="413067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00854" cy="4130884"/>
                    </a:xfrm>
                    <a:prstGeom prst="rect">
                      <a:avLst/>
                    </a:prstGeom>
                    <a:noFill/>
                    <a:ln>
                      <a:noFill/>
                    </a:ln>
                  </pic:spPr>
                </pic:pic>
              </a:graphicData>
            </a:graphic>
          </wp:inline>
        </w:drawing>
      </w:r>
    </w:p>
    <w:p w14:paraId="226B1F2B" w14:textId="791321E0" w:rsidR="00D00E98" w:rsidRPr="009D6698" w:rsidRDefault="00641C12" w:rsidP="001F1EAC">
      <w:pPr>
        <w:pStyle w:val="Caption"/>
      </w:pPr>
      <w:r w:rsidRPr="00641C12">
        <w:rPr>
          <w:b/>
        </w:rPr>
        <w:t xml:space="preserve">Slika </w:t>
      </w:r>
      <w:r w:rsidRPr="00641C12">
        <w:rPr>
          <w:b/>
        </w:rPr>
        <w:fldChar w:fldCharType="begin"/>
      </w:r>
      <w:r w:rsidRPr="00641C12">
        <w:rPr>
          <w:b/>
        </w:rPr>
        <w:instrText xml:space="preserve"> SEQ Slika \* ARABIC </w:instrText>
      </w:r>
      <w:r w:rsidRPr="00641C12">
        <w:rPr>
          <w:b/>
        </w:rPr>
        <w:fldChar w:fldCharType="separate"/>
      </w:r>
      <w:r w:rsidR="00715C87">
        <w:rPr>
          <w:b/>
          <w:noProof/>
        </w:rPr>
        <w:t>9</w:t>
      </w:r>
      <w:r w:rsidRPr="00641C12">
        <w:rPr>
          <w:b/>
        </w:rPr>
        <w:fldChar w:fldCharType="end"/>
      </w:r>
      <w:r>
        <w:t>: Model naslovnice news portala</w:t>
      </w:r>
    </w:p>
    <w:p w14:paraId="660A2DD0" w14:textId="718E08DA" w:rsidR="00E24EBB" w:rsidRDefault="00E24EBB" w:rsidP="005B18DE">
      <w:pPr>
        <w:pStyle w:val="FOINaslov3"/>
      </w:pPr>
      <w:bookmarkStart w:id="34" w:name="_Toc366305657"/>
      <w:r>
        <w:t>Infrastruktura</w:t>
      </w:r>
      <w:r w:rsidR="00744B75">
        <w:t xml:space="preserve"> i postupak testiranja</w:t>
      </w:r>
      <w:bookmarkEnd w:id="34"/>
    </w:p>
    <w:p w14:paraId="7EF55F93" w14:textId="630A0CEF" w:rsidR="00361366" w:rsidRDefault="002D0136" w:rsidP="00361366">
      <w:pPr>
        <w:pStyle w:val="Tekst"/>
      </w:pPr>
      <w:r>
        <w:t>Web sustav</w:t>
      </w:r>
      <w:r w:rsidR="00BF4FCB">
        <w:t xml:space="preserve"> izrađen </w:t>
      </w:r>
      <w:r>
        <w:t xml:space="preserve">je </w:t>
      </w:r>
      <w:r w:rsidR="00BF4FCB">
        <w:t>na standardnom LAMP</w:t>
      </w:r>
      <w:r w:rsidR="003E53B4">
        <w:t>/LEMP</w:t>
      </w:r>
      <w:r w:rsidR="00BF4FCB">
        <w:t xml:space="preserve"> skupu tehnologija (LAMP</w:t>
      </w:r>
      <w:r w:rsidR="003E53B4">
        <w:t xml:space="preserve"> i LEMP su akronimi</w:t>
      </w:r>
      <w:r w:rsidR="00BF4FCB">
        <w:t xml:space="preserve"> od naziva korištenih tehnologija Linux, Apache</w:t>
      </w:r>
      <w:r w:rsidR="003E53B4">
        <w:t>/NGINX</w:t>
      </w:r>
      <w:r w:rsidR="00BF4FCB">
        <w:t>, MySQL</w:t>
      </w:r>
      <w:r w:rsidR="003E53B4">
        <w:t>/MariaDB</w:t>
      </w:r>
      <w:r w:rsidR="00BF4FCB">
        <w:t xml:space="preserve"> i PHP). Sustav se sastoji od jednog web Nginx poslužitelja</w:t>
      </w:r>
      <w:r w:rsidR="003E53B4">
        <w:t xml:space="preserve"> (eng. </w:t>
      </w:r>
      <w:r w:rsidR="003E53B4">
        <w:rPr>
          <w:i/>
        </w:rPr>
        <w:t>web server</w:t>
      </w:r>
      <w:r w:rsidR="003E53B4">
        <w:t>), jednog</w:t>
      </w:r>
      <w:r w:rsidR="00BF4FCB">
        <w:t xml:space="preserve"> </w:t>
      </w:r>
      <w:r w:rsidR="000141F9">
        <w:t xml:space="preserve">PHP-FPM </w:t>
      </w:r>
      <w:r w:rsidR="00BF4FCB">
        <w:t xml:space="preserve">aplikacijskog poslužitelja </w:t>
      </w:r>
      <w:r w:rsidR="003E53B4">
        <w:t xml:space="preserve">(eng. </w:t>
      </w:r>
      <w:r w:rsidR="003E53B4">
        <w:rPr>
          <w:i/>
        </w:rPr>
        <w:t xml:space="preserve">application </w:t>
      </w:r>
      <w:r w:rsidR="003E53B4" w:rsidRPr="003E53B4">
        <w:rPr>
          <w:i/>
        </w:rPr>
        <w:t>server, app server</w:t>
      </w:r>
      <w:r w:rsidR="003E53B4">
        <w:t xml:space="preserve">) </w:t>
      </w:r>
      <w:r w:rsidR="00BF4FCB" w:rsidRPr="003E53B4">
        <w:t>koji</w:t>
      </w:r>
      <w:r w:rsidR="00BF4FCB">
        <w:t xml:space="preserve"> pokreće PHP aplikaciju, jednog MySQL poslužitelja baze podataka</w:t>
      </w:r>
      <w:r w:rsidR="003E53B4">
        <w:t xml:space="preserve"> (eng. </w:t>
      </w:r>
      <w:r w:rsidR="003E53B4" w:rsidRPr="003E53B4">
        <w:rPr>
          <w:i/>
        </w:rPr>
        <w:t>database server, db server</w:t>
      </w:r>
      <w:r w:rsidR="003E53B4">
        <w:t xml:space="preserve">) i Redis poslužitelja za privremenu pohranu podataka (eng. </w:t>
      </w:r>
      <w:r w:rsidR="003E53B4">
        <w:rPr>
          <w:i/>
        </w:rPr>
        <w:t>cache</w:t>
      </w:r>
      <w:r w:rsidR="003E53B4" w:rsidRPr="003E53B4">
        <w:rPr>
          <w:i/>
        </w:rPr>
        <w:t xml:space="preserve"> server</w:t>
      </w:r>
      <w:r w:rsidR="003E53B4">
        <w:t>).</w:t>
      </w:r>
      <w:r w:rsidR="00361366">
        <w:t xml:space="preserve"> Web sustav implementiran je u PHP programskom jeziku verzije 7.0, korištena je MySQL baza podataka verzije</w:t>
      </w:r>
      <w:r w:rsidR="00361366" w:rsidRPr="00A93E3C">
        <w:t xml:space="preserve"> 5.7.19</w:t>
      </w:r>
      <w:r w:rsidR="00361366">
        <w:t xml:space="preserve">, Nginx web poslužitelj verzije 1.13.3, Redis sustav za privremenu pohranu </w:t>
      </w:r>
      <w:r w:rsidR="00361366">
        <w:lastRenderedPageBreak/>
        <w:t>podataka verzije 3.2.10, Docker</w:t>
      </w:r>
      <w:r w:rsidR="00361366">
        <w:rPr>
          <w:rStyle w:val="FootnoteReference"/>
        </w:rPr>
        <w:footnoteReference w:id="13"/>
      </w:r>
      <w:r w:rsidR="00361366">
        <w:t xml:space="preserve"> sustav za kontejnerizaciju servisa i Docker Compose</w:t>
      </w:r>
      <w:r w:rsidR="00361366">
        <w:rPr>
          <w:rStyle w:val="FootnoteReference"/>
        </w:rPr>
        <w:footnoteReference w:id="14"/>
      </w:r>
      <w:r w:rsidR="00361366">
        <w:t xml:space="preserve"> alat za orkestriranje (upravljanje i održavan</w:t>
      </w:r>
      <w:r w:rsidR="00481016">
        <w:t>je) Docker kontejnera. Korišten</w:t>
      </w:r>
      <w:r w:rsidR="00361366">
        <w:t xml:space="preserve"> </w:t>
      </w:r>
      <w:r w:rsidR="00F05A47">
        <w:t>je</w:t>
      </w:r>
      <w:r w:rsidR="00361366">
        <w:t xml:space="preserve"> Siege</w:t>
      </w:r>
      <w:r w:rsidR="00D34BD5">
        <w:t xml:space="preserve"> 3.0.5</w:t>
      </w:r>
      <w:r w:rsidR="00361366">
        <w:rPr>
          <w:rStyle w:val="FootnoteReference"/>
        </w:rPr>
        <w:footnoteReference w:id="15"/>
      </w:r>
      <w:r w:rsidR="00361366">
        <w:t xml:space="preserve"> </w:t>
      </w:r>
      <w:r w:rsidR="00F05A47">
        <w:t>alat</w:t>
      </w:r>
      <w:r w:rsidR="00361366">
        <w:t xml:space="preserve"> za testiranje performansi web sustava.</w:t>
      </w:r>
    </w:p>
    <w:p w14:paraId="7EE9FCA4" w14:textId="057F4D97" w:rsidR="00744B75" w:rsidRDefault="00BD5132" w:rsidP="00BF4FCB">
      <w:pPr>
        <w:pStyle w:val="Tekst"/>
      </w:pPr>
      <w:r>
        <w:t xml:space="preserve">Mjerenje performansi web sustava napravljeno je </w:t>
      </w:r>
      <w:r w:rsidR="00C03F0B">
        <w:t>u izoliranim uvjetima gdje su web poslužitelj i</w:t>
      </w:r>
      <w:r w:rsidR="00C336D4">
        <w:t xml:space="preserve"> poslužitelj koji </w:t>
      </w:r>
      <w:r w:rsidR="002D0136">
        <w:t>pokreće</w:t>
      </w:r>
      <w:r w:rsidR="00C336D4">
        <w:t xml:space="preserve"> testove</w:t>
      </w:r>
      <w:r w:rsidR="002D0136">
        <w:t xml:space="preserve"> u potpunosti </w:t>
      </w:r>
      <w:r>
        <w:t xml:space="preserve">fizički odvojeni </w:t>
      </w:r>
      <w:r w:rsidR="00C336D4">
        <w:t>te se na njima pokreću i</w:t>
      </w:r>
      <w:r>
        <w:t xml:space="preserve">sključivo procesi web sustava odnosno procesi </w:t>
      </w:r>
      <w:r w:rsidR="00C336D4">
        <w:t>testnih alata</w:t>
      </w:r>
      <w:r w:rsidR="00456CBD">
        <w:t xml:space="preserve"> (niti jedan vanjski proces ne utječe na performanse </w:t>
      </w:r>
      <w:r w:rsidR="002D0136">
        <w:t>poslužitelja</w:t>
      </w:r>
      <w:r>
        <w:t xml:space="preserve"> tijekom testiranja</w:t>
      </w:r>
      <w:r w:rsidR="00456CBD">
        <w:t>)</w:t>
      </w:r>
      <w:r w:rsidR="00C03F0B">
        <w:t xml:space="preserve">. </w:t>
      </w:r>
      <w:r w:rsidR="00744B75">
        <w:t xml:space="preserve">Web sustav nalazi se na </w:t>
      </w:r>
      <w:r w:rsidR="00C03F0B">
        <w:t>poslužitelju u Frankfurtu, dok se poslužitelj za testiranje nalazi u Amsterdamu.</w:t>
      </w:r>
      <w:r w:rsidR="00C336D4">
        <w:t xml:space="preserve"> </w:t>
      </w:r>
      <w:r w:rsidR="00C03F0B">
        <w:t>Svaki se test se sastoji od sljedećih koraka:</w:t>
      </w:r>
    </w:p>
    <w:p w14:paraId="2850C951" w14:textId="1332C6BC" w:rsidR="00C03F0B" w:rsidRDefault="00C03F0B" w:rsidP="00361366">
      <w:pPr>
        <w:pStyle w:val="Lista"/>
      </w:pPr>
      <w:r>
        <w:t xml:space="preserve">Postavljanje </w:t>
      </w:r>
      <w:r w:rsidR="006C39C5">
        <w:t>okoline web sustava</w:t>
      </w:r>
    </w:p>
    <w:p w14:paraId="231F1B63" w14:textId="1DFEE634" w:rsidR="00361366" w:rsidRDefault="00361366" w:rsidP="00361366">
      <w:pPr>
        <w:pStyle w:val="Lista"/>
      </w:pPr>
      <w:r>
        <w:t xml:space="preserve">Uvoz baze podataka s 500 000 </w:t>
      </w:r>
      <w:r w:rsidR="006C39C5">
        <w:t xml:space="preserve">prethodno </w:t>
      </w:r>
      <w:r>
        <w:t>generiranih članaka</w:t>
      </w:r>
    </w:p>
    <w:p w14:paraId="3D6B9CEC" w14:textId="533423B1" w:rsidR="00361366" w:rsidRDefault="00361366" w:rsidP="00361366">
      <w:pPr>
        <w:pStyle w:val="Lista"/>
      </w:pPr>
      <w:r>
        <w:t>Priprema sustava za test</w:t>
      </w:r>
    </w:p>
    <w:p w14:paraId="0BA0C0C8" w14:textId="603F7EEE" w:rsidR="00A93E3C" w:rsidRDefault="00361366" w:rsidP="00361366">
      <w:pPr>
        <w:pStyle w:val="Lista"/>
      </w:pPr>
      <w:r>
        <w:t>Pokretanje testne skripte</w:t>
      </w:r>
    </w:p>
    <w:p w14:paraId="3318B169" w14:textId="07DBD691" w:rsidR="003D7E0B" w:rsidRDefault="00361366" w:rsidP="003D7E0B">
      <w:pPr>
        <w:pStyle w:val="Lista"/>
      </w:pPr>
      <w:r>
        <w:t>Pohrana rezultata testiranja</w:t>
      </w:r>
    </w:p>
    <w:p w14:paraId="5CF1838F" w14:textId="78D744E9" w:rsidR="00665DA9" w:rsidRPr="00A93E3C" w:rsidRDefault="00665DA9" w:rsidP="00665DA9">
      <w:pPr>
        <w:pStyle w:val="Tekst"/>
      </w:pPr>
      <w:r>
        <w:t xml:space="preserve">Prva grupa testova </w:t>
      </w:r>
      <w:r w:rsidR="002D0136">
        <w:t xml:space="preserve">(statično testiranje) </w:t>
      </w:r>
      <w:r>
        <w:t>napravljena je nad fiksnim skupom podataka (500 000</w:t>
      </w:r>
      <w:r w:rsidR="002D0136">
        <w:t xml:space="preserve"> prethodno generiranih članaka), dok je t</w:t>
      </w:r>
      <w:r>
        <w:t xml:space="preserve">ijekom izvršavanja druge grupe testova </w:t>
      </w:r>
      <w:r w:rsidR="002D0136">
        <w:t xml:space="preserve">(dinamično testiranje) </w:t>
      </w:r>
      <w:r>
        <w:t xml:space="preserve">simulirano </w:t>
      </w:r>
      <w:r w:rsidR="002D0136">
        <w:t>dodavanje novog</w:t>
      </w:r>
      <w:r>
        <w:t xml:space="preserve"> članaka </w:t>
      </w:r>
      <w:r w:rsidR="002D0136">
        <w:t xml:space="preserve">u nasumično odabranu kategoriju </w:t>
      </w:r>
      <w:r w:rsidR="006C39C5">
        <w:t>s pauzom od 1 sekunde</w:t>
      </w:r>
      <w:r>
        <w:t>.</w:t>
      </w:r>
      <w:r w:rsidR="002E0ABC">
        <w:t xml:space="preserve"> </w:t>
      </w:r>
    </w:p>
    <w:p w14:paraId="2A366171" w14:textId="36CCCAA3" w:rsidR="00E24EBB" w:rsidRDefault="002D0136" w:rsidP="00E24EBB">
      <w:pPr>
        <w:pStyle w:val="FOINaslov2"/>
        <w:spacing w:after="200" w:line="276" w:lineRule="auto"/>
      </w:pPr>
      <w:bookmarkStart w:id="35" w:name="_Toc366305658"/>
      <w:r>
        <w:t xml:space="preserve">Mjerenje i optimizacija </w:t>
      </w:r>
      <w:r w:rsidR="00E24EBB">
        <w:t>performansi web sustava</w:t>
      </w:r>
      <w:bookmarkEnd w:id="35"/>
    </w:p>
    <w:p w14:paraId="10E675C5" w14:textId="08AE4AE5" w:rsidR="005B18DE" w:rsidRDefault="00A93E3C" w:rsidP="005B18DE">
      <w:pPr>
        <w:pStyle w:val="Tekst"/>
      </w:pPr>
      <w:r>
        <w:t xml:space="preserve">U nastavku </w:t>
      </w:r>
      <w:r w:rsidR="009E09DD">
        <w:t xml:space="preserve">su prikazani rezultati </w:t>
      </w:r>
      <w:r>
        <w:t>stres testov</w:t>
      </w:r>
      <w:r w:rsidR="009E09DD">
        <w:t>a i testova</w:t>
      </w:r>
      <w:r>
        <w:t xml:space="preserve"> opterećenja web</w:t>
      </w:r>
      <w:r w:rsidR="005B18DE">
        <w:t xml:space="preserve"> sustava</w:t>
      </w:r>
      <w:r>
        <w:t xml:space="preserve"> prije i nakon optimizacije. Rezultati su </w:t>
      </w:r>
      <w:r w:rsidR="000B099E">
        <w:t xml:space="preserve">prikazani </w:t>
      </w:r>
      <w:r>
        <w:t>u obliku grafova koji prikazuju</w:t>
      </w:r>
      <w:r w:rsidR="001F1EAC">
        <w:t xml:space="preserve"> </w:t>
      </w:r>
      <w:r w:rsidR="000B099E">
        <w:t>odnos i promjenu</w:t>
      </w:r>
      <w:r w:rsidR="001F1EAC">
        <w:t xml:space="preserve"> performansi web sustava nakon optimizacije.</w:t>
      </w:r>
    </w:p>
    <w:p w14:paraId="646A99BF" w14:textId="26683F78" w:rsidR="00E24EBB" w:rsidRDefault="005B18DE" w:rsidP="005B18DE">
      <w:pPr>
        <w:pStyle w:val="FOINaslov3"/>
      </w:pPr>
      <w:bookmarkStart w:id="36" w:name="_Toc366305659"/>
      <w:r>
        <w:t>Performanse</w:t>
      </w:r>
      <w:r w:rsidR="003827D1">
        <w:t xml:space="preserve"> </w:t>
      </w:r>
      <w:r>
        <w:t>sustava b</w:t>
      </w:r>
      <w:r w:rsidR="00E24EBB">
        <w:t xml:space="preserve">ez </w:t>
      </w:r>
      <w:r w:rsidR="00A93E3C">
        <w:t>optimizacijskih mehanizama</w:t>
      </w:r>
      <w:bookmarkEnd w:id="36"/>
    </w:p>
    <w:p w14:paraId="7241CADD" w14:textId="7C9E0126" w:rsidR="001F1EAC" w:rsidRDefault="001F1EAC" w:rsidP="001F1EAC">
      <w:pPr>
        <w:pStyle w:val="Tekst"/>
      </w:pPr>
      <w:r>
        <w:t xml:space="preserve">Sustav bez optimizacijskih mehanizama obrađuje jedan HTTP zahtjev više od 10 sekundi, a rezultati profiliranja pokazuju kako je većina vremena </w:t>
      </w:r>
      <w:r w:rsidR="000E6C25">
        <w:t xml:space="preserve">obrade </w:t>
      </w:r>
      <w:r>
        <w:t xml:space="preserve">utrošena na </w:t>
      </w:r>
      <w:r>
        <w:lastRenderedPageBreak/>
        <w:t xml:space="preserve">izvršavanje upita </w:t>
      </w:r>
      <w:r w:rsidR="00DC43F4">
        <w:t>prema</w:t>
      </w:r>
      <w:r>
        <w:t xml:space="preserve"> bazom podataka.</w:t>
      </w:r>
      <w:r w:rsidR="000E6C25">
        <w:t xml:space="preserve"> Budući da ne postoje indeksi u bazi podataka takvo je ponašanje očekivano.</w:t>
      </w:r>
    </w:p>
    <w:p w14:paraId="16416880" w14:textId="77777777" w:rsidR="000B6F2E" w:rsidRDefault="000B6F2E" w:rsidP="000B6F2E">
      <w:pPr>
        <w:pStyle w:val="Slika"/>
      </w:pPr>
      <w:r>
        <w:rPr>
          <w:noProof/>
          <w:lang w:val="en-US" w:eastAsia="en-US"/>
        </w:rPr>
        <w:drawing>
          <wp:inline distT="0" distB="0" distL="0" distR="0" wp14:anchorId="320CDD58" wp14:editId="2A7D21C4">
            <wp:extent cx="5760720" cy="33805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380567"/>
                    </a:xfrm>
                    <a:prstGeom prst="rect">
                      <a:avLst/>
                    </a:prstGeom>
                    <a:noFill/>
                    <a:ln>
                      <a:noFill/>
                    </a:ln>
                  </pic:spPr>
                </pic:pic>
              </a:graphicData>
            </a:graphic>
          </wp:inline>
        </w:drawing>
      </w:r>
    </w:p>
    <w:p w14:paraId="2205E983" w14:textId="673AF7BE" w:rsidR="000665B9" w:rsidRPr="00C92DF8" w:rsidRDefault="000B6F2E" w:rsidP="000B6F2E">
      <w:pPr>
        <w:pStyle w:val="Caption"/>
      </w:pPr>
      <w:r w:rsidRPr="000B6F2E">
        <w:rPr>
          <w:b/>
        </w:rPr>
        <w:t xml:space="preserve">Slika </w:t>
      </w:r>
      <w:r w:rsidRPr="000B6F2E">
        <w:rPr>
          <w:b/>
        </w:rPr>
        <w:fldChar w:fldCharType="begin"/>
      </w:r>
      <w:r w:rsidRPr="000B6F2E">
        <w:rPr>
          <w:b/>
        </w:rPr>
        <w:instrText xml:space="preserve"> SEQ Slika \* ARABIC </w:instrText>
      </w:r>
      <w:r w:rsidRPr="000B6F2E">
        <w:rPr>
          <w:b/>
        </w:rPr>
        <w:fldChar w:fldCharType="separate"/>
      </w:r>
      <w:r w:rsidR="00715C87">
        <w:rPr>
          <w:b/>
          <w:noProof/>
        </w:rPr>
        <w:t>10</w:t>
      </w:r>
      <w:r w:rsidRPr="000B6F2E">
        <w:rPr>
          <w:b/>
        </w:rPr>
        <w:fldChar w:fldCharType="end"/>
      </w:r>
      <w:r>
        <w:t>: Rezultat profiliranja web sustava bez optimizacijskih mehanizama</w:t>
      </w:r>
    </w:p>
    <w:p w14:paraId="58A2FC9A" w14:textId="573B4C5D" w:rsidR="004D29EF" w:rsidRDefault="00287E55" w:rsidP="006260C1">
      <w:pPr>
        <w:pStyle w:val="Tekst"/>
      </w:pPr>
      <w:r>
        <w:t xml:space="preserve">Propusnost web sustava </w:t>
      </w:r>
      <w:r w:rsidR="000E6C25">
        <w:t xml:space="preserve">bez </w:t>
      </w:r>
      <w:r w:rsidR="00B1490B">
        <w:t xml:space="preserve">optimizacijskih mehanizama </w:t>
      </w:r>
      <w:r w:rsidR="000E6C25">
        <w:t>iznosi</w:t>
      </w:r>
      <w:r w:rsidR="004D29EF">
        <w:t>la je</w:t>
      </w:r>
      <w:r w:rsidR="000E6C25">
        <w:t xml:space="preserve"> 0,15</w:t>
      </w:r>
      <w:r w:rsidR="004D29EF">
        <w:t xml:space="preserve"> i 0,07</w:t>
      </w:r>
      <w:r w:rsidR="000E6C25">
        <w:t xml:space="preserve"> zahtjeva u sekundi</w:t>
      </w:r>
      <w:r>
        <w:t xml:space="preserve"> tijekom statičnog testiranja, </w:t>
      </w:r>
      <w:r w:rsidR="004D29EF">
        <w:t>0,13 i 0,07 zahtjeva u sekundi</w:t>
      </w:r>
      <w:r>
        <w:t xml:space="preserve"> tijekom dinamičnog testiranja,</w:t>
      </w:r>
      <w:r w:rsidR="004D29EF">
        <w:t xml:space="preserve"> uz 5 i 10 paralelno simuliranih korisnika. Sustav nije </w:t>
      </w:r>
      <w:r w:rsidR="002723A0">
        <w:t>mogao</w:t>
      </w:r>
      <w:r w:rsidR="004D29EF">
        <w:t xml:space="preserve"> obrađivati zahtjeve tijekom testova s 15 ili više paralelno simuliranih korisnika.</w:t>
      </w:r>
    </w:p>
    <w:p w14:paraId="73DA12E8" w14:textId="77777777" w:rsidR="004D29EF" w:rsidRDefault="000E6C25" w:rsidP="00B15F72">
      <w:pPr>
        <w:pStyle w:val="Tekst"/>
        <w:keepNext/>
        <w:tabs>
          <w:tab w:val="left" w:pos="4536"/>
        </w:tabs>
        <w:ind w:firstLine="0"/>
      </w:pPr>
      <w:r>
        <w:lastRenderedPageBreak/>
        <w:t xml:space="preserve"> </w:t>
      </w:r>
      <w:r w:rsidR="004D29EF">
        <w:rPr>
          <w:noProof/>
          <w:lang w:val="en-US" w:eastAsia="en-US"/>
        </w:rPr>
        <w:drawing>
          <wp:inline distT="0" distB="0" distL="0" distR="0" wp14:anchorId="7BEE61E4" wp14:editId="7BC810BA">
            <wp:extent cx="5486400" cy="308038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098DC6" w14:textId="36E25D15" w:rsidR="000E6C25" w:rsidRDefault="004D29EF" w:rsidP="004D29EF">
      <w:pPr>
        <w:pStyle w:val="Caption"/>
      </w:pPr>
      <w:r w:rsidRPr="002E0ABC">
        <w:rPr>
          <w:b/>
        </w:rPr>
        <w:t xml:space="preserve">Graf </w:t>
      </w:r>
      <w:r w:rsidR="00E97394" w:rsidRPr="002E0ABC">
        <w:rPr>
          <w:b/>
        </w:rPr>
        <w:fldChar w:fldCharType="begin"/>
      </w:r>
      <w:r w:rsidR="00E97394" w:rsidRPr="002E0ABC">
        <w:rPr>
          <w:b/>
        </w:rPr>
        <w:instrText xml:space="preserve"> SEQ Graf \* ARABIC </w:instrText>
      </w:r>
      <w:r w:rsidR="00E97394" w:rsidRPr="002E0ABC">
        <w:rPr>
          <w:b/>
        </w:rPr>
        <w:fldChar w:fldCharType="separate"/>
      </w:r>
      <w:r w:rsidR="00213DC9" w:rsidRPr="002E0ABC">
        <w:rPr>
          <w:b/>
          <w:noProof/>
        </w:rPr>
        <w:t>4</w:t>
      </w:r>
      <w:r w:rsidR="00E97394" w:rsidRPr="002E0ABC">
        <w:rPr>
          <w:b/>
          <w:noProof/>
        </w:rPr>
        <w:fldChar w:fldCharType="end"/>
      </w:r>
      <w:r>
        <w:t>: Propusnost web sustava bez optimizacijskih mehanizama</w:t>
      </w:r>
    </w:p>
    <w:p w14:paraId="2519BCC8" w14:textId="7854BAD6" w:rsidR="004D29EF" w:rsidRDefault="004D29EF" w:rsidP="007919BE">
      <w:pPr>
        <w:pStyle w:val="Tekst"/>
      </w:pPr>
      <w:r>
        <w:t>Vrijeme odgovora we</w:t>
      </w:r>
      <w:r w:rsidR="007919BE">
        <w:t>b sustava bez optimizacijskih mehanizama iznosilo je 20,96 sekundi i 27,83 sekundi tijekom statičnog testiranja odnosno 24,1 sekundu i 25,01 sekundu tijekom dinamičnog testiranja, uz 5 i 10 paralelno simuliranih korisnika, respektivno.</w:t>
      </w:r>
    </w:p>
    <w:p w14:paraId="2FA9E6DD" w14:textId="77777777" w:rsidR="007919BE" w:rsidRDefault="007919BE" w:rsidP="007919BE">
      <w:pPr>
        <w:pStyle w:val="Tekst"/>
        <w:keepNext/>
        <w:ind w:firstLine="0"/>
      </w:pPr>
      <w:r>
        <w:rPr>
          <w:noProof/>
          <w:lang w:val="en-US" w:eastAsia="en-US"/>
        </w:rPr>
        <w:drawing>
          <wp:inline distT="0" distB="0" distL="0" distR="0" wp14:anchorId="0C8B575C" wp14:editId="1AA083DC">
            <wp:extent cx="5486400" cy="2894330"/>
            <wp:effectExtent l="0" t="0" r="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90AAC3" w14:textId="0A7E5BE4" w:rsidR="007919BE" w:rsidRPr="004D29EF" w:rsidRDefault="007919BE" w:rsidP="007919BE">
      <w:pPr>
        <w:pStyle w:val="Caption"/>
      </w:pPr>
      <w:r w:rsidRPr="009418F8">
        <w:rPr>
          <w:b/>
        </w:rPr>
        <w:t xml:space="preserve">Graf </w:t>
      </w:r>
      <w:r w:rsidR="00E97394" w:rsidRPr="009418F8">
        <w:rPr>
          <w:b/>
        </w:rPr>
        <w:fldChar w:fldCharType="begin"/>
      </w:r>
      <w:r w:rsidR="00E97394" w:rsidRPr="009418F8">
        <w:rPr>
          <w:b/>
        </w:rPr>
        <w:instrText xml:space="preserve"> SEQ Graf \* ARABIC </w:instrText>
      </w:r>
      <w:r w:rsidR="00E97394" w:rsidRPr="009418F8">
        <w:rPr>
          <w:b/>
        </w:rPr>
        <w:fldChar w:fldCharType="separate"/>
      </w:r>
      <w:r w:rsidR="00213DC9" w:rsidRPr="009418F8">
        <w:rPr>
          <w:b/>
          <w:noProof/>
        </w:rPr>
        <w:t>5</w:t>
      </w:r>
      <w:r w:rsidR="00E97394" w:rsidRPr="009418F8">
        <w:rPr>
          <w:b/>
          <w:noProof/>
        </w:rPr>
        <w:fldChar w:fldCharType="end"/>
      </w:r>
      <w:r>
        <w:t>: Vrijeme odgovora web sustava bez optimizacijskih mehanizama</w:t>
      </w:r>
    </w:p>
    <w:p w14:paraId="25C3C56F" w14:textId="77777777" w:rsidR="000E6C25" w:rsidRDefault="000E6C25" w:rsidP="006260C1">
      <w:pPr>
        <w:pStyle w:val="Tekst"/>
      </w:pPr>
    </w:p>
    <w:p w14:paraId="6815797D" w14:textId="6598308F" w:rsidR="003A5644" w:rsidRDefault="000E6C25" w:rsidP="006260C1">
      <w:pPr>
        <w:pStyle w:val="Tekst"/>
      </w:pPr>
      <w:r>
        <w:lastRenderedPageBreak/>
        <w:t xml:space="preserve">Dostupnost web sustava </w:t>
      </w:r>
      <w:r w:rsidR="007919BE">
        <w:t>bez optimizacijskih mehanizama iznosila je 90% i 28,57% tijekom statičnog testiranja odnosno 88,89% i 28,57% tijekom dinamičnog testiranja, uz 5 i 10 paralelno simuliranih korisnika, respektivno.</w:t>
      </w:r>
      <w:r w:rsidR="006260C1">
        <w:t xml:space="preserve"> </w:t>
      </w:r>
    </w:p>
    <w:p w14:paraId="40B3A91F" w14:textId="77777777" w:rsidR="00277421" w:rsidRDefault="007919BE" w:rsidP="00277421">
      <w:pPr>
        <w:pStyle w:val="Tekst"/>
        <w:keepNext/>
        <w:ind w:firstLine="0"/>
      </w:pPr>
      <w:r>
        <w:rPr>
          <w:noProof/>
          <w:lang w:val="en-US" w:eastAsia="en-US"/>
        </w:rPr>
        <w:drawing>
          <wp:inline distT="0" distB="0" distL="0" distR="0" wp14:anchorId="01CD223B" wp14:editId="72888765">
            <wp:extent cx="5486400" cy="323659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A8BC6A0" w14:textId="330E15AD" w:rsidR="007919BE" w:rsidRDefault="00277421" w:rsidP="00277421">
      <w:pPr>
        <w:pStyle w:val="Caption"/>
      </w:pPr>
      <w:r w:rsidRPr="008F3F5C">
        <w:rPr>
          <w:b/>
        </w:rPr>
        <w:t xml:space="preserve">Graf </w:t>
      </w:r>
      <w:r w:rsidRPr="008F3F5C">
        <w:rPr>
          <w:b/>
        </w:rPr>
        <w:fldChar w:fldCharType="begin"/>
      </w:r>
      <w:r w:rsidRPr="008F3F5C">
        <w:rPr>
          <w:b/>
        </w:rPr>
        <w:instrText xml:space="preserve"> SEQ Graf \* ARABIC </w:instrText>
      </w:r>
      <w:r w:rsidRPr="008F3F5C">
        <w:rPr>
          <w:b/>
        </w:rPr>
        <w:fldChar w:fldCharType="separate"/>
      </w:r>
      <w:r w:rsidR="00213DC9">
        <w:rPr>
          <w:b/>
          <w:noProof/>
        </w:rPr>
        <w:t>6</w:t>
      </w:r>
      <w:r w:rsidRPr="008F3F5C">
        <w:rPr>
          <w:b/>
        </w:rPr>
        <w:fldChar w:fldCharType="end"/>
      </w:r>
      <w:r>
        <w:t>: Dostupnost web sustava bez optimizacijskih mehanizama</w:t>
      </w:r>
    </w:p>
    <w:p w14:paraId="3492E001" w14:textId="3C67E120" w:rsidR="003A5644" w:rsidRDefault="00217F2C" w:rsidP="003A5644">
      <w:pPr>
        <w:pStyle w:val="Tekst"/>
      </w:pPr>
      <w:r>
        <w:t xml:space="preserve">Web sustav bez optimizacijskih mehanizama pokazao je iznimno loše performanse u radu s </w:t>
      </w:r>
      <w:r w:rsidR="008F3F5C">
        <w:t>većom količinom sadržaja</w:t>
      </w:r>
      <w:r>
        <w:t>. Simuliranjem prometa 10 paralelnih korisnika sustav je zabilježio probleme u radu, a simulacijom prometa 15 paralelnih korisnika u potpunosti je onemogućen rad sustava</w:t>
      </w:r>
      <w:r w:rsidR="008F3F5C">
        <w:t xml:space="preserve">. </w:t>
      </w:r>
    </w:p>
    <w:p w14:paraId="68992D9E" w14:textId="334EA209" w:rsidR="00E24EBB" w:rsidRDefault="00A93E3C" w:rsidP="005B18DE">
      <w:pPr>
        <w:pStyle w:val="FOINaslov3"/>
      </w:pPr>
      <w:bookmarkStart w:id="37" w:name="_Toc366305660"/>
      <w:r>
        <w:t>Optimizacija</w:t>
      </w:r>
      <w:r w:rsidR="008F3F5C">
        <w:t xml:space="preserve"> web sustava</w:t>
      </w:r>
      <w:r>
        <w:t xml:space="preserve"> dodavanjem indeksa </w:t>
      </w:r>
      <w:r w:rsidR="000B6F2E">
        <w:t>u bazu</w:t>
      </w:r>
      <w:r>
        <w:t xml:space="preserve"> podataka</w:t>
      </w:r>
      <w:bookmarkEnd w:id="37"/>
    </w:p>
    <w:p w14:paraId="55A6E1B7" w14:textId="51EE55E8" w:rsidR="006260C1" w:rsidRPr="006260C1" w:rsidRDefault="006B6AD8" w:rsidP="006260C1">
      <w:pPr>
        <w:pStyle w:val="Tekst"/>
      </w:pPr>
      <w:r>
        <w:t>Doda</w:t>
      </w:r>
      <w:r w:rsidR="006260C1">
        <w:t xml:space="preserve">vanjem indeksa u tablice </w:t>
      </w:r>
      <w:r w:rsidR="006260C1" w:rsidRPr="006260C1">
        <w:rPr>
          <w:i/>
        </w:rPr>
        <w:t>posts</w:t>
      </w:r>
      <w:r w:rsidR="006260C1">
        <w:t xml:space="preserve"> i </w:t>
      </w:r>
      <w:r w:rsidR="006260C1" w:rsidRPr="006260C1">
        <w:rPr>
          <w:i/>
        </w:rPr>
        <w:t>categories</w:t>
      </w:r>
      <w:r w:rsidR="006260C1">
        <w:rPr>
          <w:i/>
        </w:rPr>
        <w:t xml:space="preserve"> </w:t>
      </w:r>
      <w:r w:rsidR="006260C1" w:rsidRPr="006260C1">
        <w:t>na polja</w:t>
      </w:r>
      <w:r w:rsidR="006260C1">
        <w:t xml:space="preserve"> </w:t>
      </w:r>
      <w:r w:rsidR="006260C1">
        <w:rPr>
          <w:i/>
        </w:rPr>
        <w:t xml:space="preserve">posts.created_at </w:t>
      </w:r>
      <w:r w:rsidR="006260C1">
        <w:t>i</w:t>
      </w:r>
      <w:r w:rsidR="006260C1">
        <w:rPr>
          <w:i/>
        </w:rPr>
        <w:t xml:space="preserve"> category_title</w:t>
      </w:r>
      <w:r w:rsidR="002B5B85" w:rsidRPr="002B5B85">
        <w:t>,</w:t>
      </w:r>
      <w:r w:rsidR="00217F2C">
        <w:rPr>
          <w:i/>
        </w:rPr>
        <w:t xml:space="preserve"> </w:t>
      </w:r>
      <w:r w:rsidR="00217F2C" w:rsidRPr="002B5B85">
        <w:t>prema</w:t>
      </w:r>
      <w:r w:rsidR="002B5B85">
        <w:t xml:space="preserve"> kojima se radi sortiranje i filtriranje, </w:t>
      </w:r>
      <w:r w:rsidR="006260C1">
        <w:t xml:space="preserve">vrijeme izvršavanja upita značajno je smanjeno, što je vidljivo </w:t>
      </w:r>
      <w:r w:rsidR="002B5B85">
        <w:t>u rezultatu</w:t>
      </w:r>
      <w:r w:rsidR="006260C1">
        <w:t xml:space="preserve"> profiliranja.</w:t>
      </w:r>
      <w:r w:rsidR="008F3F5C">
        <w:t xml:space="preserve"> </w:t>
      </w:r>
    </w:p>
    <w:p w14:paraId="17A81796" w14:textId="77777777" w:rsidR="007B46E5" w:rsidRDefault="000B6F2E" w:rsidP="007B46E5">
      <w:pPr>
        <w:pStyle w:val="Tekst"/>
        <w:keepNext/>
        <w:ind w:firstLine="0"/>
      </w:pPr>
      <w:r>
        <w:rPr>
          <w:noProof/>
          <w:lang w:val="en-US" w:eastAsia="en-US"/>
        </w:rPr>
        <w:lastRenderedPageBreak/>
        <w:drawing>
          <wp:inline distT="0" distB="0" distL="0" distR="0" wp14:anchorId="6AD0A3B4" wp14:editId="18585427">
            <wp:extent cx="5760720" cy="404004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4040040"/>
                    </a:xfrm>
                    <a:prstGeom prst="rect">
                      <a:avLst/>
                    </a:prstGeom>
                    <a:noFill/>
                    <a:ln>
                      <a:noFill/>
                    </a:ln>
                  </pic:spPr>
                </pic:pic>
              </a:graphicData>
            </a:graphic>
          </wp:inline>
        </w:drawing>
      </w:r>
    </w:p>
    <w:p w14:paraId="424266E5" w14:textId="53EE72A7" w:rsidR="000B6F2E" w:rsidRDefault="007B46E5" w:rsidP="007B46E5">
      <w:pPr>
        <w:pStyle w:val="Caption"/>
      </w:pPr>
      <w:r w:rsidRPr="007B46E5">
        <w:rPr>
          <w:b/>
        </w:rPr>
        <w:t xml:space="preserve">Slika </w:t>
      </w:r>
      <w:r w:rsidRPr="007B46E5">
        <w:rPr>
          <w:b/>
        </w:rPr>
        <w:fldChar w:fldCharType="begin"/>
      </w:r>
      <w:r w:rsidRPr="007B46E5">
        <w:rPr>
          <w:b/>
        </w:rPr>
        <w:instrText xml:space="preserve"> SEQ Slika \* ARABIC </w:instrText>
      </w:r>
      <w:r w:rsidRPr="007B46E5">
        <w:rPr>
          <w:b/>
        </w:rPr>
        <w:fldChar w:fldCharType="separate"/>
      </w:r>
      <w:r w:rsidR="00715C87">
        <w:rPr>
          <w:b/>
          <w:noProof/>
        </w:rPr>
        <w:t>11</w:t>
      </w:r>
      <w:r w:rsidRPr="007B46E5">
        <w:rPr>
          <w:b/>
        </w:rPr>
        <w:fldChar w:fldCharType="end"/>
      </w:r>
      <w:r>
        <w:t xml:space="preserve">: Rezultat profiliranja web sustava nakon dodavanja indeksa u bazi podataka </w:t>
      </w:r>
    </w:p>
    <w:p w14:paraId="48BDA39E" w14:textId="36EDF8B3" w:rsidR="008F3F5C" w:rsidRDefault="008F3F5C" w:rsidP="008F3F5C">
      <w:pPr>
        <w:pStyle w:val="Tekst"/>
      </w:pPr>
      <w:r>
        <w:t xml:space="preserve">Propusnost web sustava s indeksima u bazi podataka iznosila je </w:t>
      </w:r>
      <w:r w:rsidRPr="008F3F5C">
        <w:t>5,77</w:t>
      </w:r>
      <w:r>
        <w:t>,</w:t>
      </w:r>
      <w:r w:rsidRPr="008F3F5C">
        <w:t xml:space="preserve"> 5,28</w:t>
      </w:r>
      <w:r>
        <w:t>,</w:t>
      </w:r>
      <w:r w:rsidRPr="008F3F5C">
        <w:t xml:space="preserve"> 6,01</w:t>
      </w:r>
      <w:r>
        <w:t>,</w:t>
      </w:r>
      <w:r w:rsidRPr="008F3F5C">
        <w:t xml:space="preserve"> 6,01</w:t>
      </w:r>
      <w:r>
        <w:t>,</w:t>
      </w:r>
      <w:r w:rsidRPr="008F3F5C">
        <w:t xml:space="preserve"> 5,74</w:t>
      </w:r>
      <w:r>
        <w:t>,</w:t>
      </w:r>
      <w:r w:rsidRPr="008F3F5C">
        <w:t xml:space="preserve"> 5,57</w:t>
      </w:r>
      <w:r>
        <w:t>,</w:t>
      </w:r>
      <w:r w:rsidRPr="008F3F5C">
        <w:t xml:space="preserve"> 5,75</w:t>
      </w:r>
      <w:r>
        <w:t>,</w:t>
      </w:r>
      <w:r w:rsidRPr="008F3F5C">
        <w:t xml:space="preserve"> 6,3</w:t>
      </w:r>
      <w:r>
        <w:t xml:space="preserve"> i</w:t>
      </w:r>
      <w:r w:rsidRPr="008F3F5C">
        <w:t xml:space="preserve"> 6,64</w:t>
      </w:r>
      <w:r>
        <w:t xml:space="preserve"> zahtjeva u sekundi tijekom statičnog testiranja odnosno </w:t>
      </w:r>
      <w:r w:rsidRPr="008F3F5C">
        <w:t>5,47</w:t>
      </w:r>
      <w:r>
        <w:t>,</w:t>
      </w:r>
      <w:r w:rsidRPr="008F3F5C">
        <w:t xml:space="preserve"> 5,98</w:t>
      </w:r>
      <w:r>
        <w:t>,</w:t>
      </w:r>
      <w:r w:rsidRPr="008F3F5C">
        <w:t xml:space="preserve"> 5,9</w:t>
      </w:r>
      <w:r>
        <w:t>,</w:t>
      </w:r>
      <w:r w:rsidRPr="008F3F5C">
        <w:t xml:space="preserve"> 5,9</w:t>
      </w:r>
      <w:r>
        <w:t>,</w:t>
      </w:r>
      <w:r w:rsidRPr="008F3F5C">
        <w:t xml:space="preserve"> 5,85</w:t>
      </w:r>
      <w:r>
        <w:t>,</w:t>
      </w:r>
      <w:r w:rsidRPr="008F3F5C">
        <w:t xml:space="preserve"> 5,91</w:t>
      </w:r>
      <w:r>
        <w:t>,</w:t>
      </w:r>
      <w:r w:rsidRPr="008F3F5C">
        <w:t xml:space="preserve"> 5,78</w:t>
      </w:r>
      <w:r>
        <w:t>,</w:t>
      </w:r>
      <w:r w:rsidRPr="008F3F5C">
        <w:t xml:space="preserve"> 5,62</w:t>
      </w:r>
      <w:r>
        <w:t xml:space="preserve"> i</w:t>
      </w:r>
      <w:r w:rsidRPr="008F3F5C">
        <w:t xml:space="preserve"> 6,43</w:t>
      </w:r>
      <w:r>
        <w:t xml:space="preserve"> zahtjeva u sekundi tijekom dinamičnog testiranja uz simuliranje </w:t>
      </w:r>
      <w:r w:rsidRPr="008F3F5C">
        <w:t>5</w:t>
      </w:r>
      <w:r>
        <w:t>,</w:t>
      </w:r>
      <w:r w:rsidRPr="008F3F5C">
        <w:t xml:space="preserve"> 10</w:t>
      </w:r>
      <w:r>
        <w:t>,</w:t>
      </w:r>
      <w:r w:rsidRPr="008F3F5C">
        <w:t xml:space="preserve"> 15</w:t>
      </w:r>
      <w:r>
        <w:t>,</w:t>
      </w:r>
      <w:r w:rsidRPr="008F3F5C">
        <w:t xml:space="preserve"> 25</w:t>
      </w:r>
      <w:r>
        <w:t>,</w:t>
      </w:r>
      <w:r w:rsidRPr="008F3F5C">
        <w:t xml:space="preserve"> 50</w:t>
      </w:r>
      <w:r>
        <w:t>,</w:t>
      </w:r>
      <w:r w:rsidRPr="008F3F5C">
        <w:t xml:space="preserve"> 70</w:t>
      </w:r>
      <w:r>
        <w:t>,</w:t>
      </w:r>
      <w:r w:rsidRPr="008F3F5C">
        <w:t xml:space="preserve"> 100</w:t>
      </w:r>
      <w:r>
        <w:t>,</w:t>
      </w:r>
      <w:r w:rsidRPr="008F3F5C">
        <w:t xml:space="preserve"> 300</w:t>
      </w:r>
      <w:r>
        <w:t xml:space="preserve"> i</w:t>
      </w:r>
      <w:r w:rsidRPr="008F3F5C">
        <w:t xml:space="preserve"> 500</w:t>
      </w:r>
      <w:r w:rsidR="002B5B85">
        <w:t xml:space="preserve"> paralelnih korisnika, respektivno.</w:t>
      </w:r>
    </w:p>
    <w:p w14:paraId="76FA8BBE" w14:textId="3FD6B8C3" w:rsidR="008F3F5C" w:rsidRDefault="004509D6" w:rsidP="008F3F5C">
      <w:pPr>
        <w:pStyle w:val="Tekst"/>
        <w:keepNext/>
        <w:ind w:firstLine="0"/>
      </w:pPr>
      <w:r>
        <w:rPr>
          <w:noProof/>
          <w:lang w:val="en-US" w:eastAsia="en-US"/>
        </w:rPr>
        <w:lastRenderedPageBreak/>
        <w:drawing>
          <wp:inline distT="0" distB="0" distL="0" distR="0" wp14:anchorId="2B7ADCBE" wp14:editId="18B8CAD7">
            <wp:extent cx="5486400" cy="308038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CA227A1" w14:textId="715D1567" w:rsidR="008F3F5C" w:rsidRDefault="008F3F5C" w:rsidP="004509D6">
      <w:pPr>
        <w:pStyle w:val="Caption"/>
      </w:pPr>
      <w:r w:rsidRPr="008F3F5C">
        <w:rPr>
          <w:b/>
        </w:rPr>
        <w:t xml:space="preserve">Graf </w:t>
      </w:r>
      <w:r w:rsidRPr="008F3F5C">
        <w:rPr>
          <w:b/>
        </w:rPr>
        <w:fldChar w:fldCharType="begin"/>
      </w:r>
      <w:r w:rsidRPr="008F3F5C">
        <w:rPr>
          <w:b/>
        </w:rPr>
        <w:instrText xml:space="preserve"> SEQ Graf \* ARABIC </w:instrText>
      </w:r>
      <w:r w:rsidRPr="008F3F5C">
        <w:rPr>
          <w:b/>
        </w:rPr>
        <w:fldChar w:fldCharType="separate"/>
      </w:r>
      <w:r w:rsidR="00213DC9">
        <w:rPr>
          <w:b/>
          <w:noProof/>
        </w:rPr>
        <w:t>7</w:t>
      </w:r>
      <w:r w:rsidRPr="008F3F5C">
        <w:rPr>
          <w:b/>
        </w:rPr>
        <w:fldChar w:fldCharType="end"/>
      </w:r>
      <w:r>
        <w:t>: Propusnos</w:t>
      </w:r>
      <w:r w:rsidR="004509D6">
        <w:t>t</w:t>
      </w:r>
      <w:r>
        <w:t xml:space="preserve"> web sustava s indeksima u bazi podataka</w:t>
      </w:r>
    </w:p>
    <w:p w14:paraId="6C2F0AC0" w14:textId="51B6D3B2" w:rsidR="004509D6" w:rsidRDefault="004509D6" w:rsidP="004509D6">
      <w:pPr>
        <w:pStyle w:val="Tekst"/>
      </w:pPr>
      <w:r>
        <w:t xml:space="preserve">Prosječno vrijeme odgovora web sustava iznosilo je </w:t>
      </w:r>
      <w:r w:rsidRPr="004509D6">
        <w:t>0,86</w:t>
      </w:r>
      <w:r>
        <w:t>,</w:t>
      </w:r>
      <w:r w:rsidRPr="004509D6">
        <w:t xml:space="preserve"> 1,87</w:t>
      </w:r>
      <w:r>
        <w:t>,</w:t>
      </w:r>
      <w:r w:rsidRPr="004509D6">
        <w:t xml:space="preserve"> 2,45</w:t>
      </w:r>
      <w:r>
        <w:t>,</w:t>
      </w:r>
      <w:r w:rsidRPr="004509D6">
        <w:t xml:space="preserve"> 4,03</w:t>
      </w:r>
      <w:r>
        <w:t>,</w:t>
      </w:r>
      <w:r w:rsidRPr="004509D6">
        <w:t xml:space="preserve"> 8,12</w:t>
      </w:r>
      <w:r>
        <w:t>,</w:t>
      </w:r>
      <w:r w:rsidRPr="004509D6">
        <w:t xml:space="preserve"> 11,3</w:t>
      </w:r>
      <w:r>
        <w:t>,</w:t>
      </w:r>
      <w:r w:rsidRPr="004509D6">
        <w:t xml:space="preserve"> 14,95</w:t>
      </w:r>
      <w:r>
        <w:t>,</w:t>
      </w:r>
      <w:r w:rsidRPr="004509D6">
        <w:t xml:space="preserve"> 18,36</w:t>
      </w:r>
      <w:r>
        <w:t xml:space="preserve"> i</w:t>
      </w:r>
      <w:r w:rsidRPr="004509D6">
        <w:t xml:space="preserve"> 20,84</w:t>
      </w:r>
      <w:r>
        <w:t xml:space="preserve"> sekundi tijekom statičnog testiranja odnosno </w:t>
      </w:r>
      <w:r w:rsidRPr="004509D6">
        <w:t>0,91</w:t>
      </w:r>
      <w:r>
        <w:t>,</w:t>
      </w:r>
      <w:r w:rsidRPr="004509D6">
        <w:t xml:space="preserve"> 1,65</w:t>
      </w:r>
      <w:r>
        <w:t>,</w:t>
      </w:r>
      <w:r w:rsidRPr="004509D6">
        <w:t xml:space="preserve"> 2,38</w:t>
      </w:r>
      <w:r>
        <w:t>,</w:t>
      </w:r>
      <w:r w:rsidRPr="004509D6">
        <w:t xml:space="preserve"> 4,09</w:t>
      </w:r>
      <w:r>
        <w:t>,</w:t>
      </w:r>
      <w:r w:rsidRPr="004509D6">
        <w:t xml:space="preserve"> 7,93</w:t>
      </w:r>
      <w:r>
        <w:t>,</w:t>
      </w:r>
      <w:r w:rsidRPr="004509D6">
        <w:t xml:space="preserve"> 10,71</w:t>
      </w:r>
      <w:r>
        <w:t>,</w:t>
      </w:r>
      <w:r w:rsidRPr="004509D6">
        <w:t xml:space="preserve"> 14,84</w:t>
      </w:r>
      <w:r>
        <w:t>,</w:t>
      </w:r>
      <w:r w:rsidRPr="004509D6">
        <w:t xml:space="preserve"> 20,59</w:t>
      </w:r>
      <w:r>
        <w:t xml:space="preserve"> i</w:t>
      </w:r>
      <w:r w:rsidRPr="004509D6">
        <w:t xml:space="preserve"> 22,34</w:t>
      </w:r>
      <w:r>
        <w:t xml:space="preserve"> sekundi tijekom dinamičnog testiranja uz simuliranje </w:t>
      </w:r>
      <w:r w:rsidRPr="004509D6">
        <w:t>5</w:t>
      </w:r>
      <w:r>
        <w:t>,</w:t>
      </w:r>
      <w:r w:rsidRPr="004509D6">
        <w:t xml:space="preserve"> 10</w:t>
      </w:r>
      <w:r>
        <w:t>,</w:t>
      </w:r>
      <w:r w:rsidRPr="004509D6">
        <w:t xml:space="preserve"> 15</w:t>
      </w:r>
      <w:r>
        <w:t>,</w:t>
      </w:r>
      <w:r w:rsidRPr="004509D6">
        <w:t xml:space="preserve"> 25</w:t>
      </w:r>
      <w:r>
        <w:t>,</w:t>
      </w:r>
      <w:r w:rsidRPr="004509D6">
        <w:t xml:space="preserve"> 50</w:t>
      </w:r>
      <w:r>
        <w:t>,</w:t>
      </w:r>
      <w:r w:rsidRPr="004509D6">
        <w:t xml:space="preserve"> 70</w:t>
      </w:r>
      <w:r>
        <w:t>,</w:t>
      </w:r>
      <w:r w:rsidRPr="004509D6">
        <w:t xml:space="preserve"> 100</w:t>
      </w:r>
      <w:r>
        <w:t>,</w:t>
      </w:r>
      <w:r w:rsidRPr="004509D6">
        <w:t xml:space="preserve"> 300</w:t>
      </w:r>
      <w:r>
        <w:t xml:space="preserve"> i</w:t>
      </w:r>
      <w:r w:rsidRPr="004509D6">
        <w:t xml:space="preserve"> 500</w:t>
      </w:r>
      <w:r>
        <w:t xml:space="preserve"> paralelnih korisnika, respektivno.</w:t>
      </w:r>
    </w:p>
    <w:p w14:paraId="5AF0B5D2" w14:textId="77777777" w:rsidR="004509D6" w:rsidRDefault="004509D6" w:rsidP="004509D6">
      <w:pPr>
        <w:pStyle w:val="Tekst"/>
        <w:keepNext/>
        <w:ind w:firstLine="0"/>
      </w:pPr>
      <w:r>
        <w:rPr>
          <w:noProof/>
          <w:lang w:val="en-US" w:eastAsia="en-US"/>
        </w:rPr>
        <w:drawing>
          <wp:inline distT="0" distB="0" distL="0" distR="0" wp14:anchorId="730CBA6A" wp14:editId="6A8778D2">
            <wp:extent cx="5486400" cy="2894330"/>
            <wp:effectExtent l="0" t="0" r="0" b="127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B448E0A" w14:textId="1C376C5B" w:rsidR="004509D6" w:rsidRDefault="004509D6" w:rsidP="004509D6">
      <w:pPr>
        <w:pStyle w:val="Caption"/>
      </w:pPr>
      <w:r w:rsidRPr="004509D6">
        <w:rPr>
          <w:b/>
        </w:rPr>
        <w:t xml:space="preserve">Graf </w:t>
      </w:r>
      <w:r w:rsidRPr="004509D6">
        <w:rPr>
          <w:b/>
        </w:rPr>
        <w:fldChar w:fldCharType="begin"/>
      </w:r>
      <w:r w:rsidRPr="004509D6">
        <w:rPr>
          <w:b/>
        </w:rPr>
        <w:instrText xml:space="preserve"> SEQ Graf \* ARABIC </w:instrText>
      </w:r>
      <w:r w:rsidRPr="004509D6">
        <w:rPr>
          <w:b/>
        </w:rPr>
        <w:fldChar w:fldCharType="separate"/>
      </w:r>
      <w:r w:rsidR="00213DC9">
        <w:rPr>
          <w:b/>
          <w:noProof/>
        </w:rPr>
        <w:t>8</w:t>
      </w:r>
      <w:r w:rsidRPr="004509D6">
        <w:rPr>
          <w:b/>
        </w:rPr>
        <w:fldChar w:fldCharType="end"/>
      </w:r>
      <w:r>
        <w:t xml:space="preserve">: </w:t>
      </w:r>
      <w:r w:rsidR="000E393A">
        <w:t>Prosječno v</w:t>
      </w:r>
      <w:r w:rsidR="00BC461A">
        <w:t>rijeme odgovora</w:t>
      </w:r>
      <w:r>
        <w:t xml:space="preserve"> web sustava s indeksima u bazi podataka</w:t>
      </w:r>
    </w:p>
    <w:p w14:paraId="6DE43A63" w14:textId="0EEBE889" w:rsidR="004509D6" w:rsidRPr="004509D6" w:rsidRDefault="004509D6" w:rsidP="004509D6">
      <w:pPr>
        <w:pStyle w:val="Tekst"/>
      </w:pPr>
    </w:p>
    <w:p w14:paraId="12B6B720" w14:textId="3259B78B" w:rsidR="008F3F5C" w:rsidRDefault="00E822CC" w:rsidP="008F3F5C">
      <w:pPr>
        <w:pStyle w:val="Tekst"/>
      </w:pPr>
      <w:r>
        <w:lastRenderedPageBreak/>
        <w:t xml:space="preserve">Dostupnost web sustava iznosila je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67,45</w:t>
      </w:r>
      <w:r>
        <w:t>% i</w:t>
      </w:r>
      <w:r w:rsidRPr="00E822CC">
        <w:t xml:space="preserve"> 49,49</w:t>
      </w:r>
      <w:r>
        <w:t xml:space="preserve">% tijekom statičnog testiranja odnosno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 xml:space="preserve">%, 100%, </w:t>
      </w:r>
      <w:r w:rsidRPr="00E822CC">
        <w:t>100</w:t>
      </w:r>
      <w:r>
        <w:t>%,</w:t>
      </w:r>
      <w:r w:rsidRPr="00E822CC">
        <w:t xml:space="preserve"> 46,97</w:t>
      </w:r>
      <w:r>
        <w:t>% i</w:t>
      </w:r>
      <w:r w:rsidRPr="00E822CC">
        <w:t xml:space="preserve"> 34,55</w:t>
      </w:r>
      <w:r>
        <w:t xml:space="preserve">%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p>
    <w:p w14:paraId="5B034210" w14:textId="77777777" w:rsidR="00E822CC" w:rsidRDefault="00E822CC" w:rsidP="00E822CC">
      <w:pPr>
        <w:pStyle w:val="Tekst"/>
        <w:keepNext/>
        <w:ind w:firstLine="0"/>
      </w:pPr>
      <w:r>
        <w:rPr>
          <w:noProof/>
          <w:lang w:val="en-US" w:eastAsia="en-US"/>
        </w:rPr>
        <w:drawing>
          <wp:inline distT="0" distB="0" distL="0" distR="0" wp14:anchorId="31C34E93" wp14:editId="2862C35E">
            <wp:extent cx="5486400" cy="323659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FA7E89A" w14:textId="4F79DE21" w:rsidR="00E822CC" w:rsidRDefault="00E822CC" w:rsidP="004B179C">
      <w:pPr>
        <w:pStyle w:val="Caption"/>
      </w:pPr>
      <w:r w:rsidRPr="00E822CC">
        <w:rPr>
          <w:b/>
        </w:rPr>
        <w:t xml:space="preserve">Graf </w:t>
      </w:r>
      <w:r w:rsidRPr="00E822CC">
        <w:rPr>
          <w:b/>
        </w:rPr>
        <w:fldChar w:fldCharType="begin"/>
      </w:r>
      <w:r w:rsidRPr="00E822CC">
        <w:rPr>
          <w:b/>
        </w:rPr>
        <w:instrText xml:space="preserve"> SEQ Graf \* ARABIC </w:instrText>
      </w:r>
      <w:r w:rsidRPr="00E822CC">
        <w:rPr>
          <w:b/>
        </w:rPr>
        <w:fldChar w:fldCharType="separate"/>
      </w:r>
      <w:r w:rsidR="00213DC9">
        <w:rPr>
          <w:b/>
          <w:noProof/>
        </w:rPr>
        <w:t>9</w:t>
      </w:r>
      <w:r w:rsidRPr="00E822CC">
        <w:rPr>
          <w:b/>
        </w:rPr>
        <w:fldChar w:fldCharType="end"/>
      </w:r>
      <w:r>
        <w:t>: Dostupnost web sustava s indeksima u bazi podataka</w:t>
      </w:r>
    </w:p>
    <w:p w14:paraId="6D14C414" w14:textId="5C5B60EB" w:rsidR="004B179C" w:rsidRPr="008F3F5C" w:rsidRDefault="007869BE" w:rsidP="00715C87">
      <w:pPr>
        <w:pStyle w:val="Tekst"/>
      </w:pPr>
      <w:r>
        <w:t xml:space="preserve">Rezultati su pokazali kako dodavanje </w:t>
      </w:r>
      <w:r w:rsidR="001D469F">
        <w:t xml:space="preserve">indeksa u bazu podataka </w:t>
      </w:r>
      <w:r>
        <w:t xml:space="preserve">značajno poboljšava performanse </w:t>
      </w:r>
      <w:r w:rsidR="001D469F">
        <w:t xml:space="preserve">sustava. </w:t>
      </w:r>
      <w:r>
        <w:t>Web s</w:t>
      </w:r>
      <w:r w:rsidR="001D469F">
        <w:t xml:space="preserve">ustav je, iako vrlo sporo, </w:t>
      </w:r>
      <w:r>
        <w:t>mogao</w:t>
      </w:r>
      <w:r w:rsidR="001D469F">
        <w:t xml:space="preserve"> posluživat</w:t>
      </w:r>
      <w:r>
        <w:t>i i do 100 paralelnih korisnika.</w:t>
      </w:r>
      <w:r w:rsidR="001D469F">
        <w:t xml:space="preserve"> </w:t>
      </w:r>
      <w:r>
        <w:t>Z</w:t>
      </w:r>
      <w:r w:rsidR="001D469F">
        <w:t xml:space="preserve">načajne degradacije performansi </w:t>
      </w:r>
      <w:r w:rsidR="00312654" w:rsidRPr="00312654">
        <w:t>primijećene</w:t>
      </w:r>
      <w:r w:rsidR="00312654">
        <w:t xml:space="preserve"> </w:t>
      </w:r>
      <w:r w:rsidR="001D469F">
        <w:t xml:space="preserve">su </w:t>
      </w:r>
      <w:r>
        <w:t xml:space="preserve">tek </w:t>
      </w:r>
      <w:r w:rsidR="001D469F">
        <w:t>prilikom simuliranja 300 i 500 paralelnih korisnika.</w:t>
      </w:r>
    </w:p>
    <w:p w14:paraId="6B8A44F1" w14:textId="0BA0CFC0" w:rsidR="00E24EBB" w:rsidRDefault="00A93E3C" w:rsidP="005B18DE">
      <w:pPr>
        <w:pStyle w:val="FOINaslov3"/>
      </w:pPr>
      <w:bookmarkStart w:id="38" w:name="_Toc366305661"/>
      <w:r>
        <w:t xml:space="preserve">Optimizacija </w:t>
      </w:r>
      <w:r w:rsidR="008F3F5C">
        <w:t xml:space="preserve">web sustava </w:t>
      </w:r>
      <w:r>
        <w:t>korištenjem privremen</w:t>
      </w:r>
      <w:r w:rsidR="008F3F5C">
        <w:t>e</w:t>
      </w:r>
      <w:r>
        <w:t xml:space="preserve"> pohrane podataka</w:t>
      </w:r>
      <w:r w:rsidR="00E24EBB">
        <w:t xml:space="preserve"> na strani aplikacije</w:t>
      </w:r>
      <w:bookmarkEnd w:id="38"/>
    </w:p>
    <w:p w14:paraId="7DB1469B" w14:textId="5BEAD0DF" w:rsidR="007B46E5" w:rsidRDefault="00715C87" w:rsidP="007B46E5">
      <w:pPr>
        <w:pStyle w:val="Tekst"/>
      </w:pPr>
      <w:r>
        <w:t>Uvođenjem</w:t>
      </w:r>
      <w:r w:rsidR="00B462C3">
        <w:t xml:space="preserve"> </w:t>
      </w:r>
      <w:r>
        <w:t xml:space="preserve">privremene pohrane podataka (sadržaja modula naslovnice) pomoću </w:t>
      </w:r>
      <w:r w:rsidR="006260C1">
        <w:t>Redis poslužitelja za privremenu pohranu podataka na strani aplikacije performanse sustava značajno su optimizirane</w:t>
      </w:r>
      <w:r>
        <w:t xml:space="preserve">. </w:t>
      </w:r>
      <w:r w:rsidR="00B462C3">
        <w:t>Profiliranje web sustava pokazalo je kako je v</w:t>
      </w:r>
      <w:r>
        <w:t xml:space="preserve">rijeme obrade jednog HTTP zahtjeva </w:t>
      </w:r>
      <w:r w:rsidR="00B462C3">
        <w:t>manje od</w:t>
      </w:r>
      <w:r>
        <w:t xml:space="preserve"> 1 sekunde</w:t>
      </w:r>
      <w:r w:rsidR="00B462C3">
        <w:t>.</w:t>
      </w:r>
    </w:p>
    <w:p w14:paraId="51303B3E" w14:textId="77777777" w:rsidR="00715C87" w:rsidRDefault="00715C87" w:rsidP="00715C87">
      <w:pPr>
        <w:pStyle w:val="Slika"/>
      </w:pPr>
      <w:r>
        <w:rPr>
          <w:noProof/>
          <w:lang w:val="en-US" w:eastAsia="en-US"/>
        </w:rPr>
        <w:lastRenderedPageBreak/>
        <w:drawing>
          <wp:inline distT="0" distB="0" distL="0" distR="0" wp14:anchorId="7F8301FD" wp14:editId="6A987C71">
            <wp:extent cx="5760720" cy="3819285"/>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3819285"/>
                    </a:xfrm>
                    <a:prstGeom prst="rect">
                      <a:avLst/>
                    </a:prstGeom>
                    <a:noFill/>
                    <a:ln>
                      <a:noFill/>
                    </a:ln>
                  </pic:spPr>
                </pic:pic>
              </a:graphicData>
            </a:graphic>
          </wp:inline>
        </w:drawing>
      </w:r>
    </w:p>
    <w:p w14:paraId="43143298" w14:textId="0592FF47" w:rsidR="007B46E5" w:rsidRDefault="00715C87" w:rsidP="00715C87">
      <w:pPr>
        <w:pStyle w:val="Caption"/>
      </w:pPr>
      <w:r w:rsidRPr="00715C87">
        <w:rPr>
          <w:b/>
        </w:rPr>
        <w:t xml:space="preserve">Slika </w:t>
      </w:r>
      <w:r w:rsidRPr="00715C87">
        <w:rPr>
          <w:b/>
        </w:rPr>
        <w:fldChar w:fldCharType="begin"/>
      </w:r>
      <w:r w:rsidRPr="00715C87">
        <w:rPr>
          <w:b/>
        </w:rPr>
        <w:instrText xml:space="preserve"> SEQ Slika \* ARABIC </w:instrText>
      </w:r>
      <w:r w:rsidRPr="00715C87">
        <w:rPr>
          <w:b/>
        </w:rPr>
        <w:fldChar w:fldCharType="separate"/>
      </w:r>
      <w:r w:rsidRPr="00715C87">
        <w:rPr>
          <w:b/>
          <w:noProof/>
        </w:rPr>
        <w:t>12</w:t>
      </w:r>
      <w:r w:rsidRPr="00715C87">
        <w:rPr>
          <w:b/>
        </w:rPr>
        <w:fldChar w:fldCharType="end"/>
      </w:r>
      <w:r>
        <w:t>: Rezultat profiliranja web sustava nakon optimizacije</w:t>
      </w:r>
    </w:p>
    <w:p w14:paraId="78604EC5" w14:textId="787BF4B3" w:rsidR="00F21D43" w:rsidRDefault="00F21D43" w:rsidP="00F21D43">
      <w:pPr>
        <w:pStyle w:val="Tekst"/>
      </w:pPr>
      <w:r>
        <w:t xml:space="preserve">Propusnost web sustava nakon optimizacije iznosila je </w:t>
      </w:r>
      <w:r w:rsidRPr="006D4C18">
        <w:t>35,39</w:t>
      </w:r>
      <w:r>
        <w:t>,</w:t>
      </w:r>
      <w:r w:rsidRPr="006D4C18">
        <w:t xml:space="preserve"> 56,15</w:t>
      </w:r>
      <w:r>
        <w:t>,</w:t>
      </w:r>
      <w:r w:rsidRPr="006D4C18">
        <w:t xml:space="preserve"> 59,9</w:t>
      </w:r>
      <w:r>
        <w:t>,</w:t>
      </w:r>
      <w:r w:rsidRPr="006D4C18">
        <w:t xml:space="preserve"> 60,83</w:t>
      </w:r>
      <w:r>
        <w:t>,</w:t>
      </w:r>
      <w:r w:rsidRPr="006D4C18">
        <w:t xml:space="preserve"> 67,85</w:t>
      </w:r>
      <w:r>
        <w:t>,</w:t>
      </w:r>
      <w:r w:rsidRPr="006D4C18">
        <w:t xml:space="preserve"> 67,88</w:t>
      </w:r>
      <w:r>
        <w:t>,</w:t>
      </w:r>
      <w:r w:rsidRPr="006D4C18">
        <w:t xml:space="preserve"> 72,31</w:t>
      </w:r>
      <w:r>
        <w:t>,</w:t>
      </w:r>
      <w:r w:rsidRPr="006D4C18">
        <w:t xml:space="preserve"> 70,21</w:t>
      </w:r>
      <w:r>
        <w:t xml:space="preserve"> i</w:t>
      </w:r>
      <w:r w:rsidRPr="006D4C18">
        <w:t xml:space="preserve"> 68,58</w:t>
      </w:r>
      <w:r>
        <w:t xml:space="preserve"> zahtjeva u sekundi tijekom statičnog testiranja odnosno </w:t>
      </w:r>
      <w:r w:rsidRPr="006D4C18">
        <w:t>28,9</w:t>
      </w:r>
      <w:r>
        <w:t>,</w:t>
      </w:r>
      <w:r w:rsidRPr="006D4C18">
        <w:t xml:space="preserve"> 37,76</w:t>
      </w:r>
      <w:r>
        <w:t>,</w:t>
      </w:r>
      <w:r w:rsidRPr="006D4C18">
        <w:t xml:space="preserve"> 36,74</w:t>
      </w:r>
      <w:r>
        <w:t>,</w:t>
      </w:r>
      <w:r w:rsidRPr="006D4C18">
        <w:t xml:space="preserve"> 38,3</w:t>
      </w:r>
      <w:r>
        <w:t>,</w:t>
      </w:r>
      <w:r w:rsidRPr="006D4C18">
        <w:t xml:space="preserve"> 36</w:t>
      </w:r>
      <w:r>
        <w:t>,</w:t>
      </w:r>
      <w:r w:rsidRPr="006D4C18">
        <w:t xml:space="preserve"> 40,36</w:t>
      </w:r>
      <w:r>
        <w:t>,</w:t>
      </w:r>
      <w:r w:rsidRPr="006D4C18">
        <w:t xml:space="preserve"> 38,72</w:t>
      </w:r>
      <w:r>
        <w:t>,</w:t>
      </w:r>
      <w:r w:rsidRPr="006D4C18">
        <w:t xml:space="preserve"> 35,21</w:t>
      </w:r>
      <w:r>
        <w:t xml:space="preserve"> i</w:t>
      </w:r>
      <w:r w:rsidRPr="006D4C18">
        <w:t xml:space="preserve"> 38,66</w:t>
      </w:r>
      <w:r>
        <w:t xml:space="preserve"> zahtjeva u sekundi tijekom dinamičnog testiranje,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 </w:t>
      </w:r>
      <w:r w:rsidR="00B462C3">
        <w:t>R</w:t>
      </w:r>
      <w:r>
        <w:t xml:space="preserve">azlika u </w:t>
      </w:r>
      <w:r w:rsidR="00B462C3">
        <w:t>performansama</w:t>
      </w:r>
      <w:r>
        <w:t xml:space="preserve"> web sustava tijekom statičnog testiranja u odnosu na dinamično testir</w:t>
      </w:r>
      <w:r w:rsidR="00B462C3">
        <w:t>anje nastaje</w:t>
      </w:r>
      <w:r>
        <w:t xml:space="preserve"> zbog paralelnog rada programske skripte koja </w:t>
      </w:r>
      <w:r w:rsidR="00B462C3">
        <w:t xml:space="preserve">u pozadini generira </w:t>
      </w:r>
      <w:r>
        <w:t xml:space="preserve">nove članke </w:t>
      </w:r>
      <w:r w:rsidR="00B462C3">
        <w:t xml:space="preserve">i forsira </w:t>
      </w:r>
      <w:r>
        <w:t xml:space="preserve">osvježavanje </w:t>
      </w:r>
      <w:r w:rsidR="00B462C3">
        <w:t xml:space="preserve">sadržaja </w:t>
      </w:r>
      <w:r>
        <w:t>privremene memorije.</w:t>
      </w:r>
    </w:p>
    <w:p w14:paraId="21BAE330" w14:textId="77777777" w:rsidR="00F21D43" w:rsidRDefault="00F21D43" w:rsidP="00F21D43">
      <w:pPr>
        <w:pStyle w:val="Tekst"/>
        <w:keepNext/>
        <w:ind w:firstLine="0"/>
      </w:pPr>
      <w:r>
        <w:rPr>
          <w:noProof/>
          <w:lang w:val="en-US" w:eastAsia="en-US"/>
        </w:rPr>
        <w:lastRenderedPageBreak/>
        <w:drawing>
          <wp:inline distT="0" distB="0" distL="0" distR="0" wp14:anchorId="4239E777" wp14:editId="4271A4DC">
            <wp:extent cx="5486400" cy="308038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9AA7996" w14:textId="77777777" w:rsidR="00F21D43" w:rsidRDefault="00F21D43" w:rsidP="00F21D43">
      <w:pPr>
        <w:pStyle w:val="Caption"/>
        <w:tabs>
          <w:tab w:val="left" w:pos="1888"/>
          <w:tab w:val="center" w:pos="4536"/>
        </w:tabs>
        <w:jc w:val="left"/>
      </w:pPr>
      <w:r>
        <w:rPr>
          <w:b/>
        </w:rPr>
        <w:tab/>
      </w:r>
      <w:r>
        <w:rPr>
          <w:b/>
        </w:rPr>
        <w:tab/>
      </w:r>
      <w:r w:rsidRPr="00193169">
        <w:rPr>
          <w:b/>
        </w:rPr>
        <w:t xml:space="preserve">Graf </w:t>
      </w:r>
      <w:r w:rsidRPr="00193169">
        <w:rPr>
          <w:b/>
        </w:rPr>
        <w:fldChar w:fldCharType="begin"/>
      </w:r>
      <w:r w:rsidRPr="00193169">
        <w:rPr>
          <w:b/>
        </w:rPr>
        <w:instrText xml:space="preserve"> SEQ Graf \* ARABIC </w:instrText>
      </w:r>
      <w:r w:rsidRPr="00193169">
        <w:rPr>
          <w:b/>
        </w:rPr>
        <w:fldChar w:fldCharType="separate"/>
      </w:r>
      <w:r w:rsidR="00213DC9">
        <w:rPr>
          <w:b/>
          <w:noProof/>
        </w:rPr>
        <w:t>10</w:t>
      </w:r>
      <w:r w:rsidRPr="00193169">
        <w:rPr>
          <w:b/>
        </w:rPr>
        <w:fldChar w:fldCharType="end"/>
      </w:r>
      <w:r>
        <w:t>: Propusnost web sustava nakon optimizacije</w:t>
      </w:r>
    </w:p>
    <w:p w14:paraId="3C073E78" w14:textId="77777777" w:rsidR="00F21D43" w:rsidRDefault="00F21D43" w:rsidP="00F21D43">
      <w:pPr>
        <w:pStyle w:val="Tekst"/>
      </w:pPr>
      <w:r>
        <w:t xml:space="preserve">Prosječno vrijeme odgovora web sustava nakon optimizacije iznosilo je </w:t>
      </w:r>
      <w:r w:rsidRPr="004645FD">
        <w:t>0,14</w:t>
      </w:r>
      <w:r>
        <w:t>,</w:t>
      </w:r>
      <w:r w:rsidRPr="004645FD">
        <w:t xml:space="preserve"> 0,18</w:t>
      </w:r>
      <w:r>
        <w:t xml:space="preserve">, 0,25, </w:t>
      </w:r>
      <w:r w:rsidRPr="004645FD">
        <w:t>0,41</w:t>
      </w:r>
      <w:r>
        <w:t>,</w:t>
      </w:r>
      <w:r w:rsidRPr="004645FD">
        <w:t xml:space="preserve"> 0,73</w:t>
      </w:r>
      <w:r>
        <w:t>,</w:t>
      </w:r>
      <w:r w:rsidRPr="004645FD">
        <w:t xml:space="preserve"> 1,02</w:t>
      </w:r>
      <w:r>
        <w:t>,</w:t>
      </w:r>
      <w:r w:rsidRPr="004645FD">
        <w:t xml:space="preserve"> 1,36</w:t>
      </w:r>
      <w:r>
        <w:t>,</w:t>
      </w:r>
      <w:r w:rsidRPr="004645FD">
        <w:t xml:space="preserve"> 3,29</w:t>
      </w:r>
      <w:r>
        <w:t xml:space="preserve"> i</w:t>
      </w:r>
      <w:r w:rsidRPr="004645FD">
        <w:t xml:space="preserve"> 4,45</w:t>
      </w:r>
      <w:r>
        <w:t xml:space="preserve"> sekundi tijekom statičnog testiranja odnosno </w:t>
      </w:r>
      <w:r w:rsidRPr="004645FD">
        <w:t>0,17</w:t>
      </w:r>
      <w:r>
        <w:t>,</w:t>
      </w:r>
      <w:r w:rsidRPr="004645FD">
        <w:t xml:space="preserve"> 0,26</w:t>
      </w:r>
      <w:r>
        <w:t>,</w:t>
      </w:r>
      <w:r w:rsidRPr="004645FD">
        <w:t xml:space="preserve"> 0,41</w:t>
      </w:r>
      <w:r>
        <w:t>,</w:t>
      </w:r>
      <w:r w:rsidRPr="004645FD">
        <w:t xml:space="preserve"> 0,65</w:t>
      </w:r>
      <w:r>
        <w:t>,</w:t>
      </w:r>
      <w:r w:rsidRPr="004645FD">
        <w:t xml:space="preserve"> 1,37</w:t>
      </w:r>
      <w:r>
        <w:t>,</w:t>
      </w:r>
      <w:r w:rsidRPr="004645FD">
        <w:t xml:space="preserve"> 1,7</w:t>
      </w:r>
      <w:r>
        <w:t>,</w:t>
      </w:r>
      <w:r w:rsidRPr="004645FD">
        <w:t xml:space="preserve"> 2,4</w:t>
      </w:r>
      <w:r>
        <w:t>,</w:t>
      </w:r>
      <w:r w:rsidRPr="004645FD">
        <w:t xml:space="preserve"> 3,6</w:t>
      </w:r>
      <w:r>
        <w:t xml:space="preserve"> i</w:t>
      </w:r>
      <w:r w:rsidRPr="004645FD">
        <w:t xml:space="preserve"> 5,1</w:t>
      </w:r>
      <w:r>
        <w:t xml:space="preserve"> sekundi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p>
    <w:p w14:paraId="68942AB3" w14:textId="77777777" w:rsidR="00A53AF1" w:rsidRDefault="00F21D43" w:rsidP="00A53AF1">
      <w:pPr>
        <w:pStyle w:val="Tekst"/>
        <w:keepNext/>
        <w:ind w:firstLine="0"/>
      </w:pPr>
      <w:r>
        <w:rPr>
          <w:noProof/>
          <w:lang w:val="en-US" w:eastAsia="en-US"/>
        </w:rPr>
        <w:drawing>
          <wp:inline distT="0" distB="0" distL="0" distR="0" wp14:anchorId="1CCE6397" wp14:editId="34CF5F43">
            <wp:extent cx="5486400" cy="2894330"/>
            <wp:effectExtent l="0" t="0" r="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CF4464D" w14:textId="0F07DBF1" w:rsidR="00F21D43" w:rsidRDefault="00A53AF1" w:rsidP="00A53AF1">
      <w:pPr>
        <w:pStyle w:val="Caption"/>
      </w:pPr>
      <w:r w:rsidRPr="00A53AF1">
        <w:rPr>
          <w:b/>
        </w:rPr>
        <w:t xml:space="preserve">Graf </w:t>
      </w:r>
      <w:r w:rsidRPr="00A53AF1">
        <w:rPr>
          <w:b/>
        </w:rPr>
        <w:fldChar w:fldCharType="begin"/>
      </w:r>
      <w:r w:rsidRPr="00A53AF1">
        <w:rPr>
          <w:b/>
        </w:rPr>
        <w:instrText xml:space="preserve"> SEQ Graf \* ARABIC </w:instrText>
      </w:r>
      <w:r w:rsidRPr="00A53AF1">
        <w:rPr>
          <w:b/>
        </w:rPr>
        <w:fldChar w:fldCharType="separate"/>
      </w:r>
      <w:r w:rsidR="00213DC9">
        <w:rPr>
          <w:b/>
          <w:noProof/>
        </w:rPr>
        <w:t>11</w:t>
      </w:r>
      <w:r w:rsidRPr="00A53AF1">
        <w:rPr>
          <w:b/>
        </w:rPr>
        <w:fldChar w:fldCharType="end"/>
      </w:r>
      <w:r>
        <w:t>: Prosječno vrijeme odgovora web sustava nakon optimizacije</w:t>
      </w:r>
    </w:p>
    <w:p w14:paraId="21CE4049" w14:textId="22E2F612" w:rsidR="00A53AF1" w:rsidRDefault="00A53AF1" w:rsidP="00A53AF1">
      <w:pPr>
        <w:pStyle w:val="Tekst"/>
      </w:pPr>
      <w:r>
        <w:lastRenderedPageBreak/>
        <w:t xml:space="preserve">Dostupnost web sustava iznosila je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w:t>
      </w:r>
      <w:r w:rsidRPr="00A53AF1">
        <w:t>98,14</w:t>
      </w:r>
      <w:r>
        <w:t>%</w:t>
      </w:r>
      <w:r w:rsidRPr="00A53AF1">
        <w:t xml:space="preserve"> </w:t>
      </w:r>
      <w:r>
        <w:t xml:space="preserve">i </w:t>
      </w:r>
      <w:r w:rsidRPr="00A53AF1">
        <w:t>93,38</w:t>
      </w:r>
      <w:r>
        <w:t xml:space="preserve">% tijekom statičnog testiranja odnosno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 xml:space="preserve">%, 100%, </w:t>
      </w:r>
      <w:r w:rsidRPr="00E822CC">
        <w:t>100</w:t>
      </w:r>
      <w:r>
        <w:t>%,</w:t>
      </w:r>
      <w:r w:rsidRPr="00E822CC">
        <w:t xml:space="preserve"> </w:t>
      </w:r>
      <w:r w:rsidRPr="00A53AF1">
        <w:t>96,22</w:t>
      </w:r>
      <w:r>
        <w:t>% i</w:t>
      </w:r>
      <w:r w:rsidRPr="00A53AF1">
        <w:t xml:space="preserve"> 91,3</w:t>
      </w:r>
      <w:r>
        <w:t xml:space="preserve">%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p>
    <w:p w14:paraId="46F48869" w14:textId="77777777" w:rsidR="00C33252" w:rsidRDefault="00C33252" w:rsidP="00C33252">
      <w:pPr>
        <w:pStyle w:val="Tekst"/>
        <w:keepNext/>
        <w:ind w:firstLine="0"/>
      </w:pPr>
      <w:r>
        <w:rPr>
          <w:noProof/>
          <w:lang w:val="en-US" w:eastAsia="en-US"/>
        </w:rPr>
        <w:drawing>
          <wp:inline distT="0" distB="0" distL="0" distR="0" wp14:anchorId="5A333BCC" wp14:editId="34801776">
            <wp:extent cx="5486400" cy="323659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806DACA" w14:textId="213531D8" w:rsidR="00A53AF1" w:rsidRDefault="00C33252" w:rsidP="00C33252">
      <w:pPr>
        <w:pStyle w:val="Caption"/>
      </w:pPr>
      <w:r w:rsidRPr="00C33252">
        <w:rPr>
          <w:b/>
        </w:rPr>
        <w:t xml:space="preserve">Graf </w:t>
      </w:r>
      <w:r w:rsidRPr="00C33252">
        <w:rPr>
          <w:b/>
        </w:rPr>
        <w:fldChar w:fldCharType="begin"/>
      </w:r>
      <w:r w:rsidRPr="00C33252">
        <w:rPr>
          <w:b/>
        </w:rPr>
        <w:instrText xml:space="preserve"> SEQ Graf \* ARABIC </w:instrText>
      </w:r>
      <w:r w:rsidRPr="00C33252">
        <w:rPr>
          <w:b/>
        </w:rPr>
        <w:fldChar w:fldCharType="separate"/>
      </w:r>
      <w:r w:rsidR="00213DC9">
        <w:rPr>
          <w:b/>
          <w:noProof/>
        </w:rPr>
        <w:t>12</w:t>
      </w:r>
      <w:r w:rsidRPr="00C33252">
        <w:rPr>
          <w:b/>
        </w:rPr>
        <w:fldChar w:fldCharType="end"/>
      </w:r>
      <w:r>
        <w:t xml:space="preserve">: </w:t>
      </w:r>
      <w:r w:rsidR="00203C8E">
        <w:t>Dostupnost</w:t>
      </w:r>
      <w:r>
        <w:t xml:space="preserve"> web sustava nakon optimizacije</w:t>
      </w:r>
    </w:p>
    <w:p w14:paraId="5E67132B" w14:textId="044CBD40" w:rsidR="00B94C00" w:rsidRPr="00B94C00" w:rsidRDefault="00C33252" w:rsidP="00301282">
      <w:pPr>
        <w:pStyle w:val="Tekst"/>
      </w:pPr>
      <w:r>
        <w:t>Rezultati testiranja web sustava nakon optimizacije pokazuju najveće razlike između statičnog i dinamičnog testiranja u</w:t>
      </w:r>
      <w:r w:rsidR="000613D4">
        <w:t>pravo zbog pohrane sadržaja model</w:t>
      </w:r>
      <w:r>
        <w:t xml:space="preserve">a naslovnice u privremenu memoriju </w:t>
      </w:r>
      <w:r w:rsidR="00D5666A">
        <w:t>i njenog osvježavanja</w:t>
      </w:r>
      <w:r>
        <w:t xml:space="preserve"> uslijed rada programske skripte za generiranje članaka.</w:t>
      </w:r>
    </w:p>
    <w:p w14:paraId="7117533F" w14:textId="076A647B" w:rsidR="00A93E3C" w:rsidRDefault="00301282" w:rsidP="005B18DE">
      <w:pPr>
        <w:pStyle w:val="FOINaslov3"/>
      </w:pPr>
      <w:bookmarkStart w:id="39" w:name="_Toc366305662"/>
      <w:r>
        <w:t xml:space="preserve">Sumarni prikaz </w:t>
      </w:r>
      <w:r w:rsidR="005B18DE">
        <w:t>i interpretacija</w:t>
      </w:r>
      <w:r>
        <w:t xml:space="preserve"> rezultata</w:t>
      </w:r>
      <w:bookmarkEnd w:id="39"/>
    </w:p>
    <w:p w14:paraId="10D8DCE7" w14:textId="2CD4F1DB" w:rsidR="00301282" w:rsidRDefault="00301282" w:rsidP="00301282">
      <w:pPr>
        <w:pStyle w:val="Tekst"/>
      </w:pPr>
      <w:r>
        <w:t>Najbolje performanse</w:t>
      </w:r>
      <w:r w:rsidR="00D5666A">
        <w:t xml:space="preserve"> w</w:t>
      </w:r>
      <w:r>
        <w:t xml:space="preserve">eb sustav </w:t>
      </w:r>
      <w:r w:rsidR="00D5666A">
        <w:t xml:space="preserve">je </w:t>
      </w:r>
      <w:r>
        <w:t xml:space="preserve">pokazao </w:t>
      </w:r>
      <w:r w:rsidR="00D5666A">
        <w:t>nakon optimizacije</w:t>
      </w:r>
      <w:r w:rsidR="00E97394">
        <w:t xml:space="preserve"> što je u skladu s očekivanjima</w:t>
      </w:r>
      <w:r w:rsidR="00D5666A">
        <w:t xml:space="preserve">, iako su već uvođenjem indeksa u bazu podataka performanse web sustava značajno poboljšane. </w:t>
      </w:r>
      <w:r w:rsidR="00E97394">
        <w:t>Ozbiljna d</w:t>
      </w:r>
      <w:r w:rsidR="00D5666A">
        <w:t xml:space="preserve">egradacija performansi web sustava nastala je tek pri simulaciji prometa 500 paralelnih korisnika, </w:t>
      </w:r>
      <w:r w:rsidR="002041B8">
        <w:t xml:space="preserve">te je za </w:t>
      </w:r>
      <w:r w:rsidR="00B758E4" w:rsidRPr="00B758E4">
        <w:t>optimizaciju</w:t>
      </w:r>
      <w:r w:rsidR="00B758E4">
        <w:t xml:space="preserve"> </w:t>
      </w:r>
      <w:r w:rsidR="002041B8">
        <w:t xml:space="preserve">web sustava s takvom količinom prometa </w:t>
      </w:r>
      <w:r>
        <w:t xml:space="preserve"> </w:t>
      </w:r>
      <w:r w:rsidR="002041B8">
        <w:t>potrebno primijeniti naprednije mehanizme optimizacije.</w:t>
      </w:r>
      <w:r w:rsidR="00E97394">
        <w:t xml:space="preserve"> </w:t>
      </w:r>
    </w:p>
    <w:p w14:paraId="7A457579" w14:textId="5D22818F" w:rsidR="00301282" w:rsidRDefault="00301282" w:rsidP="00213DC9">
      <w:pPr>
        <w:pStyle w:val="Tekst"/>
        <w:keepNext/>
        <w:ind w:firstLine="0"/>
        <w:jc w:val="center"/>
      </w:pPr>
      <w:r>
        <w:rPr>
          <w:noProof/>
          <w:lang w:val="en-US" w:eastAsia="en-US"/>
        </w:rPr>
        <w:lastRenderedPageBreak/>
        <w:drawing>
          <wp:inline distT="0" distB="0" distL="0" distR="0" wp14:anchorId="54B9ECF7" wp14:editId="55D3220C">
            <wp:extent cx="2702755" cy="331025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213DC9">
        <w:t xml:space="preserve">   </w:t>
      </w:r>
      <w:r w:rsidR="00213DC9">
        <w:rPr>
          <w:noProof/>
        </w:rPr>
        <w:drawing>
          <wp:inline distT="0" distB="0" distL="0" distR="0" wp14:anchorId="24521888" wp14:editId="4EC6EBFD">
            <wp:extent cx="2702755" cy="3316605"/>
            <wp:effectExtent l="0" t="0" r="0"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3BAE1C9" w14:textId="46F4177C" w:rsidR="00301282" w:rsidRDefault="00301282" w:rsidP="00301282">
      <w:pPr>
        <w:pStyle w:val="Caption"/>
      </w:pPr>
      <w:r w:rsidRPr="00301282">
        <w:rPr>
          <w:b/>
        </w:rPr>
        <w:t xml:space="preserve">Graf </w:t>
      </w:r>
      <w:r w:rsidRPr="00301282">
        <w:rPr>
          <w:b/>
        </w:rPr>
        <w:fldChar w:fldCharType="begin"/>
      </w:r>
      <w:r w:rsidRPr="00301282">
        <w:rPr>
          <w:b/>
        </w:rPr>
        <w:instrText xml:space="preserve"> SEQ Graf \* ARABIC </w:instrText>
      </w:r>
      <w:r w:rsidRPr="00301282">
        <w:rPr>
          <w:b/>
        </w:rPr>
        <w:fldChar w:fldCharType="separate"/>
      </w:r>
      <w:r w:rsidR="00213DC9">
        <w:rPr>
          <w:b/>
          <w:noProof/>
        </w:rPr>
        <w:t>13</w:t>
      </w:r>
      <w:r w:rsidRPr="00301282">
        <w:rPr>
          <w:b/>
        </w:rPr>
        <w:fldChar w:fldCharType="end"/>
      </w:r>
      <w:r>
        <w:t>: Usporedba propusnosti web sustava</w:t>
      </w:r>
    </w:p>
    <w:p w14:paraId="7E8E75CB" w14:textId="5422501A" w:rsidR="00E97394" w:rsidRPr="00E97394" w:rsidRDefault="00E97394" w:rsidP="00E97394">
      <w:pPr>
        <w:pStyle w:val="Tekst"/>
      </w:pPr>
      <w:r>
        <w:t>Vrije</w:t>
      </w:r>
      <w:r w:rsidR="00376C37">
        <w:t xml:space="preserve">me odgovora web sustava </w:t>
      </w:r>
      <w:r w:rsidR="00A85F0A" w:rsidRPr="00A85F0A">
        <w:t>povećavalo</w:t>
      </w:r>
      <w:r w:rsidR="007D2347">
        <w:t xml:space="preserve"> </w:t>
      </w:r>
      <w:r>
        <w:t xml:space="preserve">se </w:t>
      </w:r>
      <w:r w:rsidR="009D336B">
        <w:t xml:space="preserve">proporcionalno </w:t>
      </w:r>
      <w:r>
        <w:t xml:space="preserve">s </w:t>
      </w:r>
      <w:r w:rsidR="00376C37">
        <w:t xml:space="preserve">povećanjem broja </w:t>
      </w:r>
      <w:r>
        <w:t xml:space="preserve">paralelno simuliranih korisnika. </w:t>
      </w:r>
      <w:r w:rsidR="00B62483">
        <w:t xml:space="preserve">Web sustav nakon uvođenja indeksa </w:t>
      </w:r>
      <w:r w:rsidR="00376C37">
        <w:t>može</w:t>
      </w:r>
      <w:r w:rsidR="00B62483">
        <w:t xml:space="preserve"> obrađivati veliku količinu prometa, ali s velikim vremenom odgovora</w:t>
      </w:r>
      <w:r w:rsidR="00376C37">
        <w:t xml:space="preserve"> koje se pri simulaciji 70 paralelnih korisnika </w:t>
      </w:r>
      <w:r w:rsidR="000318A1">
        <w:t>podiže</w:t>
      </w:r>
      <w:r w:rsidR="00376C37">
        <w:t xml:space="preserve"> iznad 10 sekundi</w:t>
      </w:r>
      <w:r w:rsidR="00B62483">
        <w:t xml:space="preserve">. Optimizirani web sustav obrađivao je promet 500 simuliranih korisnika s prosječnim vremenom odgovora od približno 5 sekundi. </w:t>
      </w:r>
    </w:p>
    <w:p w14:paraId="50A058DD" w14:textId="68266C67" w:rsidR="00213DC9" w:rsidRDefault="00213DC9" w:rsidP="00213DC9">
      <w:pPr>
        <w:pStyle w:val="Tekst"/>
      </w:pPr>
    </w:p>
    <w:p w14:paraId="6CF59EE6" w14:textId="2BEE10A2" w:rsidR="00213DC9" w:rsidRDefault="00213DC9" w:rsidP="00213DC9">
      <w:pPr>
        <w:pStyle w:val="Tekst"/>
        <w:keepNext/>
        <w:ind w:firstLine="0"/>
        <w:jc w:val="center"/>
      </w:pPr>
      <w:r>
        <w:rPr>
          <w:noProof/>
        </w:rPr>
        <w:lastRenderedPageBreak/>
        <w:drawing>
          <wp:inline distT="0" distB="0" distL="0" distR="0" wp14:anchorId="79E6AF1A" wp14:editId="1451B329">
            <wp:extent cx="2700850" cy="3236595"/>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t xml:space="preserve">   </w:t>
      </w:r>
      <w:r>
        <w:rPr>
          <w:noProof/>
        </w:rPr>
        <w:drawing>
          <wp:inline distT="0" distB="0" distL="0" distR="0" wp14:anchorId="0B9C5480" wp14:editId="5143A74A">
            <wp:extent cx="2700000" cy="323659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5DDD54B" w14:textId="371CB899" w:rsidR="00213DC9" w:rsidRDefault="00213DC9" w:rsidP="00213DC9">
      <w:pPr>
        <w:pStyle w:val="Caption"/>
      </w:pPr>
      <w:r w:rsidRPr="00213DC9">
        <w:rPr>
          <w:b/>
        </w:rPr>
        <w:t xml:space="preserve">Graf </w:t>
      </w:r>
      <w:r w:rsidRPr="00213DC9">
        <w:rPr>
          <w:b/>
        </w:rPr>
        <w:fldChar w:fldCharType="begin"/>
      </w:r>
      <w:r w:rsidRPr="00213DC9">
        <w:rPr>
          <w:b/>
        </w:rPr>
        <w:instrText xml:space="preserve"> SEQ Graf \* ARABIC </w:instrText>
      </w:r>
      <w:r w:rsidRPr="00213DC9">
        <w:rPr>
          <w:b/>
        </w:rPr>
        <w:fldChar w:fldCharType="separate"/>
      </w:r>
      <w:r>
        <w:rPr>
          <w:b/>
          <w:noProof/>
        </w:rPr>
        <w:t>14</w:t>
      </w:r>
      <w:r w:rsidRPr="00213DC9">
        <w:rPr>
          <w:b/>
        </w:rPr>
        <w:fldChar w:fldCharType="end"/>
      </w:r>
      <w:r>
        <w:t>: Usporedba vremena odgovora web sustava</w:t>
      </w:r>
    </w:p>
    <w:p w14:paraId="6700E706" w14:textId="00341EBA" w:rsidR="00213DC9" w:rsidRDefault="00B62483" w:rsidP="00213DC9">
      <w:pPr>
        <w:pStyle w:val="Tekst"/>
      </w:pPr>
      <w:r>
        <w:t xml:space="preserve">Web sustav bez optimizacijskih mehanizama postao </w:t>
      </w:r>
      <w:r w:rsidR="00914DA4">
        <w:t xml:space="preserve">je </w:t>
      </w:r>
      <w:r>
        <w:t>nedostupan</w:t>
      </w:r>
      <w:r w:rsidR="00914DA4">
        <w:t xml:space="preserve"> već pri simulaciji 15 paralelnih korisnika</w:t>
      </w:r>
      <w:r>
        <w:t>, dok je web sustav nakon uvođenja indeksa i optimizacije postao nedostupan tek prilikom simulacije 300 i 500 paralelnih korisnika. Optimizirani web sustav je čak i u takvim uvjetima velikog prometa bilježio dostupnost veću od 90%.</w:t>
      </w:r>
    </w:p>
    <w:p w14:paraId="08E8DFD8" w14:textId="77777777" w:rsidR="00213DC9" w:rsidRDefault="00213DC9" w:rsidP="00213DC9">
      <w:pPr>
        <w:pStyle w:val="Tekst"/>
        <w:keepNext/>
        <w:ind w:firstLine="0"/>
        <w:jc w:val="center"/>
      </w:pPr>
      <w:r>
        <w:rPr>
          <w:noProof/>
        </w:rPr>
        <w:drawing>
          <wp:inline distT="0" distB="0" distL="0" distR="0" wp14:anchorId="4D16DE9D" wp14:editId="0DA6C2BD">
            <wp:extent cx="2702120" cy="323659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t xml:space="preserve">   </w:t>
      </w:r>
      <w:r>
        <w:rPr>
          <w:noProof/>
        </w:rPr>
        <w:drawing>
          <wp:inline distT="0" distB="0" distL="0" distR="0" wp14:anchorId="69852547" wp14:editId="00AFA028">
            <wp:extent cx="2817495" cy="3236595"/>
            <wp:effectExtent l="0" t="0" r="190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8ABB8A8" w14:textId="07A1D8ED" w:rsidR="00213DC9" w:rsidRDefault="00213DC9" w:rsidP="00213DC9">
      <w:pPr>
        <w:pStyle w:val="Caption"/>
      </w:pPr>
      <w:r w:rsidRPr="00213DC9">
        <w:rPr>
          <w:b/>
        </w:rPr>
        <w:t xml:space="preserve">Graf </w:t>
      </w:r>
      <w:r w:rsidRPr="00213DC9">
        <w:rPr>
          <w:b/>
        </w:rPr>
        <w:fldChar w:fldCharType="begin"/>
      </w:r>
      <w:r w:rsidRPr="00213DC9">
        <w:rPr>
          <w:b/>
        </w:rPr>
        <w:instrText xml:space="preserve"> SEQ Graf \* ARABIC </w:instrText>
      </w:r>
      <w:r w:rsidRPr="00213DC9">
        <w:rPr>
          <w:b/>
        </w:rPr>
        <w:fldChar w:fldCharType="separate"/>
      </w:r>
      <w:r w:rsidRPr="00213DC9">
        <w:rPr>
          <w:b/>
          <w:noProof/>
        </w:rPr>
        <w:t>15</w:t>
      </w:r>
      <w:r w:rsidRPr="00213DC9">
        <w:rPr>
          <w:b/>
        </w:rPr>
        <w:fldChar w:fldCharType="end"/>
      </w:r>
      <w:r>
        <w:t>: Usporedba dostupnosti web sustava</w:t>
      </w:r>
    </w:p>
    <w:p w14:paraId="0F181DC6" w14:textId="0F3ECCE6" w:rsidR="009E09DD" w:rsidRDefault="009E09DD" w:rsidP="00C103FB">
      <w:pPr>
        <w:pStyle w:val="FOINaslov1"/>
      </w:pPr>
      <w:bookmarkStart w:id="40" w:name="_Toc366305663"/>
      <w:r>
        <w:lastRenderedPageBreak/>
        <w:t>Zaključak</w:t>
      </w:r>
      <w:bookmarkEnd w:id="40"/>
    </w:p>
    <w:p w14:paraId="24B55844" w14:textId="462D918F" w:rsidR="002D57B2" w:rsidRDefault="00D67267" w:rsidP="002D57B2">
      <w:pPr>
        <w:pStyle w:val="Tekst"/>
      </w:pPr>
      <w:r>
        <w:t xml:space="preserve">Web je </w:t>
      </w:r>
      <w:r w:rsidR="00A97E7D">
        <w:t xml:space="preserve">tijekom godina postao </w:t>
      </w:r>
      <w:r>
        <w:t>najpopularniji medij za distribuciju informacija, komunikaciju i poslovanje</w:t>
      </w:r>
      <w:r w:rsidR="009B3A6A">
        <w:t>,</w:t>
      </w:r>
      <w:r>
        <w:t xml:space="preserve"> ali i digitalni društveni život. Razvoj mobilnih tehnologija i sve šira dostupnost </w:t>
      </w:r>
      <w:r w:rsidR="002D57B2">
        <w:t xml:space="preserve">Internet </w:t>
      </w:r>
      <w:r>
        <w:t>signala brzog omogućila je korištenje weba bez obzira na lokaciju korisnika. Korisnici očekuju brze, gotovo trenutačne odgovore</w:t>
      </w:r>
      <w:r w:rsidR="00373A79">
        <w:t xml:space="preserve"> na interakcije s web sustavom stoga su</w:t>
      </w:r>
      <w:r>
        <w:t xml:space="preserve"> performanse web sustava ključan element korisničkog iskustva. </w:t>
      </w:r>
      <w:r w:rsidR="002D57B2">
        <w:t xml:space="preserve">S porastom broja korisnika i povećanjem sadržaja u bazi performanse web sustava postupno opadaju; </w:t>
      </w:r>
      <w:r w:rsidR="002D57B2">
        <w:t>vrijeme odgovora izlazi iz okvira prihvatljivosti i dostupnost se postupno smanjuje</w:t>
      </w:r>
      <w:r w:rsidR="002D57B2">
        <w:t>. W</w:t>
      </w:r>
      <w:r>
        <w:t>eb sustavi moraju biti</w:t>
      </w:r>
      <w:r w:rsidR="00373A79">
        <w:t xml:space="preserve"> pravilno</w:t>
      </w:r>
      <w:r>
        <w:t xml:space="preserve"> optimizirani kako bi zadržali visoke performanse</w:t>
      </w:r>
      <w:r w:rsidR="002D57B2">
        <w:t xml:space="preserve">. </w:t>
      </w:r>
    </w:p>
    <w:p w14:paraId="35B1FE36" w14:textId="5C07F581" w:rsidR="00D67267" w:rsidRDefault="00D67267" w:rsidP="00D67267">
      <w:pPr>
        <w:pStyle w:val="Tekst"/>
      </w:pPr>
      <w:r>
        <w:t xml:space="preserve">Performanse su </w:t>
      </w:r>
      <w:r w:rsidR="00F301CC">
        <w:t xml:space="preserve">iznimno </w:t>
      </w:r>
      <w:r>
        <w:t>važne za komercijalni aspekt</w:t>
      </w:r>
      <w:r w:rsidR="00F301CC">
        <w:t xml:space="preserve"> web sustava</w:t>
      </w:r>
      <w:r>
        <w:t xml:space="preserve">, posebice kada se strategija monetizacije temelji na </w:t>
      </w:r>
      <w:r w:rsidR="00F301CC">
        <w:t>posluživanju sadržaja</w:t>
      </w:r>
      <w:r>
        <w:t xml:space="preserve"> </w:t>
      </w:r>
      <w:r w:rsidR="00F301CC">
        <w:t>(npr. plaćeni sadržaj ili oglašavanje). W</w:t>
      </w:r>
      <w:r>
        <w:t xml:space="preserve">eb sustavi visokih performansi moći će poslužiti </w:t>
      </w:r>
      <w:r w:rsidR="00F301CC">
        <w:t xml:space="preserve">sadržaj većem broju korisnika </w:t>
      </w:r>
      <w:r>
        <w:t>u jedinici vremena, s manjim ulaganjima u infrastrukturu i manjom potrošnjom energij</w:t>
      </w:r>
      <w:r w:rsidR="00F301CC">
        <w:t>e</w:t>
      </w:r>
      <w:r>
        <w:t xml:space="preserve"> </w:t>
      </w:r>
      <w:r w:rsidR="00F301CC">
        <w:t>i popratnim troškovima održavanja</w:t>
      </w:r>
      <w:r>
        <w:t>.</w:t>
      </w:r>
    </w:p>
    <w:p w14:paraId="2D2989F5" w14:textId="283B8297" w:rsidR="00472AB2" w:rsidRDefault="00F301CC" w:rsidP="00651632">
      <w:pPr>
        <w:pStyle w:val="Tekst"/>
      </w:pPr>
      <w:r>
        <w:t xml:space="preserve">Optimizacija </w:t>
      </w:r>
      <w:r w:rsidR="001D5CED">
        <w:t xml:space="preserve">je </w:t>
      </w:r>
      <w:r>
        <w:t>web sustava, kao i optimizacija drugih računalnih sustava, kontinuirani proces koji se temelji na mjerenju performansi i profiliranju sustava, identifikaciji uskih grla, uvođenju optimizacijskih mehanizama te ponovnim mjerenjima radi potvrde rezultata optimizacije.</w:t>
      </w:r>
      <w:r w:rsidR="001D5CED">
        <w:t xml:space="preserve"> </w:t>
      </w:r>
      <w:r w:rsidR="00472AB2">
        <w:t>Mjerenje performansi web sustava potrebno je napraviti u izoliranom okruženju te osigurati identične uvjete (npr. količina sadržaja u bazi podataka, opterećenje poslužitelja) tijekom ponovljenih mjerenja</w:t>
      </w:r>
      <w:r w:rsidR="007B71E7">
        <w:t>, a rezultate mjerenja treba promatrati relativno i koristiti ih kao temelj za usporedbu.</w:t>
      </w:r>
    </w:p>
    <w:p w14:paraId="21C6720A" w14:textId="3F30AFDA" w:rsidR="00651632" w:rsidRDefault="00573C2C" w:rsidP="00651632">
      <w:pPr>
        <w:pStyle w:val="Tekst"/>
      </w:pPr>
      <w:r>
        <w:t>PHP programski jezik omogućava razvoj web sustav</w:t>
      </w:r>
      <w:r w:rsidR="002D57B2">
        <w:t xml:space="preserve">a visokih performansi, a usko grlo najčešće je pristup </w:t>
      </w:r>
      <w:r w:rsidR="0004474A">
        <w:t>bazi podataka</w:t>
      </w:r>
      <w:r w:rsidR="002D57B2">
        <w:t xml:space="preserve"> (tj. izvršavanje upita prema bazi podataka). Najčešći i najjednostavniji mehanizmi optimizacije web su</w:t>
      </w:r>
      <w:r>
        <w:t xml:space="preserve"> </w:t>
      </w:r>
      <w:r w:rsidR="002D57B2">
        <w:t xml:space="preserve">uvođenje </w:t>
      </w:r>
      <w:r>
        <w:t>in</w:t>
      </w:r>
      <w:r w:rsidR="002D57B2">
        <w:t xml:space="preserve">deksa u bazu podataka, pohrana </w:t>
      </w:r>
      <w:r>
        <w:t>sadržaja u privremenu memori</w:t>
      </w:r>
      <w:r w:rsidR="002D57B2">
        <w:t>ju i optimizacija</w:t>
      </w:r>
      <w:r>
        <w:t xml:space="preserve"> programskog koda. </w:t>
      </w:r>
      <w:r w:rsidR="00651632">
        <w:t>Praktični dio ovog rada pokazuje kako se već uvođenjem indeksa u bazu podataka postižu bolje performanse</w:t>
      </w:r>
      <w:r w:rsidR="0004474A">
        <w:t>, dok se pohranom sadržaja u privremenu memoriju performanse značajno povećavaju.</w:t>
      </w:r>
    </w:p>
    <w:p w14:paraId="16F5AB7F" w14:textId="2704B321" w:rsidR="00D67267" w:rsidRDefault="00D67267" w:rsidP="00D67267">
      <w:pPr>
        <w:pStyle w:val="Tekst"/>
      </w:pPr>
    </w:p>
    <w:p w14:paraId="77474095" w14:textId="69C0E673" w:rsidR="009E09DD" w:rsidRDefault="009E09DD" w:rsidP="00D67267">
      <w:pPr>
        <w:pStyle w:val="Tekst"/>
      </w:pPr>
      <w:r>
        <w:br w:type="page"/>
      </w:r>
    </w:p>
    <w:p w14:paraId="24ACE01E" w14:textId="77777777" w:rsidR="000C5160" w:rsidRDefault="006427BF" w:rsidP="00C103FB">
      <w:pPr>
        <w:pStyle w:val="FOINaslov1"/>
      </w:pPr>
      <w:bookmarkStart w:id="41" w:name="_Toc366305664"/>
      <w:r>
        <w:lastRenderedPageBreak/>
        <w:t>Literatura</w:t>
      </w:r>
      <w:bookmarkEnd w:id="41"/>
    </w:p>
    <w:p w14:paraId="6834DD8B" w14:textId="2658F35E" w:rsidR="00671FB9" w:rsidRPr="00671FB9" w:rsidRDefault="0041026D" w:rsidP="00671FB9">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671FB9" w:rsidRPr="00671FB9">
        <w:rPr>
          <w:noProof/>
        </w:rPr>
        <w:t xml:space="preserve">Belshe, M., Thomson, M. and Peon, R. (2014) ‘Hypertext Transfer Protocol Version 2 (HTTP/2)’.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00671FB9" w:rsidRPr="00671FB9">
        <w:rPr>
          <w:noProof/>
        </w:rPr>
        <w:t>: https://tools.ietf.org/html/rfc7540</w:t>
      </w:r>
    </w:p>
    <w:p w14:paraId="4F2408F1" w14:textId="5D447069" w:rsidR="00671FB9" w:rsidRPr="00671FB9" w:rsidRDefault="00671FB9" w:rsidP="00671FB9">
      <w:pPr>
        <w:widowControl w:val="0"/>
        <w:autoSpaceDE w:val="0"/>
        <w:autoSpaceDN w:val="0"/>
        <w:adjustRightInd w:val="0"/>
        <w:spacing w:after="240"/>
        <w:rPr>
          <w:noProof/>
        </w:rPr>
      </w:pPr>
      <w:r w:rsidRPr="00671FB9">
        <w:rPr>
          <w:noProof/>
        </w:rPr>
        <w:t xml:space="preserve">Berners-Lee, T. (1989) </w:t>
      </w:r>
      <w:r w:rsidRPr="00671FB9">
        <w:rPr>
          <w:i/>
          <w:iCs/>
          <w:noProof/>
        </w:rPr>
        <w:t>Information Management: A Proposal</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Pr="00671FB9">
        <w:rPr>
          <w:noProof/>
        </w:rPr>
        <w:t>: https://www.w3.org/History/1989/proposal.html</w:t>
      </w:r>
    </w:p>
    <w:p w14:paraId="3477F186" w14:textId="05A87481"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1997) ‘RFC2068 - Hypertext Transfer Protocol -- HTTP/1.1’. </w:t>
      </w:r>
      <w:r w:rsidR="00F95A9F" w:rsidRPr="00C90FCE">
        <w:rPr>
          <w:rFonts w:cstheme="minorHAnsi"/>
          <w:color w:val="222222"/>
          <w:shd w:val="clear" w:color="auto" w:fill="FFFFFF"/>
        </w:rPr>
        <w:t xml:space="preserve">Preuzeto </w:t>
      </w:r>
      <w:r w:rsidR="00F95A9F">
        <w:rPr>
          <w:rFonts w:cstheme="minorHAnsi"/>
          <w:color w:val="222222"/>
          <w:shd w:val="clear" w:color="auto" w:fill="FFFFFF"/>
        </w:rPr>
        <w:t>20</w:t>
      </w:r>
      <w:r w:rsidR="00F95A9F" w:rsidRPr="00C90FCE">
        <w:rPr>
          <w:rFonts w:cstheme="minorHAnsi"/>
          <w:color w:val="222222"/>
          <w:shd w:val="clear" w:color="auto" w:fill="FFFFFF"/>
        </w:rPr>
        <w:t xml:space="preserve">. </w:t>
      </w:r>
      <w:r w:rsidR="00F95A9F">
        <w:rPr>
          <w:rFonts w:cstheme="minorHAnsi"/>
          <w:color w:val="222222"/>
          <w:shd w:val="clear" w:color="auto" w:fill="FFFFFF"/>
        </w:rPr>
        <w:t>kolovoza 2017</w:t>
      </w:r>
      <w:r w:rsidR="00F95A9F" w:rsidRPr="00C90FCE">
        <w:rPr>
          <w:rFonts w:cstheme="minorHAnsi"/>
          <w:color w:val="222222"/>
          <w:shd w:val="clear" w:color="auto" w:fill="FFFFFF"/>
        </w:rPr>
        <w:t>. s</w:t>
      </w:r>
      <w:r w:rsidRPr="00671FB9">
        <w:rPr>
          <w:noProof/>
        </w:rPr>
        <w:t>: https://tools.ietf.org/html/rfc2068</w:t>
      </w:r>
    </w:p>
    <w:p w14:paraId="787971B3" w14:textId="2A8A36C1"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2004) ‘Architecture of the World Wide Web, Volume One’, </w:t>
      </w:r>
      <w:r w:rsidRPr="00671FB9">
        <w:rPr>
          <w:i/>
          <w:iCs/>
          <w:noProof/>
        </w:rPr>
        <w:t>W3C Recommendation 15 December 2004</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Pr="00671FB9">
        <w:rPr>
          <w:noProof/>
        </w:rPr>
        <w:t>: https://www.w3.org/TR/webarch/</w:t>
      </w:r>
    </w:p>
    <w:p w14:paraId="660BDFEE" w14:textId="1363654E" w:rsidR="00671FB9" w:rsidRPr="00671FB9" w:rsidRDefault="00671FB9" w:rsidP="00671FB9">
      <w:pPr>
        <w:widowControl w:val="0"/>
        <w:autoSpaceDE w:val="0"/>
        <w:autoSpaceDN w:val="0"/>
        <w:adjustRightInd w:val="0"/>
        <w:spacing w:after="240"/>
        <w:rPr>
          <w:noProof/>
        </w:rPr>
      </w:pPr>
      <w:r w:rsidRPr="00671FB9">
        <w:rPr>
          <w:noProof/>
        </w:rPr>
        <w:t>Berners-Lee, T. (</w:t>
      </w:r>
      <w:r w:rsidR="00415510" w:rsidRPr="0042310F">
        <w:rPr>
          <w:i/>
          <w:color w:val="000000"/>
        </w:rPr>
        <w:t>s.a.</w:t>
      </w:r>
      <w:r w:rsidRPr="00671FB9">
        <w:rPr>
          <w:noProof/>
        </w:rPr>
        <w:t xml:space="preserve">) </w:t>
      </w:r>
      <w:r w:rsidRPr="00671FB9">
        <w:rPr>
          <w:i/>
          <w:iCs/>
          <w:noProof/>
        </w:rPr>
        <w:t>Answers for young people - Tim Berners-Lee</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Pr="00671FB9">
        <w:rPr>
          <w:noProof/>
        </w:rPr>
        <w:t>: https://www.w3.org/People/Berners-Lee/Kids.html</w:t>
      </w:r>
    </w:p>
    <w:p w14:paraId="709A89B2" w14:textId="673216FC" w:rsidR="00671FB9" w:rsidRPr="00671FB9" w:rsidRDefault="00671FB9" w:rsidP="00671FB9">
      <w:pPr>
        <w:widowControl w:val="0"/>
        <w:autoSpaceDE w:val="0"/>
        <w:autoSpaceDN w:val="0"/>
        <w:adjustRightInd w:val="0"/>
        <w:spacing w:after="240"/>
        <w:rPr>
          <w:noProof/>
        </w:rPr>
      </w:pPr>
      <w:r w:rsidRPr="00671FB9">
        <w:rPr>
          <w:noProof/>
        </w:rPr>
        <w:t>Berners-Lee, T. (</w:t>
      </w:r>
      <w:r w:rsidR="00415510" w:rsidRPr="0042310F">
        <w:rPr>
          <w:i/>
          <w:color w:val="000000"/>
        </w:rPr>
        <w:t>s.a.</w:t>
      </w:r>
      <w:r w:rsidRPr="00671FB9">
        <w:rPr>
          <w:noProof/>
        </w:rPr>
        <w:t xml:space="preserve">) </w:t>
      </w:r>
      <w:r w:rsidRPr="00671FB9">
        <w:rPr>
          <w:i/>
          <w:iCs/>
          <w:noProof/>
        </w:rPr>
        <w:t>Frequently asked questions by the Press - Tim BL</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00415510">
        <w:rPr>
          <w:rFonts w:cstheme="minorHAnsi"/>
          <w:color w:val="222222"/>
          <w:shd w:val="clear" w:color="auto" w:fill="FFFFFF"/>
        </w:rPr>
        <w:t>:</w:t>
      </w:r>
      <w:r w:rsidRPr="00671FB9">
        <w:rPr>
          <w:noProof/>
        </w:rPr>
        <w:t xml:space="preserve"> https://www.w3.org/People/Berners-Lee/FAQ.html</w:t>
      </w:r>
    </w:p>
    <w:p w14:paraId="73A16281" w14:textId="07A89D7D" w:rsidR="00671FB9" w:rsidRPr="00671FB9" w:rsidRDefault="00671FB9" w:rsidP="00671FB9">
      <w:pPr>
        <w:widowControl w:val="0"/>
        <w:autoSpaceDE w:val="0"/>
        <w:autoSpaceDN w:val="0"/>
        <w:adjustRightInd w:val="0"/>
        <w:spacing w:after="240"/>
        <w:rPr>
          <w:noProof/>
        </w:rPr>
      </w:pPr>
      <w:r w:rsidRPr="00671FB9">
        <w:rPr>
          <w:noProof/>
        </w:rPr>
        <w:t xml:space="preserve">CareerProfiles (2017) </w:t>
      </w:r>
      <w:r w:rsidRPr="00671FB9">
        <w:rPr>
          <w:i/>
          <w:iCs/>
          <w:noProof/>
        </w:rPr>
        <w:t>Explore the Top 100 Careers for 2017</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Pr="00671FB9">
        <w:rPr>
          <w:noProof/>
        </w:rPr>
        <w:t>: http://www.careerprofiles.info/top-100-careers.html</w:t>
      </w:r>
    </w:p>
    <w:p w14:paraId="114CDDFC" w14:textId="6AAE7303" w:rsidR="00671FB9" w:rsidRPr="00671FB9" w:rsidRDefault="00671FB9" w:rsidP="00671FB9">
      <w:pPr>
        <w:widowControl w:val="0"/>
        <w:autoSpaceDE w:val="0"/>
        <w:autoSpaceDN w:val="0"/>
        <w:adjustRightInd w:val="0"/>
        <w:spacing w:after="240"/>
        <w:rPr>
          <w:noProof/>
        </w:rPr>
      </w:pPr>
      <w:r w:rsidRPr="00671FB9">
        <w:rPr>
          <w:noProof/>
        </w:rPr>
        <w:t xml:space="preserve">Christensen, E. </w:t>
      </w:r>
      <w:r w:rsidRPr="00671FB9">
        <w:rPr>
          <w:i/>
          <w:iCs/>
          <w:noProof/>
        </w:rPr>
        <w:t>et al.</w:t>
      </w:r>
      <w:r w:rsidRPr="00671FB9">
        <w:rPr>
          <w:noProof/>
        </w:rPr>
        <w:t xml:space="preserve"> (2001) </w:t>
      </w:r>
      <w:r w:rsidRPr="00671FB9">
        <w:rPr>
          <w:i/>
          <w:iCs/>
          <w:noProof/>
        </w:rPr>
        <w:t>Web Service Definition Language (WSDL)</w:t>
      </w:r>
      <w:r w:rsidRPr="00671FB9">
        <w:rPr>
          <w:noProof/>
        </w:rPr>
        <w:t xml:space="preserve">. </w:t>
      </w:r>
      <w:r w:rsidR="000736A9" w:rsidRPr="00C90FCE">
        <w:rPr>
          <w:rFonts w:cstheme="minorHAnsi"/>
          <w:color w:val="222222"/>
          <w:shd w:val="clear" w:color="auto" w:fill="FFFFFF"/>
        </w:rPr>
        <w:t xml:space="preserve">Preuzeto </w:t>
      </w:r>
      <w:r w:rsidR="000736A9">
        <w:rPr>
          <w:rFonts w:cstheme="minorHAnsi"/>
          <w:color w:val="222222"/>
          <w:shd w:val="clear" w:color="auto" w:fill="FFFFFF"/>
        </w:rPr>
        <w:t>20</w:t>
      </w:r>
      <w:r w:rsidR="000736A9" w:rsidRPr="00C90FCE">
        <w:rPr>
          <w:rFonts w:cstheme="minorHAnsi"/>
          <w:color w:val="222222"/>
          <w:shd w:val="clear" w:color="auto" w:fill="FFFFFF"/>
        </w:rPr>
        <w:t xml:space="preserve">. </w:t>
      </w:r>
      <w:r w:rsidR="000736A9">
        <w:rPr>
          <w:rFonts w:cstheme="minorHAnsi"/>
          <w:color w:val="222222"/>
          <w:shd w:val="clear" w:color="auto" w:fill="FFFFFF"/>
        </w:rPr>
        <w:t>kolovoza 2017</w:t>
      </w:r>
      <w:r w:rsidR="000736A9" w:rsidRPr="00C90FCE">
        <w:rPr>
          <w:rFonts w:cstheme="minorHAnsi"/>
          <w:color w:val="222222"/>
          <w:shd w:val="clear" w:color="auto" w:fill="FFFFFF"/>
        </w:rPr>
        <w:t>. s</w:t>
      </w:r>
      <w:r w:rsidRPr="00671FB9">
        <w:rPr>
          <w:noProof/>
        </w:rPr>
        <w:t>: https://www.w3.org/TR/wsdl</w:t>
      </w:r>
    </w:p>
    <w:p w14:paraId="4CECCE69" w14:textId="417F398B" w:rsidR="00671FB9" w:rsidRPr="00671FB9" w:rsidRDefault="00671FB9" w:rsidP="00671FB9">
      <w:pPr>
        <w:widowControl w:val="0"/>
        <w:autoSpaceDE w:val="0"/>
        <w:autoSpaceDN w:val="0"/>
        <w:adjustRightInd w:val="0"/>
        <w:spacing w:after="240"/>
        <w:rPr>
          <w:noProof/>
        </w:rPr>
      </w:pPr>
      <w:r w:rsidRPr="00671FB9">
        <w:rPr>
          <w:noProof/>
        </w:rPr>
        <w:t xml:space="preserve">coderseye.com (2017) </w:t>
      </w:r>
      <w:r w:rsidRPr="00671FB9">
        <w:rPr>
          <w:i/>
          <w:iCs/>
          <w:noProof/>
        </w:rPr>
        <w:t>11 Best PHP Frameworks for Modern Web Developers in 2017</w:t>
      </w:r>
      <w:r w:rsidRPr="00671FB9">
        <w:rPr>
          <w:noProof/>
        </w:rPr>
        <w:t xml:space="preserve">. </w:t>
      </w:r>
      <w:r w:rsidR="003F4B09" w:rsidRPr="00C90FCE">
        <w:rPr>
          <w:rFonts w:cstheme="minorHAnsi"/>
          <w:color w:val="222222"/>
          <w:shd w:val="clear" w:color="auto" w:fill="FFFFFF"/>
        </w:rPr>
        <w:t xml:space="preserve">Preuzeto </w:t>
      </w:r>
      <w:r w:rsidR="003F4B09">
        <w:rPr>
          <w:rFonts w:cstheme="minorHAnsi"/>
          <w:color w:val="222222"/>
          <w:shd w:val="clear" w:color="auto" w:fill="FFFFFF"/>
        </w:rPr>
        <w:t>20</w:t>
      </w:r>
      <w:r w:rsidR="003F4B09" w:rsidRPr="00C90FCE">
        <w:rPr>
          <w:rFonts w:cstheme="minorHAnsi"/>
          <w:color w:val="222222"/>
          <w:shd w:val="clear" w:color="auto" w:fill="FFFFFF"/>
        </w:rPr>
        <w:t xml:space="preserve">. </w:t>
      </w:r>
      <w:r w:rsidR="003F4B09">
        <w:rPr>
          <w:rFonts w:cstheme="minorHAnsi"/>
          <w:color w:val="222222"/>
          <w:shd w:val="clear" w:color="auto" w:fill="FFFFFF"/>
        </w:rPr>
        <w:t>kolovoza 2017</w:t>
      </w:r>
      <w:r w:rsidR="003F4B09" w:rsidRPr="00C90FCE">
        <w:rPr>
          <w:rFonts w:cstheme="minorHAnsi"/>
          <w:color w:val="222222"/>
          <w:shd w:val="clear" w:color="auto" w:fill="FFFFFF"/>
        </w:rPr>
        <w:t>. s</w:t>
      </w:r>
      <w:r w:rsidRPr="00671FB9">
        <w:rPr>
          <w:noProof/>
        </w:rPr>
        <w:t>: https://coderseye.com/best-php-frameworks-for-web-developers/</w:t>
      </w:r>
    </w:p>
    <w:p w14:paraId="33B75F06" w14:textId="77777777" w:rsidR="00671FB9" w:rsidRPr="00671FB9" w:rsidRDefault="00671FB9" w:rsidP="00671FB9">
      <w:pPr>
        <w:widowControl w:val="0"/>
        <w:autoSpaceDE w:val="0"/>
        <w:autoSpaceDN w:val="0"/>
        <w:adjustRightInd w:val="0"/>
        <w:spacing w:after="240"/>
        <w:rPr>
          <w:noProof/>
        </w:rPr>
      </w:pPr>
      <w:r w:rsidRPr="00671FB9">
        <w:rPr>
          <w:noProof/>
        </w:rPr>
        <w:t xml:space="preserve">Collins, W. (2012) </w:t>
      </w:r>
      <w:r w:rsidRPr="00671FB9">
        <w:rPr>
          <w:i/>
          <w:iCs/>
          <w:noProof/>
        </w:rPr>
        <w:t>Collins English Dictionary - Complete &amp; Unabridged 2012 Digital Edition</w:t>
      </w:r>
      <w:r w:rsidRPr="00671FB9">
        <w:rPr>
          <w:noProof/>
        </w:rPr>
        <w:t>. HarperCollins Publishers.</w:t>
      </w:r>
    </w:p>
    <w:p w14:paraId="1CC52A98" w14:textId="44EF6373" w:rsidR="00671FB9" w:rsidRPr="00671FB9" w:rsidRDefault="00671FB9" w:rsidP="00671FB9">
      <w:pPr>
        <w:widowControl w:val="0"/>
        <w:autoSpaceDE w:val="0"/>
        <w:autoSpaceDN w:val="0"/>
        <w:adjustRightInd w:val="0"/>
        <w:spacing w:after="240"/>
        <w:rPr>
          <w:noProof/>
        </w:rPr>
      </w:pPr>
      <w:r w:rsidRPr="00671FB9">
        <w:rPr>
          <w:noProof/>
        </w:rPr>
        <w:t xml:space="preserve">Composer (2017) </w:t>
      </w:r>
      <w:r w:rsidRPr="00671FB9">
        <w:rPr>
          <w:i/>
          <w:iCs/>
          <w:noProof/>
        </w:rPr>
        <w:t>Introduction - Composer</w:t>
      </w:r>
      <w:r w:rsidRPr="00671FB9">
        <w:rPr>
          <w:noProof/>
        </w:rPr>
        <w:t xml:space="preserve">. </w:t>
      </w:r>
      <w:r w:rsidR="00092E38" w:rsidRPr="00C90FCE">
        <w:rPr>
          <w:rFonts w:cstheme="minorHAnsi"/>
          <w:color w:val="222222"/>
          <w:shd w:val="clear" w:color="auto" w:fill="FFFFFF"/>
        </w:rPr>
        <w:t xml:space="preserve">Preuzeto </w:t>
      </w:r>
      <w:r w:rsidR="00092E38">
        <w:rPr>
          <w:rFonts w:cstheme="minorHAnsi"/>
          <w:color w:val="222222"/>
          <w:shd w:val="clear" w:color="auto" w:fill="FFFFFF"/>
        </w:rPr>
        <w:t>20</w:t>
      </w:r>
      <w:r w:rsidR="00092E38" w:rsidRPr="00C90FCE">
        <w:rPr>
          <w:rFonts w:cstheme="minorHAnsi"/>
          <w:color w:val="222222"/>
          <w:shd w:val="clear" w:color="auto" w:fill="FFFFFF"/>
        </w:rPr>
        <w:t xml:space="preserve">. </w:t>
      </w:r>
      <w:r w:rsidR="00092E38">
        <w:rPr>
          <w:rFonts w:cstheme="minorHAnsi"/>
          <w:color w:val="222222"/>
          <w:shd w:val="clear" w:color="auto" w:fill="FFFFFF"/>
        </w:rPr>
        <w:t>kolovoza 2017</w:t>
      </w:r>
      <w:r w:rsidR="00092E38" w:rsidRPr="00C90FCE">
        <w:rPr>
          <w:rFonts w:cstheme="minorHAnsi"/>
          <w:color w:val="222222"/>
          <w:shd w:val="clear" w:color="auto" w:fill="FFFFFF"/>
        </w:rPr>
        <w:t>. s</w:t>
      </w:r>
      <w:r w:rsidRPr="00671FB9">
        <w:rPr>
          <w:noProof/>
        </w:rPr>
        <w:t>: https://getcomposer.org/doc/00-intro.md</w:t>
      </w:r>
    </w:p>
    <w:p w14:paraId="52FFD2A6" w14:textId="2EC707F9" w:rsidR="00671FB9" w:rsidRPr="00671FB9" w:rsidRDefault="00671FB9" w:rsidP="00671FB9">
      <w:pPr>
        <w:widowControl w:val="0"/>
        <w:autoSpaceDE w:val="0"/>
        <w:autoSpaceDN w:val="0"/>
        <w:adjustRightInd w:val="0"/>
        <w:spacing w:after="240"/>
        <w:rPr>
          <w:noProof/>
        </w:rPr>
      </w:pPr>
      <w:r w:rsidRPr="00671FB9">
        <w:rPr>
          <w:noProof/>
        </w:rPr>
        <w:t xml:space="preserve">Eevee (2012) </w:t>
      </w:r>
      <w:r w:rsidRPr="00671FB9">
        <w:rPr>
          <w:i/>
          <w:iCs/>
          <w:noProof/>
        </w:rPr>
        <w:t>PHP: a fractal of bad design / fuzzy notepad</w:t>
      </w:r>
      <w:r w:rsidRPr="00671FB9">
        <w:rPr>
          <w:noProof/>
        </w:rPr>
        <w:t xml:space="preserve">. </w:t>
      </w:r>
      <w:r w:rsidR="0097433C" w:rsidRPr="00C90FCE">
        <w:rPr>
          <w:rFonts w:cstheme="minorHAnsi"/>
          <w:color w:val="222222"/>
          <w:shd w:val="clear" w:color="auto" w:fill="FFFFFF"/>
        </w:rPr>
        <w:t xml:space="preserve">Preuzeto </w:t>
      </w:r>
      <w:r w:rsidR="0097433C">
        <w:rPr>
          <w:rFonts w:cstheme="minorHAnsi"/>
          <w:color w:val="222222"/>
          <w:shd w:val="clear" w:color="auto" w:fill="FFFFFF"/>
        </w:rPr>
        <w:t>20</w:t>
      </w:r>
      <w:r w:rsidR="0097433C" w:rsidRPr="00C90FCE">
        <w:rPr>
          <w:rFonts w:cstheme="minorHAnsi"/>
          <w:color w:val="222222"/>
          <w:shd w:val="clear" w:color="auto" w:fill="FFFFFF"/>
        </w:rPr>
        <w:t xml:space="preserve">. </w:t>
      </w:r>
      <w:r w:rsidR="0097433C">
        <w:rPr>
          <w:rFonts w:cstheme="minorHAnsi"/>
          <w:color w:val="222222"/>
          <w:shd w:val="clear" w:color="auto" w:fill="FFFFFF"/>
        </w:rPr>
        <w:t>kolovoza 2017</w:t>
      </w:r>
      <w:r w:rsidR="0097433C" w:rsidRPr="00C90FCE">
        <w:rPr>
          <w:rFonts w:cstheme="minorHAnsi"/>
          <w:color w:val="222222"/>
          <w:shd w:val="clear" w:color="auto" w:fill="FFFFFF"/>
        </w:rPr>
        <w:t>. s</w:t>
      </w:r>
      <w:r w:rsidRPr="00671FB9">
        <w:rPr>
          <w:noProof/>
        </w:rPr>
        <w:t>: https://eev.ee/blog/2012/04/09/php-a-fractal-of-bad-design/</w:t>
      </w:r>
    </w:p>
    <w:p w14:paraId="3B410472" w14:textId="2489A317" w:rsidR="00671FB9" w:rsidRPr="00671FB9" w:rsidRDefault="00671FB9" w:rsidP="00671FB9">
      <w:pPr>
        <w:widowControl w:val="0"/>
        <w:autoSpaceDE w:val="0"/>
        <w:autoSpaceDN w:val="0"/>
        <w:adjustRightInd w:val="0"/>
        <w:spacing w:after="240"/>
        <w:rPr>
          <w:noProof/>
        </w:rPr>
      </w:pPr>
      <w:r w:rsidRPr="00671FB9">
        <w:rPr>
          <w:noProof/>
        </w:rPr>
        <w:t xml:space="preserve">Elfi, D. (2013) ‘Caching Strategies for Improved Web Performance - O’Reilly Radar’, in </w:t>
      </w:r>
      <w:r w:rsidRPr="00671FB9">
        <w:rPr>
          <w:i/>
          <w:iCs/>
          <w:noProof/>
        </w:rPr>
        <w:t>OSCON 2013 Speaker Series</w:t>
      </w:r>
      <w:r w:rsidRPr="00671FB9">
        <w:rPr>
          <w:noProof/>
        </w:rPr>
        <w:t xml:space="preserve">. </w:t>
      </w:r>
      <w:r w:rsidR="004D43B4" w:rsidRPr="00C90FCE">
        <w:rPr>
          <w:rFonts w:cstheme="minorHAnsi"/>
          <w:color w:val="222222"/>
          <w:shd w:val="clear" w:color="auto" w:fill="FFFFFF"/>
        </w:rPr>
        <w:t xml:space="preserve">Preuzeto </w:t>
      </w:r>
      <w:r w:rsidR="004D43B4">
        <w:rPr>
          <w:rFonts w:cstheme="minorHAnsi"/>
          <w:color w:val="222222"/>
          <w:shd w:val="clear" w:color="auto" w:fill="FFFFFF"/>
        </w:rPr>
        <w:t>20</w:t>
      </w:r>
      <w:r w:rsidR="004D43B4" w:rsidRPr="00C90FCE">
        <w:rPr>
          <w:rFonts w:cstheme="minorHAnsi"/>
          <w:color w:val="222222"/>
          <w:shd w:val="clear" w:color="auto" w:fill="FFFFFF"/>
        </w:rPr>
        <w:t xml:space="preserve">. </w:t>
      </w:r>
      <w:r w:rsidR="004D43B4">
        <w:rPr>
          <w:rFonts w:cstheme="minorHAnsi"/>
          <w:color w:val="222222"/>
          <w:shd w:val="clear" w:color="auto" w:fill="FFFFFF"/>
        </w:rPr>
        <w:t>kolovoza 2017</w:t>
      </w:r>
      <w:r w:rsidR="004D43B4" w:rsidRPr="00C90FCE">
        <w:rPr>
          <w:rFonts w:cstheme="minorHAnsi"/>
          <w:color w:val="222222"/>
          <w:shd w:val="clear" w:color="auto" w:fill="FFFFFF"/>
        </w:rPr>
        <w:t>. s</w:t>
      </w:r>
      <w:r w:rsidRPr="00671FB9">
        <w:rPr>
          <w:noProof/>
        </w:rPr>
        <w:t>: http://radar.oreilly.com/2013/07/caching-strategies-for-improved-web-performance.html</w:t>
      </w:r>
    </w:p>
    <w:p w14:paraId="48545099" w14:textId="4F4275B5" w:rsidR="00671FB9" w:rsidRPr="00671FB9" w:rsidRDefault="00671FB9" w:rsidP="00671FB9">
      <w:pPr>
        <w:widowControl w:val="0"/>
        <w:autoSpaceDE w:val="0"/>
        <w:autoSpaceDN w:val="0"/>
        <w:adjustRightInd w:val="0"/>
        <w:spacing w:after="240"/>
        <w:rPr>
          <w:noProof/>
        </w:rPr>
      </w:pPr>
      <w:r w:rsidRPr="00671FB9">
        <w:rPr>
          <w:noProof/>
        </w:rPr>
        <w:t xml:space="preserve">Flanagan, D. (2011) </w:t>
      </w:r>
      <w:r w:rsidRPr="00671FB9">
        <w:rPr>
          <w:i/>
          <w:iCs/>
          <w:noProof/>
        </w:rPr>
        <w:t>JavaScript: The Definitive Guide, 6th Edition - O’Reilly Media</w:t>
      </w:r>
      <w:r w:rsidRPr="00671FB9">
        <w:rPr>
          <w:noProof/>
        </w:rPr>
        <w:t xml:space="preserve">. 6th edn. O’Reilly Media. </w:t>
      </w:r>
      <w:r w:rsidR="00A8761B" w:rsidRPr="00C90FCE">
        <w:rPr>
          <w:rFonts w:cstheme="minorHAnsi"/>
          <w:color w:val="222222"/>
          <w:shd w:val="clear" w:color="auto" w:fill="FFFFFF"/>
        </w:rPr>
        <w:t xml:space="preserve">Preuzeto </w:t>
      </w:r>
      <w:r w:rsidR="00A8761B">
        <w:rPr>
          <w:rFonts w:cstheme="minorHAnsi"/>
          <w:color w:val="222222"/>
          <w:shd w:val="clear" w:color="auto" w:fill="FFFFFF"/>
        </w:rPr>
        <w:t>20</w:t>
      </w:r>
      <w:r w:rsidR="00A8761B" w:rsidRPr="00C90FCE">
        <w:rPr>
          <w:rFonts w:cstheme="minorHAnsi"/>
          <w:color w:val="222222"/>
          <w:shd w:val="clear" w:color="auto" w:fill="FFFFFF"/>
        </w:rPr>
        <w:t xml:space="preserve">. </w:t>
      </w:r>
      <w:r w:rsidR="00A8761B">
        <w:rPr>
          <w:rFonts w:cstheme="minorHAnsi"/>
          <w:color w:val="222222"/>
          <w:shd w:val="clear" w:color="auto" w:fill="FFFFFF"/>
        </w:rPr>
        <w:t>kolovoza 2017</w:t>
      </w:r>
      <w:r w:rsidR="00A8761B" w:rsidRPr="00C90FCE">
        <w:rPr>
          <w:rFonts w:cstheme="minorHAnsi"/>
          <w:color w:val="222222"/>
          <w:shd w:val="clear" w:color="auto" w:fill="FFFFFF"/>
        </w:rPr>
        <w:t>. s</w:t>
      </w:r>
      <w:r w:rsidRPr="00671FB9">
        <w:rPr>
          <w:noProof/>
        </w:rPr>
        <w:t>: http://shop.oreilly.com/product/9780596805531.do</w:t>
      </w:r>
    </w:p>
    <w:p w14:paraId="65A4C67C" w14:textId="43AA7E1D" w:rsidR="00671FB9" w:rsidRPr="00671FB9" w:rsidRDefault="00671FB9" w:rsidP="00671FB9">
      <w:pPr>
        <w:widowControl w:val="0"/>
        <w:autoSpaceDE w:val="0"/>
        <w:autoSpaceDN w:val="0"/>
        <w:adjustRightInd w:val="0"/>
        <w:spacing w:after="240"/>
        <w:rPr>
          <w:noProof/>
        </w:rPr>
      </w:pPr>
      <w:r w:rsidRPr="00671FB9">
        <w:rPr>
          <w:noProof/>
        </w:rPr>
        <w:t xml:space="preserve">Fowler, M. (2009) </w:t>
      </w:r>
      <w:r w:rsidRPr="00671FB9">
        <w:rPr>
          <w:i/>
          <w:iCs/>
          <w:noProof/>
        </w:rPr>
        <w:t>TwoHardThings</w:t>
      </w:r>
      <w:r w:rsidRPr="00671FB9">
        <w:rPr>
          <w:noProof/>
        </w:rPr>
        <w:t xml:space="preserve">. </w:t>
      </w:r>
      <w:r w:rsidR="00872BF9" w:rsidRPr="00C90FCE">
        <w:rPr>
          <w:rFonts w:cstheme="minorHAnsi"/>
          <w:color w:val="222222"/>
          <w:shd w:val="clear" w:color="auto" w:fill="FFFFFF"/>
        </w:rPr>
        <w:t xml:space="preserve">Preuzeto </w:t>
      </w:r>
      <w:r w:rsidR="00872BF9">
        <w:rPr>
          <w:rFonts w:cstheme="minorHAnsi"/>
          <w:color w:val="222222"/>
          <w:shd w:val="clear" w:color="auto" w:fill="FFFFFF"/>
        </w:rPr>
        <w:t>20</w:t>
      </w:r>
      <w:r w:rsidR="00872BF9" w:rsidRPr="00C90FCE">
        <w:rPr>
          <w:rFonts w:cstheme="minorHAnsi"/>
          <w:color w:val="222222"/>
          <w:shd w:val="clear" w:color="auto" w:fill="FFFFFF"/>
        </w:rPr>
        <w:t xml:space="preserve">. </w:t>
      </w:r>
      <w:r w:rsidR="00872BF9">
        <w:rPr>
          <w:rFonts w:cstheme="minorHAnsi"/>
          <w:color w:val="222222"/>
          <w:shd w:val="clear" w:color="auto" w:fill="FFFFFF"/>
        </w:rPr>
        <w:t>kolovoza 2017</w:t>
      </w:r>
      <w:r w:rsidR="00872BF9" w:rsidRPr="00C90FCE">
        <w:rPr>
          <w:rFonts w:cstheme="minorHAnsi"/>
          <w:color w:val="222222"/>
          <w:shd w:val="clear" w:color="auto" w:fill="FFFFFF"/>
        </w:rPr>
        <w:t>. s</w:t>
      </w:r>
      <w:r w:rsidRPr="00671FB9">
        <w:rPr>
          <w:noProof/>
        </w:rPr>
        <w:t>: https://martinfowler.com/bliki/TwoHardThings.html</w:t>
      </w:r>
    </w:p>
    <w:p w14:paraId="7D5F7921" w14:textId="7EB504CF" w:rsidR="00671FB9" w:rsidRPr="00671FB9" w:rsidRDefault="00671FB9" w:rsidP="00671FB9">
      <w:pPr>
        <w:widowControl w:val="0"/>
        <w:autoSpaceDE w:val="0"/>
        <w:autoSpaceDN w:val="0"/>
        <w:adjustRightInd w:val="0"/>
        <w:spacing w:after="240"/>
        <w:rPr>
          <w:noProof/>
        </w:rPr>
      </w:pPr>
      <w:r w:rsidRPr="00671FB9">
        <w:rPr>
          <w:i/>
          <w:iCs/>
          <w:noProof/>
        </w:rPr>
        <w:t>Github Language Stats</w:t>
      </w:r>
      <w:r w:rsidRPr="00671FB9">
        <w:rPr>
          <w:noProof/>
        </w:rPr>
        <w:t xml:space="preserve"> (2017). </w:t>
      </w:r>
      <w:r w:rsidR="003B6700" w:rsidRPr="00C90FCE">
        <w:rPr>
          <w:rFonts w:cstheme="minorHAnsi"/>
          <w:color w:val="222222"/>
          <w:shd w:val="clear" w:color="auto" w:fill="FFFFFF"/>
        </w:rPr>
        <w:t xml:space="preserve">Preuzeto </w:t>
      </w:r>
      <w:r w:rsidR="003B6700">
        <w:rPr>
          <w:rFonts w:cstheme="minorHAnsi"/>
          <w:color w:val="222222"/>
          <w:shd w:val="clear" w:color="auto" w:fill="FFFFFF"/>
        </w:rPr>
        <w:t>20</w:t>
      </w:r>
      <w:r w:rsidR="003B6700" w:rsidRPr="00C90FCE">
        <w:rPr>
          <w:rFonts w:cstheme="minorHAnsi"/>
          <w:color w:val="222222"/>
          <w:shd w:val="clear" w:color="auto" w:fill="FFFFFF"/>
        </w:rPr>
        <w:t xml:space="preserve">. </w:t>
      </w:r>
      <w:r w:rsidR="003B6700">
        <w:rPr>
          <w:rFonts w:cstheme="minorHAnsi"/>
          <w:color w:val="222222"/>
          <w:shd w:val="clear" w:color="auto" w:fill="FFFFFF"/>
        </w:rPr>
        <w:t>kolovoza 2017</w:t>
      </w:r>
      <w:r w:rsidR="003B6700" w:rsidRPr="00C90FCE">
        <w:rPr>
          <w:rFonts w:cstheme="minorHAnsi"/>
          <w:color w:val="222222"/>
          <w:shd w:val="clear" w:color="auto" w:fill="FFFFFF"/>
        </w:rPr>
        <w:t>. s</w:t>
      </w:r>
      <w:r w:rsidRPr="00671FB9">
        <w:rPr>
          <w:noProof/>
        </w:rPr>
        <w:t xml:space="preserve">: </w:t>
      </w:r>
      <w:r w:rsidRPr="00671FB9">
        <w:rPr>
          <w:noProof/>
        </w:rPr>
        <w:lastRenderedPageBreak/>
        <w:t>https://madnight.github.io/githut/</w:t>
      </w:r>
    </w:p>
    <w:p w14:paraId="52B6F161" w14:textId="36950480" w:rsidR="00671FB9" w:rsidRPr="00671FB9" w:rsidRDefault="00671FB9" w:rsidP="00671FB9">
      <w:pPr>
        <w:widowControl w:val="0"/>
        <w:autoSpaceDE w:val="0"/>
        <w:autoSpaceDN w:val="0"/>
        <w:adjustRightInd w:val="0"/>
        <w:spacing w:after="240"/>
        <w:rPr>
          <w:noProof/>
        </w:rPr>
      </w:pPr>
      <w:r w:rsidRPr="00671FB9">
        <w:rPr>
          <w:noProof/>
        </w:rPr>
        <w:t xml:space="preserve">Internet World Stats (2017) </w:t>
      </w:r>
      <w:r w:rsidRPr="00671FB9">
        <w:rPr>
          <w:i/>
          <w:iCs/>
          <w:noProof/>
        </w:rPr>
        <w:t>World Internet Users Statistics and 2017 World Population Stats</w:t>
      </w:r>
      <w:r w:rsidRPr="00671FB9">
        <w:rPr>
          <w:noProof/>
        </w:rPr>
        <w:t xml:space="preserve">. </w:t>
      </w:r>
      <w:r w:rsidR="00A95D6E" w:rsidRPr="00C90FCE">
        <w:rPr>
          <w:rFonts w:cstheme="minorHAnsi"/>
          <w:color w:val="222222"/>
          <w:shd w:val="clear" w:color="auto" w:fill="FFFFFF"/>
        </w:rPr>
        <w:t xml:space="preserve">Preuzeto </w:t>
      </w:r>
      <w:r w:rsidR="00A95D6E">
        <w:rPr>
          <w:rFonts w:cstheme="minorHAnsi"/>
          <w:color w:val="222222"/>
          <w:shd w:val="clear" w:color="auto" w:fill="FFFFFF"/>
        </w:rPr>
        <w:t>20</w:t>
      </w:r>
      <w:r w:rsidR="00A95D6E" w:rsidRPr="00C90FCE">
        <w:rPr>
          <w:rFonts w:cstheme="minorHAnsi"/>
          <w:color w:val="222222"/>
          <w:shd w:val="clear" w:color="auto" w:fill="FFFFFF"/>
        </w:rPr>
        <w:t xml:space="preserve">. </w:t>
      </w:r>
      <w:r w:rsidR="00A95D6E">
        <w:rPr>
          <w:rFonts w:cstheme="minorHAnsi"/>
          <w:color w:val="222222"/>
          <w:shd w:val="clear" w:color="auto" w:fill="FFFFFF"/>
        </w:rPr>
        <w:t>kolovoza 2017</w:t>
      </w:r>
      <w:r w:rsidR="00A95D6E" w:rsidRPr="00C90FCE">
        <w:rPr>
          <w:rFonts w:cstheme="minorHAnsi"/>
          <w:color w:val="222222"/>
          <w:shd w:val="clear" w:color="auto" w:fill="FFFFFF"/>
        </w:rPr>
        <w:t>. s</w:t>
      </w:r>
      <w:r w:rsidRPr="00671FB9">
        <w:rPr>
          <w:noProof/>
        </w:rPr>
        <w:t>: http://www.internetworldstats.com/stats.htm</w:t>
      </w:r>
    </w:p>
    <w:p w14:paraId="4F5702F5" w14:textId="43237515" w:rsidR="00671FB9" w:rsidRPr="00671FB9" w:rsidRDefault="00671FB9" w:rsidP="00671FB9">
      <w:pPr>
        <w:widowControl w:val="0"/>
        <w:autoSpaceDE w:val="0"/>
        <w:autoSpaceDN w:val="0"/>
        <w:adjustRightInd w:val="0"/>
        <w:spacing w:after="240"/>
        <w:rPr>
          <w:noProof/>
        </w:rPr>
      </w:pPr>
      <w:r w:rsidRPr="00671FB9">
        <w:rPr>
          <w:noProof/>
        </w:rPr>
        <w:t xml:space="preserve">Investopedia (2017) </w:t>
      </w:r>
      <w:r w:rsidRPr="00671FB9">
        <w:rPr>
          <w:i/>
          <w:iCs/>
          <w:noProof/>
        </w:rPr>
        <w:t>Dotcom Bubble</w:t>
      </w:r>
      <w:r w:rsidRPr="00671FB9">
        <w:rPr>
          <w:noProof/>
        </w:rPr>
        <w:t xml:space="preserve">. </w:t>
      </w:r>
      <w:r w:rsidR="0023573D" w:rsidRPr="00C90FCE">
        <w:rPr>
          <w:rFonts w:cstheme="minorHAnsi"/>
          <w:color w:val="222222"/>
          <w:shd w:val="clear" w:color="auto" w:fill="FFFFFF"/>
        </w:rPr>
        <w:t xml:space="preserve">Preuzeto </w:t>
      </w:r>
      <w:r w:rsidR="0023573D">
        <w:rPr>
          <w:rFonts w:cstheme="minorHAnsi"/>
          <w:color w:val="222222"/>
          <w:shd w:val="clear" w:color="auto" w:fill="FFFFFF"/>
        </w:rPr>
        <w:t>20</w:t>
      </w:r>
      <w:r w:rsidR="0023573D" w:rsidRPr="00C90FCE">
        <w:rPr>
          <w:rFonts w:cstheme="minorHAnsi"/>
          <w:color w:val="222222"/>
          <w:shd w:val="clear" w:color="auto" w:fill="FFFFFF"/>
        </w:rPr>
        <w:t xml:space="preserve">. </w:t>
      </w:r>
      <w:r w:rsidR="0023573D">
        <w:rPr>
          <w:rFonts w:cstheme="minorHAnsi"/>
          <w:color w:val="222222"/>
          <w:shd w:val="clear" w:color="auto" w:fill="FFFFFF"/>
        </w:rPr>
        <w:t>kolovoza 2017</w:t>
      </w:r>
      <w:r w:rsidR="0023573D" w:rsidRPr="00C90FCE">
        <w:rPr>
          <w:rFonts w:cstheme="minorHAnsi"/>
          <w:color w:val="222222"/>
          <w:shd w:val="clear" w:color="auto" w:fill="FFFFFF"/>
        </w:rPr>
        <w:t>. s</w:t>
      </w:r>
      <w:r w:rsidRPr="00671FB9">
        <w:rPr>
          <w:noProof/>
        </w:rPr>
        <w:t>: http://www.investopedia.com/terms/d/dotcom-bubble.asp.</w:t>
      </w:r>
    </w:p>
    <w:p w14:paraId="58196059" w14:textId="6A8CCD41" w:rsidR="00671FB9" w:rsidRPr="00671FB9" w:rsidRDefault="00671FB9" w:rsidP="00671FB9">
      <w:pPr>
        <w:widowControl w:val="0"/>
        <w:autoSpaceDE w:val="0"/>
        <w:autoSpaceDN w:val="0"/>
        <w:adjustRightInd w:val="0"/>
        <w:spacing w:after="240"/>
        <w:rPr>
          <w:noProof/>
        </w:rPr>
      </w:pPr>
      <w:r w:rsidRPr="00671FB9">
        <w:rPr>
          <w:noProof/>
        </w:rPr>
        <w:t xml:space="preserve">Isaac, L. P. (2014) </w:t>
      </w:r>
      <w:r w:rsidRPr="00671FB9">
        <w:rPr>
          <w:i/>
          <w:iCs/>
          <w:noProof/>
        </w:rPr>
        <w:t>15 Tips to Optimize Your PHP Script for Better Performance for Developers</w:t>
      </w:r>
      <w:r w:rsidRPr="00671FB9">
        <w:rPr>
          <w:noProof/>
        </w:rPr>
        <w:t xml:space="preserve">. </w:t>
      </w:r>
      <w:r w:rsidR="00D5633B" w:rsidRPr="00C90FCE">
        <w:rPr>
          <w:rFonts w:cstheme="minorHAnsi"/>
          <w:color w:val="222222"/>
          <w:shd w:val="clear" w:color="auto" w:fill="FFFFFF"/>
        </w:rPr>
        <w:t xml:space="preserve">Preuzeto </w:t>
      </w:r>
      <w:r w:rsidR="00D5633B">
        <w:rPr>
          <w:rFonts w:cstheme="minorHAnsi"/>
          <w:color w:val="222222"/>
          <w:shd w:val="clear" w:color="auto" w:fill="FFFFFF"/>
        </w:rPr>
        <w:t>20</w:t>
      </w:r>
      <w:r w:rsidR="00D5633B" w:rsidRPr="00C90FCE">
        <w:rPr>
          <w:rFonts w:cstheme="minorHAnsi"/>
          <w:color w:val="222222"/>
          <w:shd w:val="clear" w:color="auto" w:fill="FFFFFF"/>
        </w:rPr>
        <w:t xml:space="preserve">. </w:t>
      </w:r>
      <w:r w:rsidR="00D5633B">
        <w:rPr>
          <w:rFonts w:cstheme="minorHAnsi"/>
          <w:color w:val="222222"/>
          <w:shd w:val="clear" w:color="auto" w:fill="FFFFFF"/>
        </w:rPr>
        <w:t>kolovoza 2017</w:t>
      </w:r>
      <w:r w:rsidR="00D5633B" w:rsidRPr="00C90FCE">
        <w:rPr>
          <w:rFonts w:cstheme="minorHAnsi"/>
          <w:color w:val="222222"/>
          <w:shd w:val="clear" w:color="auto" w:fill="FFFFFF"/>
        </w:rPr>
        <w:t>. s</w:t>
      </w:r>
      <w:r w:rsidRPr="00671FB9">
        <w:rPr>
          <w:noProof/>
        </w:rPr>
        <w:t>: http://www.thegeekstuff.com/2014/04/optimize-php-code/</w:t>
      </w:r>
    </w:p>
    <w:p w14:paraId="60920D06" w14:textId="5A61F47C" w:rsidR="00671FB9" w:rsidRPr="00671FB9" w:rsidRDefault="00671FB9" w:rsidP="00671FB9">
      <w:pPr>
        <w:widowControl w:val="0"/>
        <w:autoSpaceDE w:val="0"/>
        <w:autoSpaceDN w:val="0"/>
        <w:adjustRightInd w:val="0"/>
        <w:spacing w:after="240"/>
        <w:rPr>
          <w:noProof/>
        </w:rPr>
      </w:pPr>
      <w:r w:rsidRPr="00671FB9">
        <w:rPr>
          <w:noProof/>
        </w:rPr>
        <w:t xml:space="preserve">IT Conversations (2003) ‘Rasmus Lerdorf, Senior Technical Yahoo: PHP, Behind the Mic’. </w:t>
      </w:r>
      <w:r w:rsidR="007C2904" w:rsidRPr="00C90FCE">
        <w:rPr>
          <w:rFonts w:cstheme="minorHAnsi"/>
          <w:color w:val="222222"/>
          <w:shd w:val="clear" w:color="auto" w:fill="FFFFFF"/>
        </w:rPr>
        <w:t xml:space="preserve">Preuzeto </w:t>
      </w:r>
      <w:r w:rsidR="007C2904">
        <w:rPr>
          <w:rFonts w:cstheme="minorHAnsi"/>
          <w:color w:val="222222"/>
          <w:shd w:val="clear" w:color="auto" w:fill="FFFFFF"/>
        </w:rPr>
        <w:t>20</w:t>
      </w:r>
      <w:r w:rsidR="007C2904" w:rsidRPr="00C90FCE">
        <w:rPr>
          <w:rFonts w:cstheme="minorHAnsi"/>
          <w:color w:val="222222"/>
          <w:shd w:val="clear" w:color="auto" w:fill="FFFFFF"/>
        </w:rPr>
        <w:t xml:space="preserve">. </w:t>
      </w:r>
      <w:r w:rsidR="007C2904">
        <w:rPr>
          <w:rFonts w:cstheme="minorHAnsi"/>
          <w:color w:val="222222"/>
          <w:shd w:val="clear" w:color="auto" w:fill="FFFFFF"/>
        </w:rPr>
        <w:t>kolovoza 2017</w:t>
      </w:r>
      <w:r w:rsidR="007C2904" w:rsidRPr="00C90FCE">
        <w:rPr>
          <w:rFonts w:cstheme="minorHAnsi"/>
          <w:color w:val="222222"/>
          <w:shd w:val="clear" w:color="auto" w:fill="FFFFFF"/>
        </w:rPr>
        <w:t>. s</w:t>
      </w:r>
      <w:r w:rsidRPr="00671FB9">
        <w:rPr>
          <w:noProof/>
        </w:rPr>
        <w:t>: https://web.archive.org/web/20130728125152/http://itc.conversationsnetwork.org/shows/detail58.html</w:t>
      </w:r>
    </w:p>
    <w:p w14:paraId="5E0A7F16" w14:textId="77777777" w:rsidR="00671FB9" w:rsidRPr="00671FB9" w:rsidRDefault="00671FB9" w:rsidP="00671FB9">
      <w:pPr>
        <w:widowControl w:val="0"/>
        <w:autoSpaceDE w:val="0"/>
        <w:autoSpaceDN w:val="0"/>
        <w:adjustRightInd w:val="0"/>
        <w:spacing w:after="240"/>
        <w:rPr>
          <w:noProof/>
        </w:rPr>
      </w:pPr>
      <w:r w:rsidRPr="00671FB9">
        <w:rPr>
          <w:noProof/>
        </w:rPr>
        <w:t xml:space="preserve">Knuth, D. E. (1974) ‘Computer programming as an art’, </w:t>
      </w:r>
      <w:r w:rsidRPr="00671FB9">
        <w:rPr>
          <w:i/>
          <w:iCs/>
          <w:noProof/>
        </w:rPr>
        <w:t>Communications of the ACM</w:t>
      </w:r>
      <w:r w:rsidRPr="00671FB9">
        <w:rPr>
          <w:noProof/>
        </w:rPr>
        <w:t>. ACM, 17(12), pp. 667–673. doi: 10.1145/361604.361612.</w:t>
      </w:r>
    </w:p>
    <w:p w14:paraId="53BA5C03" w14:textId="4E500746" w:rsidR="00671FB9" w:rsidRPr="00671FB9" w:rsidRDefault="00671FB9" w:rsidP="00671FB9">
      <w:pPr>
        <w:widowControl w:val="0"/>
        <w:autoSpaceDE w:val="0"/>
        <w:autoSpaceDN w:val="0"/>
        <w:adjustRightInd w:val="0"/>
        <w:spacing w:after="240"/>
        <w:rPr>
          <w:noProof/>
        </w:rPr>
      </w:pPr>
      <w:r w:rsidRPr="00671FB9">
        <w:rPr>
          <w:noProof/>
        </w:rPr>
        <w:t xml:space="preserve">Letts, S. (2015) </w:t>
      </w:r>
      <w:r w:rsidRPr="00671FB9">
        <w:rPr>
          <w:i/>
          <w:iCs/>
          <w:noProof/>
        </w:rPr>
        <w:t>What is Web 4.0?</w:t>
      </w:r>
      <w:r w:rsidRPr="00671FB9">
        <w:rPr>
          <w:noProof/>
        </w:rPr>
        <w:t xml:space="preserve"> </w:t>
      </w:r>
      <w:r w:rsidR="00E05C80" w:rsidRPr="00C90FCE">
        <w:rPr>
          <w:rFonts w:cstheme="minorHAnsi"/>
          <w:color w:val="222222"/>
          <w:shd w:val="clear" w:color="auto" w:fill="FFFFFF"/>
        </w:rPr>
        <w:t xml:space="preserve">Preuzeto </w:t>
      </w:r>
      <w:r w:rsidR="00E05C80">
        <w:rPr>
          <w:rFonts w:cstheme="minorHAnsi"/>
          <w:color w:val="222222"/>
          <w:shd w:val="clear" w:color="auto" w:fill="FFFFFF"/>
        </w:rPr>
        <w:t>20</w:t>
      </w:r>
      <w:r w:rsidR="00E05C80" w:rsidRPr="00C90FCE">
        <w:rPr>
          <w:rFonts w:cstheme="minorHAnsi"/>
          <w:color w:val="222222"/>
          <w:shd w:val="clear" w:color="auto" w:fill="FFFFFF"/>
        </w:rPr>
        <w:t xml:space="preserve">. </w:t>
      </w:r>
      <w:r w:rsidR="00E05C80">
        <w:rPr>
          <w:rFonts w:cstheme="minorHAnsi"/>
          <w:color w:val="222222"/>
          <w:shd w:val="clear" w:color="auto" w:fill="FFFFFF"/>
        </w:rPr>
        <w:t>kolovoza 2017</w:t>
      </w:r>
      <w:r w:rsidR="00E05C80" w:rsidRPr="00C90FCE">
        <w:rPr>
          <w:rFonts w:cstheme="minorHAnsi"/>
          <w:color w:val="222222"/>
          <w:shd w:val="clear" w:color="auto" w:fill="FFFFFF"/>
        </w:rPr>
        <w:t>. s</w:t>
      </w:r>
      <w:r w:rsidRPr="00671FB9">
        <w:rPr>
          <w:noProof/>
        </w:rPr>
        <w:t>: https://stephenletts.wordpress.com/web-4-0/</w:t>
      </w:r>
    </w:p>
    <w:p w14:paraId="2F68C3F2" w14:textId="1369DD61" w:rsidR="00671FB9" w:rsidRPr="00671FB9" w:rsidRDefault="00671FB9" w:rsidP="00671FB9">
      <w:pPr>
        <w:widowControl w:val="0"/>
        <w:autoSpaceDE w:val="0"/>
        <w:autoSpaceDN w:val="0"/>
        <w:adjustRightInd w:val="0"/>
        <w:spacing w:after="240"/>
        <w:rPr>
          <w:noProof/>
        </w:rPr>
      </w:pPr>
      <w:r w:rsidRPr="00671FB9">
        <w:rPr>
          <w:noProof/>
        </w:rPr>
        <w:t xml:space="preserve">MacKay, J. (2016) </w:t>
      </w:r>
      <w:r w:rsidRPr="00671FB9">
        <w:rPr>
          <w:i/>
          <w:iCs/>
          <w:noProof/>
        </w:rPr>
        <w:t>Building Facebook today: Is PHP still relevant in 2017? - Crew.co</w:t>
      </w:r>
      <w:r w:rsidRPr="00671FB9">
        <w:rPr>
          <w:noProof/>
        </w:rPr>
        <w:t xml:space="preserve">. </w:t>
      </w:r>
      <w:r w:rsidR="007441E2" w:rsidRPr="00C90FCE">
        <w:rPr>
          <w:rFonts w:cstheme="minorHAnsi"/>
          <w:color w:val="222222"/>
          <w:shd w:val="clear" w:color="auto" w:fill="FFFFFF"/>
        </w:rPr>
        <w:t xml:space="preserve">Preuzeto </w:t>
      </w:r>
      <w:r w:rsidR="007441E2">
        <w:rPr>
          <w:rFonts w:cstheme="minorHAnsi"/>
          <w:color w:val="222222"/>
          <w:shd w:val="clear" w:color="auto" w:fill="FFFFFF"/>
        </w:rPr>
        <w:t>20</w:t>
      </w:r>
      <w:r w:rsidR="007441E2" w:rsidRPr="00C90FCE">
        <w:rPr>
          <w:rFonts w:cstheme="minorHAnsi"/>
          <w:color w:val="222222"/>
          <w:shd w:val="clear" w:color="auto" w:fill="FFFFFF"/>
        </w:rPr>
        <w:t xml:space="preserve">. </w:t>
      </w:r>
      <w:r w:rsidR="007441E2">
        <w:rPr>
          <w:rFonts w:cstheme="minorHAnsi"/>
          <w:color w:val="222222"/>
          <w:shd w:val="clear" w:color="auto" w:fill="FFFFFF"/>
        </w:rPr>
        <w:t>kolovoza 2017</w:t>
      </w:r>
      <w:r w:rsidR="007441E2" w:rsidRPr="00C90FCE">
        <w:rPr>
          <w:rFonts w:cstheme="minorHAnsi"/>
          <w:color w:val="222222"/>
          <w:shd w:val="clear" w:color="auto" w:fill="FFFFFF"/>
        </w:rPr>
        <w:t>. s</w:t>
      </w:r>
      <w:r w:rsidRPr="00671FB9">
        <w:rPr>
          <w:noProof/>
        </w:rPr>
        <w:t>: https://crew.co/blog/is-php-still-relevant-in-2017/</w:t>
      </w:r>
    </w:p>
    <w:p w14:paraId="6131E11F" w14:textId="5F5E80B1" w:rsidR="00671FB9" w:rsidRPr="00671FB9" w:rsidRDefault="00671FB9" w:rsidP="00671FB9">
      <w:pPr>
        <w:widowControl w:val="0"/>
        <w:autoSpaceDE w:val="0"/>
        <w:autoSpaceDN w:val="0"/>
        <w:adjustRightInd w:val="0"/>
        <w:spacing w:after="240"/>
        <w:rPr>
          <w:noProof/>
        </w:rPr>
      </w:pPr>
      <w:r w:rsidRPr="00671FB9">
        <w:rPr>
          <w:noProof/>
        </w:rPr>
        <w:t xml:space="preserve">MDN (2017) </w:t>
      </w:r>
      <w:r w:rsidRPr="00671FB9">
        <w:rPr>
          <w:i/>
          <w:iCs/>
          <w:noProof/>
        </w:rPr>
        <w:t>Cache-Control - HTTP | MDN</w:t>
      </w:r>
      <w:r w:rsidRPr="00671FB9">
        <w:rPr>
          <w:noProof/>
        </w:rPr>
        <w:t xml:space="preserve">. </w:t>
      </w:r>
      <w:r w:rsidR="00350A6D" w:rsidRPr="00C90FCE">
        <w:rPr>
          <w:rFonts w:cstheme="minorHAnsi"/>
          <w:color w:val="222222"/>
          <w:shd w:val="clear" w:color="auto" w:fill="FFFFFF"/>
        </w:rPr>
        <w:t xml:space="preserve">Preuzeto </w:t>
      </w:r>
      <w:r w:rsidR="00350A6D">
        <w:rPr>
          <w:rFonts w:cstheme="minorHAnsi"/>
          <w:color w:val="222222"/>
          <w:shd w:val="clear" w:color="auto" w:fill="FFFFFF"/>
        </w:rPr>
        <w:t>20</w:t>
      </w:r>
      <w:r w:rsidR="00350A6D" w:rsidRPr="00C90FCE">
        <w:rPr>
          <w:rFonts w:cstheme="minorHAnsi"/>
          <w:color w:val="222222"/>
          <w:shd w:val="clear" w:color="auto" w:fill="FFFFFF"/>
        </w:rPr>
        <w:t xml:space="preserve">. </w:t>
      </w:r>
      <w:r w:rsidR="00350A6D">
        <w:rPr>
          <w:rFonts w:cstheme="minorHAnsi"/>
          <w:color w:val="222222"/>
          <w:shd w:val="clear" w:color="auto" w:fill="FFFFFF"/>
        </w:rPr>
        <w:t>kolovoza 2017</w:t>
      </w:r>
      <w:r w:rsidR="00350A6D" w:rsidRPr="00C90FCE">
        <w:rPr>
          <w:rFonts w:cstheme="minorHAnsi"/>
          <w:color w:val="222222"/>
          <w:shd w:val="clear" w:color="auto" w:fill="FFFFFF"/>
        </w:rPr>
        <w:t>. s</w:t>
      </w:r>
      <w:r w:rsidRPr="00671FB9">
        <w:rPr>
          <w:noProof/>
        </w:rPr>
        <w:t>: https://developer.mozilla.org/en-US/docs/Web/HTTP/Headers/Cache-Control</w:t>
      </w:r>
    </w:p>
    <w:p w14:paraId="519643AB" w14:textId="77777777" w:rsidR="00671FB9" w:rsidRPr="00671FB9" w:rsidRDefault="00671FB9" w:rsidP="00671FB9">
      <w:pPr>
        <w:widowControl w:val="0"/>
        <w:autoSpaceDE w:val="0"/>
        <w:autoSpaceDN w:val="0"/>
        <w:adjustRightInd w:val="0"/>
        <w:spacing w:after="240"/>
        <w:rPr>
          <w:noProof/>
        </w:rPr>
      </w:pPr>
      <w:r w:rsidRPr="00671FB9">
        <w:rPr>
          <w:noProof/>
        </w:rPr>
        <w:t xml:space="preserve">Miller, R. B. (1968) ‘Response time in man-computer conversational transactions’, in </w:t>
      </w:r>
      <w:r w:rsidRPr="00671FB9">
        <w:rPr>
          <w:i/>
          <w:iCs/>
          <w:noProof/>
        </w:rPr>
        <w:t>Proceedings of the December 9-11, 1968, fall joint computer conference, part I on - AFIPS ’68 (Fall, part I)</w:t>
      </w:r>
      <w:r w:rsidRPr="00671FB9">
        <w:rPr>
          <w:noProof/>
        </w:rPr>
        <w:t>. New York, New York, USA: ACM Press, p. 267. doi: 10.1145/1476589.1476628.</w:t>
      </w:r>
    </w:p>
    <w:p w14:paraId="0CAED60F" w14:textId="77777777" w:rsidR="00671FB9" w:rsidRPr="00671FB9" w:rsidRDefault="00671FB9" w:rsidP="00671FB9">
      <w:pPr>
        <w:widowControl w:val="0"/>
        <w:autoSpaceDE w:val="0"/>
        <w:autoSpaceDN w:val="0"/>
        <w:adjustRightInd w:val="0"/>
        <w:spacing w:after="240"/>
        <w:rPr>
          <w:noProof/>
        </w:rPr>
      </w:pPr>
      <w:r w:rsidRPr="00671FB9">
        <w:rPr>
          <w:noProof/>
        </w:rPr>
        <w:t xml:space="preserve">Nottingham, M. </w:t>
      </w:r>
      <w:r w:rsidRPr="00671FB9">
        <w:rPr>
          <w:i/>
          <w:iCs/>
          <w:noProof/>
        </w:rPr>
        <w:t>et al.</w:t>
      </w:r>
      <w:r w:rsidRPr="00671FB9">
        <w:rPr>
          <w:noProof/>
        </w:rPr>
        <w:t xml:space="preserve"> (2015) </w:t>
      </w:r>
      <w:r w:rsidRPr="00671FB9">
        <w:rPr>
          <w:i/>
          <w:iCs/>
          <w:noProof/>
        </w:rPr>
        <w:t>Hypertext Transfer Protocol (httpbis)</w:t>
      </w:r>
      <w:r w:rsidRPr="00671FB9">
        <w:rPr>
          <w:noProof/>
        </w:rPr>
        <w:t xml:space="preserve">, </w:t>
      </w:r>
      <w:r w:rsidRPr="00671FB9">
        <w:rPr>
          <w:i/>
          <w:iCs/>
          <w:noProof/>
        </w:rPr>
        <w:t>IETF Datatracker</w:t>
      </w:r>
      <w:r w:rsidRPr="00671FB9">
        <w:rPr>
          <w:noProof/>
        </w:rPr>
        <w:t>.</w:t>
      </w:r>
    </w:p>
    <w:p w14:paraId="2A56B63F" w14:textId="78B180A2" w:rsidR="00671FB9" w:rsidRPr="00671FB9" w:rsidRDefault="00671FB9" w:rsidP="00671FB9">
      <w:pPr>
        <w:widowControl w:val="0"/>
        <w:autoSpaceDE w:val="0"/>
        <w:autoSpaceDN w:val="0"/>
        <w:adjustRightInd w:val="0"/>
        <w:spacing w:after="240"/>
        <w:rPr>
          <w:noProof/>
        </w:rPr>
      </w:pPr>
      <w:r w:rsidRPr="00671FB9">
        <w:rPr>
          <w:noProof/>
        </w:rPr>
        <w:t xml:space="preserve">O’Reilly, T. (2005) </w:t>
      </w:r>
      <w:r w:rsidRPr="00671FB9">
        <w:rPr>
          <w:i/>
          <w:iCs/>
          <w:noProof/>
        </w:rPr>
        <w:t>What Is Web 2.0</w:t>
      </w:r>
      <w:r w:rsidRPr="00671FB9">
        <w:rPr>
          <w:noProof/>
        </w:rPr>
        <w:t xml:space="preserve">. </w:t>
      </w:r>
      <w:r w:rsidR="003A11E0" w:rsidRPr="00C90FCE">
        <w:rPr>
          <w:rFonts w:cstheme="minorHAnsi"/>
          <w:color w:val="222222"/>
          <w:shd w:val="clear" w:color="auto" w:fill="FFFFFF"/>
        </w:rPr>
        <w:t xml:space="preserve">Preuzeto </w:t>
      </w:r>
      <w:r w:rsidR="003A11E0">
        <w:rPr>
          <w:rFonts w:cstheme="minorHAnsi"/>
          <w:color w:val="222222"/>
          <w:shd w:val="clear" w:color="auto" w:fill="FFFFFF"/>
        </w:rPr>
        <w:t>20</w:t>
      </w:r>
      <w:r w:rsidR="003A11E0" w:rsidRPr="00C90FCE">
        <w:rPr>
          <w:rFonts w:cstheme="minorHAnsi"/>
          <w:color w:val="222222"/>
          <w:shd w:val="clear" w:color="auto" w:fill="FFFFFF"/>
        </w:rPr>
        <w:t xml:space="preserve">. </w:t>
      </w:r>
      <w:r w:rsidR="003A11E0">
        <w:rPr>
          <w:rFonts w:cstheme="minorHAnsi"/>
          <w:color w:val="222222"/>
          <w:shd w:val="clear" w:color="auto" w:fill="FFFFFF"/>
        </w:rPr>
        <w:t>kolovoza 2017</w:t>
      </w:r>
      <w:r w:rsidR="003A11E0" w:rsidRPr="00C90FCE">
        <w:rPr>
          <w:rFonts w:cstheme="minorHAnsi"/>
          <w:color w:val="222222"/>
          <w:shd w:val="clear" w:color="auto" w:fill="FFFFFF"/>
        </w:rPr>
        <w:t>. s</w:t>
      </w:r>
      <w:r w:rsidRPr="00671FB9">
        <w:rPr>
          <w:noProof/>
        </w:rPr>
        <w:t>: http://www.oreilly.com/pub/a/web2/archive/what-is-web-20.html</w:t>
      </w:r>
    </w:p>
    <w:p w14:paraId="5B9A5C96" w14:textId="61D80E12" w:rsidR="00671FB9" w:rsidRPr="00671FB9" w:rsidRDefault="00671FB9" w:rsidP="00671FB9">
      <w:pPr>
        <w:widowControl w:val="0"/>
        <w:autoSpaceDE w:val="0"/>
        <w:autoSpaceDN w:val="0"/>
        <w:adjustRightInd w:val="0"/>
        <w:spacing w:after="240"/>
        <w:rPr>
          <w:noProof/>
        </w:rPr>
      </w:pPr>
      <w:r w:rsidRPr="00671FB9">
        <w:rPr>
          <w:noProof/>
        </w:rPr>
        <w:t xml:space="preserve">Patel, K. (2013) ‘Incremental Journey for World Wide Web: Introduced with Web 1.0 to Recent Web 5.0 – A Survey Paper’, </w:t>
      </w:r>
      <w:r w:rsidRPr="00671FB9">
        <w:rPr>
          <w:i/>
          <w:iCs/>
          <w:noProof/>
        </w:rPr>
        <w:t>International Journal of Advanced Research in Computer Science and Software Engineering</w:t>
      </w:r>
      <w:r w:rsidRPr="00671FB9">
        <w:rPr>
          <w:noProof/>
        </w:rPr>
        <w:t xml:space="preserve">, 3(10), pp. 2277–128. </w:t>
      </w:r>
      <w:r w:rsidR="003A6B63" w:rsidRPr="00C90FCE">
        <w:rPr>
          <w:rFonts w:cstheme="minorHAnsi"/>
          <w:color w:val="222222"/>
          <w:shd w:val="clear" w:color="auto" w:fill="FFFFFF"/>
        </w:rPr>
        <w:t xml:space="preserve">Preuzeto </w:t>
      </w:r>
      <w:r w:rsidR="003A6B63">
        <w:rPr>
          <w:rFonts w:cstheme="minorHAnsi"/>
          <w:color w:val="222222"/>
          <w:shd w:val="clear" w:color="auto" w:fill="FFFFFF"/>
        </w:rPr>
        <w:t>20</w:t>
      </w:r>
      <w:r w:rsidR="003A6B63" w:rsidRPr="00C90FCE">
        <w:rPr>
          <w:rFonts w:cstheme="minorHAnsi"/>
          <w:color w:val="222222"/>
          <w:shd w:val="clear" w:color="auto" w:fill="FFFFFF"/>
        </w:rPr>
        <w:t xml:space="preserve">. </w:t>
      </w:r>
      <w:r w:rsidR="003A6B63">
        <w:rPr>
          <w:rFonts w:cstheme="minorHAnsi"/>
          <w:color w:val="222222"/>
          <w:shd w:val="clear" w:color="auto" w:fill="FFFFFF"/>
        </w:rPr>
        <w:t>kolovoza 2017</w:t>
      </w:r>
      <w:r w:rsidR="003A6B63" w:rsidRPr="00C90FCE">
        <w:rPr>
          <w:rFonts w:cstheme="minorHAnsi"/>
          <w:color w:val="222222"/>
          <w:shd w:val="clear" w:color="auto" w:fill="FFFFFF"/>
        </w:rPr>
        <w:t>. s</w:t>
      </w:r>
      <w:r w:rsidRPr="00671FB9">
        <w:rPr>
          <w:noProof/>
        </w:rPr>
        <w:t>: http://www.ijarcsse.com/docs/papers/Volume_3/10_October2013/V3I10-0149.pdf</w:t>
      </w:r>
    </w:p>
    <w:p w14:paraId="4BDECE31" w14:textId="2211FBD3" w:rsidR="00671FB9" w:rsidRPr="00671FB9" w:rsidRDefault="00671FB9" w:rsidP="00671FB9">
      <w:pPr>
        <w:widowControl w:val="0"/>
        <w:autoSpaceDE w:val="0"/>
        <w:autoSpaceDN w:val="0"/>
        <w:adjustRightInd w:val="0"/>
        <w:spacing w:after="240"/>
        <w:rPr>
          <w:noProof/>
        </w:rPr>
      </w:pPr>
      <w:r w:rsidRPr="00671FB9">
        <w:rPr>
          <w:noProof/>
        </w:rPr>
        <w:t xml:space="preserve">PHP-FIG (2016) </w:t>
      </w:r>
      <w:r w:rsidRPr="00671FB9">
        <w:rPr>
          <w:i/>
          <w:iCs/>
          <w:noProof/>
        </w:rPr>
        <w:t>Frequently Asked Questions - PHP-FIG</w:t>
      </w:r>
      <w:r w:rsidRPr="00671FB9">
        <w:rPr>
          <w:noProof/>
        </w:rPr>
        <w:t xml:space="preserve">. </w:t>
      </w:r>
      <w:r w:rsidR="00171F5B" w:rsidRPr="00C90FCE">
        <w:rPr>
          <w:rFonts w:cstheme="minorHAnsi"/>
          <w:color w:val="222222"/>
          <w:shd w:val="clear" w:color="auto" w:fill="FFFFFF"/>
        </w:rPr>
        <w:t xml:space="preserve">Preuzeto </w:t>
      </w:r>
      <w:r w:rsidR="00171F5B">
        <w:rPr>
          <w:rFonts w:cstheme="minorHAnsi"/>
          <w:color w:val="222222"/>
          <w:shd w:val="clear" w:color="auto" w:fill="FFFFFF"/>
        </w:rPr>
        <w:t>20</w:t>
      </w:r>
      <w:r w:rsidR="00171F5B" w:rsidRPr="00C90FCE">
        <w:rPr>
          <w:rFonts w:cstheme="minorHAnsi"/>
          <w:color w:val="222222"/>
          <w:shd w:val="clear" w:color="auto" w:fill="FFFFFF"/>
        </w:rPr>
        <w:t xml:space="preserve">. </w:t>
      </w:r>
      <w:r w:rsidR="00171F5B">
        <w:rPr>
          <w:rFonts w:cstheme="minorHAnsi"/>
          <w:color w:val="222222"/>
          <w:shd w:val="clear" w:color="auto" w:fill="FFFFFF"/>
        </w:rPr>
        <w:t>kolovoza 2017</w:t>
      </w:r>
      <w:r w:rsidR="00171F5B" w:rsidRPr="00C90FCE">
        <w:rPr>
          <w:rFonts w:cstheme="minorHAnsi"/>
          <w:color w:val="222222"/>
          <w:shd w:val="clear" w:color="auto" w:fill="FFFFFF"/>
        </w:rPr>
        <w:t>. s</w:t>
      </w:r>
      <w:r w:rsidRPr="00671FB9">
        <w:rPr>
          <w:noProof/>
        </w:rPr>
        <w:t>: http://www.php-fig.org/faqs/</w:t>
      </w:r>
    </w:p>
    <w:p w14:paraId="3D9916A0" w14:textId="0EAE9CAF" w:rsidR="00671FB9" w:rsidRPr="00671FB9" w:rsidRDefault="00671FB9" w:rsidP="00671FB9">
      <w:pPr>
        <w:widowControl w:val="0"/>
        <w:autoSpaceDE w:val="0"/>
        <w:autoSpaceDN w:val="0"/>
        <w:adjustRightInd w:val="0"/>
        <w:spacing w:after="240"/>
        <w:rPr>
          <w:noProof/>
        </w:rPr>
      </w:pPr>
      <w:r w:rsidRPr="00671FB9">
        <w:rPr>
          <w:noProof/>
        </w:rPr>
        <w:t xml:space="preserve">PHP-FIG (2017) </w:t>
      </w:r>
      <w:r w:rsidRPr="00671FB9">
        <w:rPr>
          <w:i/>
          <w:iCs/>
          <w:noProof/>
        </w:rPr>
        <w:t>PHP Standards Recommendations - PHP-FIG</w:t>
      </w:r>
      <w:r w:rsidRPr="00671FB9">
        <w:rPr>
          <w:noProof/>
        </w:rPr>
        <w:t xml:space="preserve">. </w:t>
      </w:r>
      <w:r w:rsidR="000F79D5" w:rsidRPr="00C90FCE">
        <w:rPr>
          <w:rFonts w:cstheme="minorHAnsi"/>
          <w:color w:val="222222"/>
          <w:shd w:val="clear" w:color="auto" w:fill="FFFFFF"/>
        </w:rPr>
        <w:t xml:space="preserve">Preuzeto </w:t>
      </w:r>
      <w:r w:rsidR="000F79D5">
        <w:rPr>
          <w:rFonts w:cstheme="minorHAnsi"/>
          <w:color w:val="222222"/>
          <w:shd w:val="clear" w:color="auto" w:fill="FFFFFF"/>
        </w:rPr>
        <w:t>20</w:t>
      </w:r>
      <w:r w:rsidR="000F79D5" w:rsidRPr="00C90FCE">
        <w:rPr>
          <w:rFonts w:cstheme="minorHAnsi"/>
          <w:color w:val="222222"/>
          <w:shd w:val="clear" w:color="auto" w:fill="FFFFFF"/>
        </w:rPr>
        <w:t xml:space="preserve">. </w:t>
      </w:r>
      <w:r w:rsidR="000F79D5">
        <w:rPr>
          <w:rFonts w:cstheme="minorHAnsi"/>
          <w:color w:val="222222"/>
          <w:shd w:val="clear" w:color="auto" w:fill="FFFFFF"/>
        </w:rPr>
        <w:t>kolovoza 2017</w:t>
      </w:r>
      <w:r w:rsidR="000F79D5" w:rsidRPr="00C90FCE">
        <w:rPr>
          <w:rFonts w:cstheme="minorHAnsi"/>
          <w:color w:val="222222"/>
          <w:shd w:val="clear" w:color="auto" w:fill="FFFFFF"/>
        </w:rPr>
        <w:t>. s</w:t>
      </w:r>
      <w:r w:rsidRPr="00671FB9">
        <w:rPr>
          <w:noProof/>
        </w:rPr>
        <w:t>: http://www.php-fig.org/psr/</w:t>
      </w:r>
    </w:p>
    <w:p w14:paraId="3505D663" w14:textId="77777777" w:rsidR="00671FB9" w:rsidRPr="00671FB9" w:rsidRDefault="00671FB9" w:rsidP="00671FB9">
      <w:pPr>
        <w:widowControl w:val="0"/>
        <w:autoSpaceDE w:val="0"/>
        <w:autoSpaceDN w:val="0"/>
        <w:adjustRightInd w:val="0"/>
        <w:spacing w:after="240"/>
        <w:rPr>
          <w:noProof/>
        </w:rPr>
      </w:pPr>
      <w:r w:rsidRPr="00671FB9">
        <w:rPr>
          <w:noProof/>
        </w:rPr>
        <w:t xml:space="preserve">Poushter, J. (2016) ‘Smartphone Ownership and Internet Usage Continues to Climb in Emerging Economies’, </w:t>
      </w:r>
      <w:r w:rsidRPr="00671FB9">
        <w:rPr>
          <w:i/>
          <w:iCs/>
          <w:noProof/>
        </w:rPr>
        <w:t>Pew Research Center</w:t>
      </w:r>
      <w:r w:rsidRPr="00671FB9">
        <w:rPr>
          <w:noProof/>
        </w:rPr>
        <w:t xml:space="preserve">, pp. 1–45. doi: </w:t>
      </w:r>
      <w:r w:rsidRPr="00671FB9">
        <w:rPr>
          <w:noProof/>
        </w:rPr>
        <w:lastRenderedPageBreak/>
        <w:t>10.1017/CBO9781107415324.004.</w:t>
      </w:r>
    </w:p>
    <w:p w14:paraId="3BFE5AC6" w14:textId="38B1C5DB" w:rsidR="00671FB9" w:rsidRPr="00671FB9" w:rsidRDefault="00671FB9" w:rsidP="00671FB9">
      <w:pPr>
        <w:widowControl w:val="0"/>
        <w:autoSpaceDE w:val="0"/>
        <w:autoSpaceDN w:val="0"/>
        <w:adjustRightInd w:val="0"/>
        <w:spacing w:after="240"/>
        <w:rPr>
          <w:noProof/>
        </w:rPr>
      </w:pPr>
      <w:r w:rsidRPr="00671FB9">
        <w:rPr>
          <w:noProof/>
        </w:rPr>
        <w:t xml:space="preserve">PSR (2017) </w:t>
      </w:r>
      <w:r w:rsidRPr="00671FB9">
        <w:rPr>
          <w:i/>
          <w:iCs/>
          <w:noProof/>
        </w:rPr>
        <w:t>PSR-6: Caching Interface - PHP-FIG</w:t>
      </w:r>
      <w:r w:rsidRPr="00671FB9">
        <w:rPr>
          <w:noProof/>
        </w:rPr>
        <w:t xml:space="preserve">. </w:t>
      </w:r>
      <w:r w:rsidR="0008095C" w:rsidRPr="00C90FCE">
        <w:rPr>
          <w:rFonts w:cstheme="minorHAnsi"/>
          <w:color w:val="222222"/>
          <w:shd w:val="clear" w:color="auto" w:fill="FFFFFF"/>
        </w:rPr>
        <w:t xml:space="preserve">Preuzeto </w:t>
      </w:r>
      <w:r w:rsidR="0008095C">
        <w:rPr>
          <w:rFonts w:cstheme="minorHAnsi"/>
          <w:color w:val="222222"/>
          <w:shd w:val="clear" w:color="auto" w:fill="FFFFFF"/>
        </w:rPr>
        <w:t>20</w:t>
      </w:r>
      <w:r w:rsidR="0008095C" w:rsidRPr="00C90FCE">
        <w:rPr>
          <w:rFonts w:cstheme="minorHAnsi"/>
          <w:color w:val="222222"/>
          <w:shd w:val="clear" w:color="auto" w:fill="FFFFFF"/>
        </w:rPr>
        <w:t xml:space="preserve">. </w:t>
      </w:r>
      <w:r w:rsidR="0008095C">
        <w:rPr>
          <w:rFonts w:cstheme="minorHAnsi"/>
          <w:color w:val="222222"/>
          <w:shd w:val="clear" w:color="auto" w:fill="FFFFFF"/>
        </w:rPr>
        <w:t>kolovoza 2017</w:t>
      </w:r>
      <w:r w:rsidR="0008095C" w:rsidRPr="00C90FCE">
        <w:rPr>
          <w:rFonts w:cstheme="minorHAnsi"/>
          <w:color w:val="222222"/>
          <w:shd w:val="clear" w:color="auto" w:fill="FFFFFF"/>
        </w:rPr>
        <w:t>. s</w:t>
      </w:r>
      <w:r w:rsidRPr="00671FB9">
        <w:rPr>
          <w:noProof/>
        </w:rPr>
        <w:t>: http://www.php-fig.org/psr/psr-6/</w:t>
      </w:r>
    </w:p>
    <w:p w14:paraId="27ED2A5C" w14:textId="60867328" w:rsidR="00671FB9" w:rsidRPr="00671FB9" w:rsidRDefault="00671FB9" w:rsidP="00671FB9">
      <w:pPr>
        <w:widowControl w:val="0"/>
        <w:autoSpaceDE w:val="0"/>
        <w:autoSpaceDN w:val="0"/>
        <w:adjustRightInd w:val="0"/>
        <w:spacing w:after="240"/>
        <w:rPr>
          <w:noProof/>
        </w:rPr>
      </w:pPr>
      <w:r w:rsidRPr="00671FB9">
        <w:rPr>
          <w:noProof/>
        </w:rPr>
        <w:t xml:space="preserve">Redis (no date) </w:t>
      </w:r>
      <w:r w:rsidRPr="00671FB9">
        <w:rPr>
          <w:i/>
          <w:iCs/>
          <w:noProof/>
        </w:rPr>
        <w:t>Using Redis as an LRU cache – Redis</w:t>
      </w:r>
      <w:r w:rsidRPr="00671FB9">
        <w:rPr>
          <w:noProof/>
        </w:rPr>
        <w:t xml:space="preserve">. </w:t>
      </w:r>
      <w:r w:rsidR="00E609D2" w:rsidRPr="00C90FCE">
        <w:rPr>
          <w:rFonts w:cstheme="minorHAnsi"/>
          <w:color w:val="222222"/>
          <w:shd w:val="clear" w:color="auto" w:fill="FFFFFF"/>
        </w:rPr>
        <w:t xml:space="preserve">Preuzeto </w:t>
      </w:r>
      <w:r w:rsidR="00E609D2">
        <w:rPr>
          <w:rFonts w:cstheme="minorHAnsi"/>
          <w:color w:val="222222"/>
          <w:shd w:val="clear" w:color="auto" w:fill="FFFFFF"/>
        </w:rPr>
        <w:t>20</w:t>
      </w:r>
      <w:r w:rsidR="00E609D2" w:rsidRPr="00C90FCE">
        <w:rPr>
          <w:rFonts w:cstheme="minorHAnsi"/>
          <w:color w:val="222222"/>
          <w:shd w:val="clear" w:color="auto" w:fill="FFFFFF"/>
        </w:rPr>
        <w:t xml:space="preserve">. </w:t>
      </w:r>
      <w:r w:rsidR="00E609D2">
        <w:rPr>
          <w:rFonts w:cstheme="minorHAnsi"/>
          <w:color w:val="222222"/>
          <w:shd w:val="clear" w:color="auto" w:fill="FFFFFF"/>
        </w:rPr>
        <w:t>kolovoza 2017</w:t>
      </w:r>
      <w:r w:rsidR="00E609D2" w:rsidRPr="00C90FCE">
        <w:rPr>
          <w:rFonts w:cstheme="minorHAnsi"/>
          <w:color w:val="222222"/>
          <w:shd w:val="clear" w:color="auto" w:fill="FFFFFF"/>
        </w:rPr>
        <w:t>. s</w:t>
      </w:r>
      <w:r w:rsidRPr="00671FB9">
        <w:rPr>
          <w:noProof/>
        </w:rPr>
        <w:t>: https://redis.io/topics/lru-cache</w:t>
      </w:r>
    </w:p>
    <w:p w14:paraId="507EC963" w14:textId="785A0DF1" w:rsidR="00671FB9" w:rsidRPr="00671FB9" w:rsidRDefault="00671FB9" w:rsidP="00671FB9">
      <w:pPr>
        <w:widowControl w:val="0"/>
        <w:autoSpaceDE w:val="0"/>
        <w:autoSpaceDN w:val="0"/>
        <w:adjustRightInd w:val="0"/>
        <w:spacing w:after="240"/>
        <w:rPr>
          <w:noProof/>
        </w:rPr>
      </w:pPr>
      <w:r w:rsidRPr="00671FB9">
        <w:rPr>
          <w:noProof/>
        </w:rPr>
        <w:t xml:space="preserve">Richardson, C. (2017) </w:t>
      </w:r>
      <w:r w:rsidRPr="00671FB9">
        <w:rPr>
          <w:i/>
          <w:iCs/>
          <w:noProof/>
        </w:rPr>
        <w:t>Microservice Architecture pattern</w:t>
      </w:r>
      <w:r w:rsidRPr="00671FB9">
        <w:rPr>
          <w:noProof/>
        </w:rPr>
        <w:t xml:space="preserve">. </w:t>
      </w:r>
      <w:r w:rsidR="00BB3403" w:rsidRPr="00C90FCE">
        <w:rPr>
          <w:rFonts w:cstheme="minorHAnsi"/>
          <w:color w:val="222222"/>
          <w:shd w:val="clear" w:color="auto" w:fill="FFFFFF"/>
        </w:rPr>
        <w:t xml:space="preserve">Preuzeto </w:t>
      </w:r>
      <w:r w:rsidR="00BB3403">
        <w:rPr>
          <w:rFonts w:cstheme="minorHAnsi"/>
          <w:color w:val="222222"/>
          <w:shd w:val="clear" w:color="auto" w:fill="FFFFFF"/>
        </w:rPr>
        <w:t>20</w:t>
      </w:r>
      <w:r w:rsidR="00BB3403" w:rsidRPr="00C90FCE">
        <w:rPr>
          <w:rFonts w:cstheme="minorHAnsi"/>
          <w:color w:val="222222"/>
          <w:shd w:val="clear" w:color="auto" w:fill="FFFFFF"/>
        </w:rPr>
        <w:t xml:space="preserve">. </w:t>
      </w:r>
      <w:r w:rsidR="00BB3403">
        <w:rPr>
          <w:rFonts w:cstheme="minorHAnsi"/>
          <w:color w:val="222222"/>
          <w:shd w:val="clear" w:color="auto" w:fill="FFFFFF"/>
        </w:rPr>
        <w:t>kolovoza 2017</w:t>
      </w:r>
      <w:r w:rsidR="00BB3403" w:rsidRPr="00C90FCE">
        <w:rPr>
          <w:rFonts w:cstheme="minorHAnsi"/>
          <w:color w:val="222222"/>
          <w:shd w:val="clear" w:color="auto" w:fill="FFFFFF"/>
        </w:rPr>
        <w:t>. s</w:t>
      </w:r>
      <w:r w:rsidRPr="00671FB9">
        <w:rPr>
          <w:noProof/>
        </w:rPr>
        <w:t>: http://microservices.io/patterns/microservices.html</w:t>
      </w:r>
    </w:p>
    <w:p w14:paraId="2B00BD1F" w14:textId="0B2A46AA" w:rsidR="00671FB9" w:rsidRPr="00671FB9" w:rsidRDefault="00671FB9" w:rsidP="00671FB9">
      <w:pPr>
        <w:widowControl w:val="0"/>
        <w:autoSpaceDE w:val="0"/>
        <w:autoSpaceDN w:val="0"/>
        <w:adjustRightInd w:val="0"/>
        <w:spacing w:after="240"/>
        <w:rPr>
          <w:noProof/>
        </w:rPr>
      </w:pPr>
      <w:r w:rsidRPr="00671FB9">
        <w:rPr>
          <w:noProof/>
        </w:rPr>
        <w:t xml:space="preserve">Shellhammer, A. (2017) </w:t>
      </w:r>
      <w:r w:rsidRPr="00671FB9">
        <w:rPr>
          <w:i/>
          <w:iCs/>
          <w:noProof/>
        </w:rPr>
        <w:t>The need for mobile speed: How mobile latency impacts publisher revenue</w:t>
      </w:r>
      <w:r w:rsidRPr="00671FB9">
        <w:rPr>
          <w:noProof/>
        </w:rPr>
        <w:t xml:space="preserve">. </w:t>
      </w:r>
      <w:r w:rsidR="00B77AB4" w:rsidRPr="00C90FCE">
        <w:rPr>
          <w:rFonts w:cstheme="minorHAnsi"/>
          <w:color w:val="222222"/>
          <w:shd w:val="clear" w:color="auto" w:fill="FFFFFF"/>
        </w:rPr>
        <w:t xml:space="preserve">Preuzeto </w:t>
      </w:r>
      <w:r w:rsidR="00B77AB4">
        <w:rPr>
          <w:rFonts w:cstheme="minorHAnsi"/>
          <w:color w:val="222222"/>
          <w:shd w:val="clear" w:color="auto" w:fill="FFFFFF"/>
        </w:rPr>
        <w:t>20</w:t>
      </w:r>
      <w:r w:rsidR="00B77AB4" w:rsidRPr="00C90FCE">
        <w:rPr>
          <w:rFonts w:cstheme="minorHAnsi"/>
          <w:color w:val="222222"/>
          <w:shd w:val="clear" w:color="auto" w:fill="FFFFFF"/>
        </w:rPr>
        <w:t xml:space="preserve">. </w:t>
      </w:r>
      <w:r w:rsidR="00B77AB4">
        <w:rPr>
          <w:rFonts w:cstheme="minorHAnsi"/>
          <w:color w:val="222222"/>
          <w:shd w:val="clear" w:color="auto" w:fill="FFFFFF"/>
        </w:rPr>
        <w:t>kolovoza 2017</w:t>
      </w:r>
      <w:r w:rsidR="00B77AB4" w:rsidRPr="00C90FCE">
        <w:rPr>
          <w:rFonts w:cstheme="minorHAnsi"/>
          <w:color w:val="222222"/>
          <w:shd w:val="clear" w:color="auto" w:fill="FFFFFF"/>
        </w:rPr>
        <w:t>. s</w:t>
      </w:r>
      <w:r w:rsidRPr="00671FB9">
        <w:rPr>
          <w:noProof/>
        </w:rPr>
        <w:t>: https://www.doubleclickbygoogle.com/articles/mobile-speed-matters/</w:t>
      </w:r>
    </w:p>
    <w:p w14:paraId="56642627" w14:textId="2CF28417" w:rsidR="00671FB9" w:rsidRPr="00671FB9" w:rsidRDefault="00671FB9" w:rsidP="00671FB9">
      <w:pPr>
        <w:widowControl w:val="0"/>
        <w:autoSpaceDE w:val="0"/>
        <w:autoSpaceDN w:val="0"/>
        <w:adjustRightInd w:val="0"/>
        <w:spacing w:after="240"/>
        <w:rPr>
          <w:noProof/>
        </w:rPr>
      </w:pPr>
      <w:r w:rsidRPr="00671FB9">
        <w:rPr>
          <w:noProof/>
        </w:rPr>
        <w:t xml:space="preserve">SimilarTech (2017) </w:t>
      </w:r>
      <w:r w:rsidRPr="00671FB9">
        <w:rPr>
          <w:i/>
          <w:iCs/>
          <w:noProof/>
        </w:rPr>
        <w:t>PHP Market Share and Web Usage Statistics</w:t>
      </w:r>
      <w:r w:rsidRPr="00671FB9">
        <w:rPr>
          <w:noProof/>
        </w:rPr>
        <w:t xml:space="preserve">. </w:t>
      </w:r>
      <w:r w:rsidR="00310513" w:rsidRPr="00C90FCE">
        <w:rPr>
          <w:rFonts w:cstheme="minorHAnsi"/>
          <w:color w:val="222222"/>
          <w:shd w:val="clear" w:color="auto" w:fill="FFFFFF"/>
        </w:rPr>
        <w:t xml:space="preserve">Preuzeto </w:t>
      </w:r>
      <w:r w:rsidR="00310513">
        <w:rPr>
          <w:rFonts w:cstheme="minorHAnsi"/>
          <w:color w:val="222222"/>
          <w:shd w:val="clear" w:color="auto" w:fill="FFFFFF"/>
        </w:rPr>
        <w:t>20</w:t>
      </w:r>
      <w:r w:rsidR="00310513" w:rsidRPr="00C90FCE">
        <w:rPr>
          <w:rFonts w:cstheme="minorHAnsi"/>
          <w:color w:val="222222"/>
          <w:shd w:val="clear" w:color="auto" w:fill="FFFFFF"/>
        </w:rPr>
        <w:t xml:space="preserve">. </w:t>
      </w:r>
      <w:r w:rsidR="00310513">
        <w:rPr>
          <w:rFonts w:cstheme="minorHAnsi"/>
          <w:color w:val="222222"/>
          <w:shd w:val="clear" w:color="auto" w:fill="FFFFFF"/>
        </w:rPr>
        <w:t>kolovoza 2017</w:t>
      </w:r>
      <w:r w:rsidR="00310513" w:rsidRPr="00C90FCE">
        <w:rPr>
          <w:rFonts w:cstheme="minorHAnsi"/>
          <w:color w:val="222222"/>
          <w:shd w:val="clear" w:color="auto" w:fill="FFFFFF"/>
        </w:rPr>
        <w:t>. s</w:t>
      </w:r>
      <w:r w:rsidRPr="00671FB9">
        <w:rPr>
          <w:noProof/>
        </w:rPr>
        <w:t>: https://www.similartech.com/technologies/php</w:t>
      </w:r>
    </w:p>
    <w:p w14:paraId="5B18827A" w14:textId="0D157345" w:rsidR="00671FB9" w:rsidRPr="00671FB9" w:rsidRDefault="00671FB9" w:rsidP="00671FB9">
      <w:pPr>
        <w:widowControl w:val="0"/>
        <w:autoSpaceDE w:val="0"/>
        <w:autoSpaceDN w:val="0"/>
        <w:adjustRightInd w:val="0"/>
        <w:spacing w:after="240"/>
        <w:rPr>
          <w:noProof/>
        </w:rPr>
      </w:pPr>
      <w:r w:rsidRPr="00671FB9">
        <w:rPr>
          <w:noProof/>
        </w:rPr>
        <w:t xml:space="preserve">Souders, S. (2007) </w:t>
      </w:r>
      <w:r w:rsidRPr="00671FB9">
        <w:rPr>
          <w:i/>
          <w:iCs/>
          <w:noProof/>
        </w:rPr>
        <w:t>14 Rules for Faster-Loading Web Sites</w:t>
      </w:r>
      <w:r w:rsidRPr="00671FB9">
        <w:rPr>
          <w:noProof/>
        </w:rPr>
        <w:t xml:space="preserve">. </w:t>
      </w:r>
      <w:r w:rsidR="003E7EB4" w:rsidRPr="00C90FCE">
        <w:rPr>
          <w:rFonts w:cstheme="minorHAnsi"/>
          <w:color w:val="222222"/>
          <w:shd w:val="clear" w:color="auto" w:fill="FFFFFF"/>
        </w:rPr>
        <w:t xml:space="preserve">Preuzeto </w:t>
      </w:r>
      <w:r w:rsidR="003E7EB4">
        <w:rPr>
          <w:rFonts w:cstheme="minorHAnsi"/>
          <w:color w:val="222222"/>
          <w:shd w:val="clear" w:color="auto" w:fill="FFFFFF"/>
        </w:rPr>
        <w:t>20</w:t>
      </w:r>
      <w:r w:rsidR="003E7EB4" w:rsidRPr="00C90FCE">
        <w:rPr>
          <w:rFonts w:cstheme="minorHAnsi"/>
          <w:color w:val="222222"/>
          <w:shd w:val="clear" w:color="auto" w:fill="FFFFFF"/>
        </w:rPr>
        <w:t xml:space="preserve">. </w:t>
      </w:r>
      <w:r w:rsidR="003E7EB4">
        <w:rPr>
          <w:rFonts w:cstheme="minorHAnsi"/>
          <w:color w:val="222222"/>
          <w:shd w:val="clear" w:color="auto" w:fill="FFFFFF"/>
        </w:rPr>
        <w:t>kolovoza 2017</w:t>
      </w:r>
      <w:r w:rsidR="003E7EB4" w:rsidRPr="00C90FCE">
        <w:rPr>
          <w:rFonts w:cstheme="minorHAnsi"/>
          <w:color w:val="222222"/>
          <w:shd w:val="clear" w:color="auto" w:fill="FFFFFF"/>
        </w:rPr>
        <w:t>. s</w:t>
      </w:r>
      <w:r w:rsidRPr="00671FB9">
        <w:rPr>
          <w:noProof/>
        </w:rPr>
        <w:t>: http://stevesouders.com/hpws/</w:t>
      </w:r>
    </w:p>
    <w:p w14:paraId="56527A21" w14:textId="54B8C096" w:rsidR="00671FB9" w:rsidRPr="00671FB9" w:rsidRDefault="00671FB9" w:rsidP="00671FB9">
      <w:pPr>
        <w:widowControl w:val="0"/>
        <w:autoSpaceDE w:val="0"/>
        <w:autoSpaceDN w:val="0"/>
        <w:adjustRightInd w:val="0"/>
        <w:spacing w:after="240"/>
        <w:rPr>
          <w:noProof/>
        </w:rPr>
      </w:pPr>
      <w:r w:rsidRPr="00671FB9">
        <w:rPr>
          <w:noProof/>
        </w:rPr>
        <w:t xml:space="preserve">Stackify (2017) </w:t>
      </w:r>
      <w:r w:rsidRPr="00671FB9">
        <w:rPr>
          <w:i/>
          <w:iCs/>
          <w:noProof/>
        </w:rPr>
        <w:t>Trendiest and Most Popular Programming Languages in 2017</w:t>
      </w:r>
      <w:r w:rsidRPr="00671FB9">
        <w:rPr>
          <w:noProof/>
        </w:rPr>
        <w:t xml:space="preserve">. </w:t>
      </w:r>
      <w:r w:rsidR="00B9243D" w:rsidRPr="00C90FCE">
        <w:rPr>
          <w:rFonts w:cstheme="minorHAnsi"/>
          <w:color w:val="222222"/>
          <w:shd w:val="clear" w:color="auto" w:fill="FFFFFF"/>
        </w:rPr>
        <w:t xml:space="preserve">Preuzeto </w:t>
      </w:r>
      <w:r w:rsidR="00B9243D">
        <w:rPr>
          <w:rFonts w:cstheme="minorHAnsi"/>
          <w:color w:val="222222"/>
          <w:shd w:val="clear" w:color="auto" w:fill="FFFFFF"/>
        </w:rPr>
        <w:t>20</w:t>
      </w:r>
      <w:r w:rsidR="00B9243D" w:rsidRPr="00C90FCE">
        <w:rPr>
          <w:rFonts w:cstheme="minorHAnsi"/>
          <w:color w:val="222222"/>
          <w:shd w:val="clear" w:color="auto" w:fill="FFFFFF"/>
        </w:rPr>
        <w:t xml:space="preserve">. </w:t>
      </w:r>
      <w:r w:rsidR="00B9243D">
        <w:rPr>
          <w:rFonts w:cstheme="minorHAnsi"/>
          <w:color w:val="222222"/>
          <w:shd w:val="clear" w:color="auto" w:fill="FFFFFF"/>
        </w:rPr>
        <w:t>kolovoza 2017</w:t>
      </w:r>
      <w:r w:rsidR="00B9243D" w:rsidRPr="00C90FCE">
        <w:rPr>
          <w:rFonts w:cstheme="minorHAnsi"/>
          <w:color w:val="222222"/>
          <w:shd w:val="clear" w:color="auto" w:fill="FFFFFF"/>
        </w:rPr>
        <w:t>. s</w:t>
      </w:r>
      <w:r w:rsidRPr="00671FB9">
        <w:rPr>
          <w:noProof/>
        </w:rPr>
        <w:t>: https://stackify.com/trendiest-programming-languages-hottest-sought-programming-languages-2017/</w:t>
      </w:r>
    </w:p>
    <w:p w14:paraId="35242ED6" w14:textId="750AC616" w:rsidR="00671FB9" w:rsidRPr="00671FB9" w:rsidRDefault="00671FB9" w:rsidP="00671FB9">
      <w:pPr>
        <w:widowControl w:val="0"/>
        <w:autoSpaceDE w:val="0"/>
        <w:autoSpaceDN w:val="0"/>
        <w:adjustRightInd w:val="0"/>
        <w:spacing w:after="240"/>
        <w:rPr>
          <w:noProof/>
        </w:rPr>
      </w:pPr>
      <w:r w:rsidRPr="00671FB9">
        <w:rPr>
          <w:noProof/>
        </w:rPr>
        <w:t xml:space="preserve">Stogov, D. and Suraski, Z. (2014) </w:t>
      </w:r>
      <w:r w:rsidRPr="00671FB9">
        <w:rPr>
          <w:i/>
          <w:iCs/>
          <w:noProof/>
        </w:rPr>
        <w:t>PHP RFC: Move the phpng branch into master</w:t>
      </w:r>
      <w:r w:rsidRPr="00671FB9">
        <w:rPr>
          <w:noProof/>
        </w:rPr>
        <w:t xml:space="preserve">. </w:t>
      </w:r>
      <w:r w:rsidR="00DA71D7" w:rsidRPr="00C90FCE">
        <w:rPr>
          <w:rFonts w:cstheme="minorHAnsi"/>
          <w:color w:val="222222"/>
          <w:shd w:val="clear" w:color="auto" w:fill="FFFFFF"/>
        </w:rPr>
        <w:t xml:space="preserve">Preuzeto </w:t>
      </w:r>
      <w:r w:rsidR="00DA71D7">
        <w:rPr>
          <w:rFonts w:cstheme="minorHAnsi"/>
          <w:color w:val="222222"/>
          <w:shd w:val="clear" w:color="auto" w:fill="FFFFFF"/>
        </w:rPr>
        <w:t>20</w:t>
      </w:r>
      <w:r w:rsidR="00DA71D7" w:rsidRPr="00C90FCE">
        <w:rPr>
          <w:rFonts w:cstheme="minorHAnsi"/>
          <w:color w:val="222222"/>
          <w:shd w:val="clear" w:color="auto" w:fill="FFFFFF"/>
        </w:rPr>
        <w:t xml:space="preserve">. </w:t>
      </w:r>
      <w:r w:rsidR="00DA71D7">
        <w:rPr>
          <w:rFonts w:cstheme="minorHAnsi"/>
          <w:color w:val="222222"/>
          <w:shd w:val="clear" w:color="auto" w:fill="FFFFFF"/>
        </w:rPr>
        <w:t>kolovoza 2017</w:t>
      </w:r>
      <w:r w:rsidR="00DA71D7" w:rsidRPr="00C90FCE">
        <w:rPr>
          <w:rFonts w:cstheme="minorHAnsi"/>
          <w:color w:val="222222"/>
          <w:shd w:val="clear" w:color="auto" w:fill="FFFFFF"/>
        </w:rPr>
        <w:t>. s</w:t>
      </w:r>
      <w:r w:rsidRPr="00671FB9">
        <w:rPr>
          <w:noProof/>
        </w:rPr>
        <w:t>: https://wiki.php.net/rfc/phpng</w:t>
      </w:r>
    </w:p>
    <w:p w14:paraId="4825A255" w14:textId="1D9C3243" w:rsidR="00671FB9" w:rsidRPr="00671FB9" w:rsidRDefault="00671FB9" w:rsidP="00671FB9">
      <w:pPr>
        <w:widowControl w:val="0"/>
        <w:autoSpaceDE w:val="0"/>
        <w:autoSpaceDN w:val="0"/>
        <w:adjustRightInd w:val="0"/>
        <w:spacing w:after="240"/>
        <w:rPr>
          <w:noProof/>
        </w:rPr>
      </w:pPr>
      <w:r w:rsidRPr="00671FB9">
        <w:rPr>
          <w:noProof/>
        </w:rPr>
        <w:t xml:space="preserve">Sturgeon, P. (2014) </w:t>
      </w:r>
      <w:r w:rsidRPr="00671FB9">
        <w:rPr>
          <w:i/>
          <w:iCs/>
          <w:noProof/>
        </w:rPr>
        <w:t>The Neverending Muppet Debate of PHP 6 v PHP 7 | Phil Sturgeon</w:t>
      </w:r>
      <w:r w:rsidRPr="00671FB9">
        <w:rPr>
          <w:noProof/>
        </w:rPr>
        <w:t xml:space="preserve">. </w:t>
      </w:r>
      <w:r w:rsidR="00B65BB8" w:rsidRPr="00C90FCE">
        <w:rPr>
          <w:rFonts w:cstheme="minorHAnsi"/>
          <w:color w:val="222222"/>
          <w:shd w:val="clear" w:color="auto" w:fill="FFFFFF"/>
        </w:rPr>
        <w:t xml:space="preserve">Preuzeto </w:t>
      </w:r>
      <w:r w:rsidR="00B65BB8">
        <w:rPr>
          <w:rFonts w:cstheme="minorHAnsi"/>
          <w:color w:val="222222"/>
          <w:shd w:val="clear" w:color="auto" w:fill="FFFFFF"/>
        </w:rPr>
        <w:t>20</w:t>
      </w:r>
      <w:r w:rsidR="00B65BB8" w:rsidRPr="00C90FCE">
        <w:rPr>
          <w:rFonts w:cstheme="minorHAnsi"/>
          <w:color w:val="222222"/>
          <w:shd w:val="clear" w:color="auto" w:fill="FFFFFF"/>
        </w:rPr>
        <w:t xml:space="preserve">. </w:t>
      </w:r>
      <w:r w:rsidR="00B65BB8">
        <w:rPr>
          <w:rFonts w:cstheme="minorHAnsi"/>
          <w:color w:val="222222"/>
          <w:shd w:val="clear" w:color="auto" w:fill="FFFFFF"/>
        </w:rPr>
        <w:t>kolovoza 2017</w:t>
      </w:r>
      <w:r w:rsidR="00B65BB8" w:rsidRPr="00C90FCE">
        <w:rPr>
          <w:rFonts w:cstheme="minorHAnsi"/>
          <w:color w:val="222222"/>
          <w:shd w:val="clear" w:color="auto" w:fill="FFFFFF"/>
        </w:rPr>
        <w:t>. s</w:t>
      </w:r>
      <w:r w:rsidRPr="00671FB9">
        <w:rPr>
          <w:noProof/>
        </w:rPr>
        <w:t>: https://philsturgeon.uk/php/2014/07/23/neverending-muppet-debate-of-php-6-v-php-7/</w:t>
      </w:r>
    </w:p>
    <w:p w14:paraId="66D16181" w14:textId="40DD0AAB" w:rsidR="00671FB9" w:rsidRPr="00671FB9" w:rsidRDefault="00671FB9" w:rsidP="00671FB9">
      <w:pPr>
        <w:widowControl w:val="0"/>
        <w:autoSpaceDE w:val="0"/>
        <w:autoSpaceDN w:val="0"/>
        <w:adjustRightInd w:val="0"/>
        <w:spacing w:after="240"/>
        <w:rPr>
          <w:noProof/>
        </w:rPr>
      </w:pPr>
      <w:r w:rsidRPr="00671FB9">
        <w:rPr>
          <w:noProof/>
        </w:rPr>
        <w:t xml:space="preserve">The PHP Group (2017a) </w:t>
      </w:r>
      <w:r w:rsidRPr="00671FB9">
        <w:rPr>
          <w:i/>
          <w:iCs/>
          <w:noProof/>
        </w:rPr>
        <w:t>History of PHP and Related Projects</w:t>
      </w:r>
      <w:r w:rsidRPr="00671FB9">
        <w:rPr>
          <w:noProof/>
        </w:rPr>
        <w:t xml:space="preserve">. </w:t>
      </w:r>
      <w:r w:rsidR="00D918C9" w:rsidRPr="00C90FCE">
        <w:rPr>
          <w:rFonts w:cstheme="minorHAnsi"/>
          <w:color w:val="222222"/>
          <w:shd w:val="clear" w:color="auto" w:fill="FFFFFF"/>
        </w:rPr>
        <w:t xml:space="preserve">Preuzeto </w:t>
      </w:r>
      <w:r w:rsidR="00D918C9">
        <w:rPr>
          <w:rFonts w:cstheme="minorHAnsi"/>
          <w:color w:val="222222"/>
          <w:shd w:val="clear" w:color="auto" w:fill="FFFFFF"/>
        </w:rPr>
        <w:t>20</w:t>
      </w:r>
      <w:r w:rsidR="00D918C9" w:rsidRPr="00C90FCE">
        <w:rPr>
          <w:rFonts w:cstheme="minorHAnsi"/>
          <w:color w:val="222222"/>
          <w:shd w:val="clear" w:color="auto" w:fill="FFFFFF"/>
        </w:rPr>
        <w:t xml:space="preserve">. </w:t>
      </w:r>
      <w:r w:rsidR="00D918C9">
        <w:rPr>
          <w:rFonts w:cstheme="minorHAnsi"/>
          <w:color w:val="222222"/>
          <w:shd w:val="clear" w:color="auto" w:fill="FFFFFF"/>
        </w:rPr>
        <w:t>kolovoza 2017</w:t>
      </w:r>
      <w:r w:rsidR="00D918C9" w:rsidRPr="00C90FCE">
        <w:rPr>
          <w:rFonts w:cstheme="minorHAnsi"/>
          <w:color w:val="222222"/>
          <w:shd w:val="clear" w:color="auto" w:fill="FFFFFF"/>
        </w:rPr>
        <w:t>. s</w:t>
      </w:r>
      <w:r w:rsidRPr="00671FB9">
        <w:rPr>
          <w:noProof/>
        </w:rPr>
        <w:t>: http://php.net/manual/en/history.php.php</w:t>
      </w:r>
    </w:p>
    <w:p w14:paraId="09968EC6" w14:textId="3A03CFF5" w:rsidR="00671FB9" w:rsidRPr="00671FB9" w:rsidRDefault="00671FB9" w:rsidP="00671FB9">
      <w:pPr>
        <w:widowControl w:val="0"/>
        <w:autoSpaceDE w:val="0"/>
        <w:autoSpaceDN w:val="0"/>
        <w:adjustRightInd w:val="0"/>
        <w:spacing w:after="240"/>
        <w:rPr>
          <w:noProof/>
        </w:rPr>
      </w:pPr>
      <w:r w:rsidRPr="00671FB9">
        <w:rPr>
          <w:noProof/>
        </w:rPr>
        <w:t xml:space="preserve">The PHP Group (2017b) </w:t>
      </w:r>
      <w:r w:rsidRPr="00671FB9">
        <w:rPr>
          <w:i/>
          <w:iCs/>
          <w:noProof/>
        </w:rPr>
        <w:t>PHP: Supported Versions</w:t>
      </w:r>
      <w:r w:rsidRPr="00671FB9">
        <w:rPr>
          <w:noProof/>
        </w:rPr>
        <w:t xml:space="preserve">. </w:t>
      </w:r>
      <w:r w:rsidR="000F38B6" w:rsidRPr="00C90FCE">
        <w:rPr>
          <w:rFonts w:cstheme="minorHAnsi"/>
          <w:color w:val="222222"/>
          <w:shd w:val="clear" w:color="auto" w:fill="FFFFFF"/>
        </w:rPr>
        <w:t xml:space="preserve">Preuzeto </w:t>
      </w:r>
      <w:r w:rsidR="000F38B6">
        <w:rPr>
          <w:rFonts w:cstheme="minorHAnsi"/>
          <w:color w:val="222222"/>
          <w:shd w:val="clear" w:color="auto" w:fill="FFFFFF"/>
        </w:rPr>
        <w:t>20</w:t>
      </w:r>
      <w:r w:rsidR="000F38B6" w:rsidRPr="00C90FCE">
        <w:rPr>
          <w:rFonts w:cstheme="minorHAnsi"/>
          <w:color w:val="222222"/>
          <w:shd w:val="clear" w:color="auto" w:fill="FFFFFF"/>
        </w:rPr>
        <w:t xml:space="preserve">. </w:t>
      </w:r>
      <w:r w:rsidR="000F38B6">
        <w:rPr>
          <w:rFonts w:cstheme="minorHAnsi"/>
          <w:color w:val="222222"/>
          <w:shd w:val="clear" w:color="auto" w:fill="FFFFFF"/>
        </w:rPr>
        <w:t>kolovoza 2017</w:t>
      </w:r>
      <w:r w:rsidR="000F38B6" w:rsidRPr="00C90FCE">
        <w:rPr>
          <w:rFonts w:cstheme="minorHAnsi"/>
          <w:color w:val="222222"/>
          <w:shd w:val="clear" w:color="auto" w:fill="FFFFFF"/>
        </w:rPr>
        <w:t>. s</w:t>
      </w:r>
      <w:r w:rsidRPr="00671FB9">
        <w:rPr>
          <w:noProof/>
        </w:rPr>
        <w:t>: http://php.net/supported-versions.php</w:t>
      </w:r>
    </w:p>
    <w:p w14:paraId="6FEFED89" w14:textId="489ACBC8" w:rsidR="00671FB9" w:rsidRPr="00671FB9" w:rsidRDefault="00671FB9" w:rsidP="00671FB9">
      <w:pPr>
        <w:widowControl w:val="0"/>
        <w:autoSpaceDE w:val="0"/>
        <w:autoSpaceDN w:val="0"/>
        <w:adjustRightInd w:val="0"/>
        <w:spacing w:after="240"/>
        <w:rPr>
          <w:noProof/>
        </w:rPr>
      </w:pPr>
      <w:r w:rsidRPr="00671FB9">
        <w:rPr>
          <w:noProof/>
        </w:rPr>
        <w:t xml:space="preserve">The PHP Group (2017c) </w:t>
      </w:r>
      <w:r w:rsidRPr="00671FB9">
        <w:rPr>
          <w:i/>
          <w:iCs/>
          <w:noProof/>
        </w:rPr>
        <w:t>PHP: Unsupported Branches</w:t>
      </w:r>
      <w:r w:rsidRPr="00671FB9">
        <w:rPr>
          <w:noProof/>
        </w:rPr>
        <w:t xml:space="preserve">. </w:t>
      </w:r>
      <w:r w:rsidR="002636BC" w:rsidRPr="00C90FCE">
        <w:rPr>
          <w:rFonts w:cstheme="minorHAnsi"/>
          <w:color w:val="222222"/>
          <w:shd w:val="clear" w:color="auto" w:fill="FFFFFF"/>
        </w:rPr>
        <w:t xml:space="preserve">Preuzeto </w:t>
      </w:r>
      <w:r w:rsidR="002636BC">
        <w:rPr>
          <w:rFonts w:cstheme="minorHAnsi"/>
          <w:color w:val="222222"/>
          <w:shd w:val="clear" w:color="auto" w:fill="FFFFFF"/>
        </w:rPr>
        <w:t>20</w:t>
      </w:r>
      <w:r w:rsidR="002636BC" w:rsidRPr="00C90FCE">
        <w:rPr>
          <w:rFonts w:cstheme="minorHAnsi"/>
          <w:color w:val="222222"/>
          <w:shd w:val="clear" w:color="auto" w:fill="FFFFFF"/>
        </w:rPr>
        <w:t xml:space="preserve">. </w:t>
      </w:r>
      <w:r w:rsidR="002636BC">
        <w:rPr>
          <w:rFonts w:cstheme="minorHAnsi"/>
          <w:color w:val="222222"/>
          <w:shd w:val="clear" w:color="auto" w:fill="FFFFFF"/>
        </w:rPr>
        <w:t>kolovoza 2017</w:t>
      </w:r>
      <w:r w:rsidR="002636BC" w:rsidRPr="00C90FCE">
        <w:rPr>
          <w:rFonts w:cstheme="minorHAnsi"/>
          <w:color w:val="222222"/>
          <w:shd w:val="clear" w:color="auto" w:fill="FFFFFF"/>
        </w:rPr>
        <w:t>. s</w:t>
      </w:r>
      <w:r w:rsidRPr="00671FB9">
        <w:rPr>
          <w:noProof/>
        </w:rPr>
        <w:t>: http://php.net/eol.php</w:t>
      </w:r>
    </w:p>
    <w:p w14:paraId="62789608" w14:textId="79B15942" w:rsidR="00671FB9" w:rsidRPr="00671FB9" w:rsidRDefault="00671FB9" w:rsidP="00671FB9">
      <w:pPr>
        <w:widowControl w:val="0"/>
        <w:autoSpaceDE w:val="0"/>
        <w:autoSpaceDN w:val="0"/>
        <w:adjustRightInd w:val="0"/>
        <w:spacing w:after="240"/>
        <w:rPr>
          <w:noProof/>
        </w:rPr>
      </w:pPr>
      <w:r w:rsidRPr="00671FB9">
        <w:rPr>
          <w:noProof/>
        </w:rPr>
        <w:t xml:space="preserve">TIOBE (2017) </w:t>
      </w:r>
      <w:r w:rsidRPr="00671FB9">
        <w:rPr>
          <w:i/>
          <w:iCs/>
          <w:noProof/>
        </w:rPr>
        <w:t>TIOBE Index | TIOBE - The Software Quality Company</w:t>
      </w:r>
      <w:r w:rsidRPr="00671FB9">
        <w:rPr>
          <w:noProof/>
        </w:rPr>
        <w:t xml:space="preserve">. </w:t>
      </w:r>
      <w:r w:rsidR="00561742" w:rsidRPr="00C90FCE">
        <w:rPr>
          <w:rFonts w:cstheme="minorHAnsi"/>
          <w:color w:val="222222"/>
          <w:shd w:val="clear" w:color="auto" w:fill="FFFFFF"/>
        </w:rPr>
        <w:t xml:space="preserve">Preuzeto </w:t>
      </w:r>
      <w:r w:rsidR="00561742">
        <w:rPr>
          <w:rFonts w:cstheme="minorHAnsi"/>
          <w:color w:val="222222"/>
          <w:shd w:val="clear" w:color="auto" w:fill="FFFFFF"/>
        </w:rPr>
        <w:t>20</w:t>
      </w:r>
      <w:r w:rsidR="00561742" w:rsidRPr="00C90FCE">
        <w:rPr>
          <w:rFonts w:cstheme="minorHAnsi"/>
          <w:color w:val="222222"/>
          <w:shd w:val="clear" w:color="auto" w:fill="FFFFFF"/>
        </w:rPr>
        <w:t xml:space="preserve">. </w:t>
      </w:r>
      <w:r w:rsidR="00561742">
        <w:rPr>
          <w:rFonts w:cstheme="minorHAnsi"/>
          <w:color w:val="222222"/>
          <w:shd w:val="clear" w:color="auto" w:fill="FFFFFF"/>
        </w:rPr>
        <w:t>kolovoza 2017</w:t>
      </w:r>
      <w:r w:rsidR="00561742" w:rsidRPr="00C90FCE">
        <w:rPr>
          <w:rFonts w:cstheme="minorHAnsi"/>
          <w:color w:val="222222"/>
          <w:shd w:val="clear" w:color="auto" w:fill="FFFFFF"/>
        </w:rPr>
        <w:t>. s</w:t>
      </w:r>
      <w:r w:rsidRPr="00671FB9">
        <w:rPr>
          <w:noProof/>
        </w:rPr>
        <w:t>: https://www.tiobe.com/tiobe-index/</w:t>
      </w:r>
    </w:p>
    <w:p w14:paraId="47209516" w14:textId="080E74BD" w:rsidR="00671FB9" w:rsidRPr="00671FB9" w:rsidRDefault="00671FB9" w:rsidP="00671FB9">
      <w:pPr>
        <w:widowControl w:val="0"/>
        <w:autoSpaceDE w:val="0"/>
        <w:autoSpaceDN w:val="0"/>
        <w:adjustRightInd w:val="0"/>
        <w:spacing w:after="240"/>
        <w:rPr>
          <w:noProof/>
        </w:rPr>
      </w:pPr>
      <w:r w:rsidRPr="00671FB9">
        <w:rPr>
          <w:noProof/>
        </w:rPr>
        <w:t xml:space="preserve">Trachtenberg, A. (2004) </w:t>
      </w:r>
      <w:r w:rsidRPr="00671FB9">
        <w:rPr>
          <w:i/>
          <w:iCs/>
          <w:noProof/>
        </w:rPr>
        <w:t>Upgrading to PHP 5</w:t>
      </w:r>
      <w:r w:rsidRPr="00671FB9">
        <w:rPr>
          <w:noProof/>
        </w:rPr>
        <w:t xml:space="preserve">. O’Reilly Media. </w:t>
      </w:r>
      <w:r w:rsidR="000863ED" w:rsidRPr="00C90FCE">
        <w:rPr>
          <w:rFonts w:cstheme="minorHAnsi"/>
          <w:color w:val="222222"/>
          <w:shd w:val="clear" w:color="auto" w:fill="FFFFFF"/>
        </w:rPr>
        <w:t xml:space="preserve">Preuzeto </w:t>
      </w:r>
      <w:r w:rsidR="000863ED">
        <w:rPr>
          <w:rFonts w:cstheme="minorHAnsi"/>
          <w:color w:val="222222"/>
          <w:shd w:val="clear" w:color="auto" w:fill="FFFFFF"/>
        </w:rPr>
        <w:t>20</w:t>
      </w:r>
      <w:r w:rsidR="000863ED" w:rsidRPr="00C90FCE">
        <w:rPr>
          <w:rFonts w:cstheme="minorHAnsi"/>
          <w:color w:val="222222"/>
          <w:shd w:val="clear" w:color="auto" w:fill="FFFFFF"/>
        </w:rPr>
        <w:t xml:space="preserve">. </w:t>
      </w:r>
      <w:r w:rsidR="000863ED">
        <w:rPr>
          <w:rFonts w:cstheme="minorHAnsi"/>
          <w:color w:val="222222"/>
          <w:shd w:val="clear" w:color="auto" w:fill="FFFFFF"/>
        </w:rPr>
        <w:t>kolovoza 2017</w:t>
      </w:r>
      <w:r w:rsidR="000863ED" w:rsidRPr="00C90FCE">
        <w:rPr>
          <w:rFonts w:cstheme="minorHAnsi"/>
          <w:color w:val="222222"/>
          <w:shd w:val="clear" w:color="auto" w:fill="FFFFFF"/>
        </w:rPr>
        <w:t>. s</w:t>
      </w:r>
      <w:r w:rsidRPr="00671FB9">
        <w:rPr>
          <w:noProof/>
        </w:rPr>
        <w:t>: http://shop.oreilly.com/product/9780596006365.do</w:t>
      </w:r>
    </w:p>
    <w:p w14:paraId="48044136" w14:textId="07A27D40" w:rsidR="00671FB9" w:rsidRPr="00671FB9" w:rsidRDefault="00671FB9" w:rsidP="00671FB9">
      <w:pPr>
        <w:widowControl w:val="0"/>
        <w:autoSpaceDE w:val="0"/>
        <w:autoSpaceDN w:val="0"/>
        <w:adjustRightInd w:val="0"/>
        <w:spacing w:after="240"/>
        <w:rPr>
          <w:noProof/>
        </w:rPr>
      </w:pPr>
      <w:r w:rsidRPr="00671FB9">
        <w:rPr>
          <w:noProof/>
        </w:rPr>
        <w:t xml:space="preserve">VPN Mentor (2017) </w:t>
      </w:r>
      <w:r w:rsidRPr="00671FB9">
        <w:rPr>
          <w:i/>
          <w:iCs/>
          <w:noProof/>
        </w:rPr>
        <w:t>Internet Trends 2017. Stats &amp; Facts in the U.S. and Worldwide</w:t>
      </w:r>
      <w:r w:rsidRPr="00671FB9">
        <w:rPr>
          <w:noProof/>
        </w:rPr>
        <w:t xml:space="preserve">. </w:t>
      </w:r>
      <w:r w:rsidR="00050908" w:rsidRPr="00C90FCE">
        <w:rPr>
          <w:rFonts w:cstheme="minorHAnsi"/>
          <w:color w:val="222222"/>
          <w:shd w:val="clear" w:color="auto" w:fill="FFFFFF"/>
        </w:rPr>
        <w:t xml:space="preserve">Preuzeto </w:t>
      </w:r>
      <w:r w:rsidR="00050908">
        <w:rPr>
          <w:rFonts w:cstheme="minorHAnsi"/>
          <w:color w:val="222222"/>
          <w:shd w:val="clear" w:color="auto" w:fill="FFFFFF"/>
        </w:rPr>
        <w:t>20</w:t>
      </w:r>
      <w:r w:rsidR="00050908" w:rsidRPr="00C90FCE">
        <w:rPr>
          <w:rFonts w:cstheme="minorHAnsi"/>
          <w:color w:val="222222"/>
          <w:shd w:val="clear" w:color="auto" w:fill="FFFFFF"/>
        </w:rPr>
        <w:t xml:space="preserve">. </w:t>
      </w:r>
      <w:r w:rsidR="00050908">
        <w:rPr>
          <w:rFonts w:cstheme="minorHAnsi"/>
          <w:color w:val="222222"/>
          <w:shd w:val="clear" w:color="auto" w:fill="FFFFFF"/>
        </w:rPr>
        <w:t>kolovoza 2017</w:t>
      </w:r>
      <w:r w:rsidR="00050908" w:rsidRPr="00C90FCE">
        <w:rPr>
          <w:rFonts w:cstheme="minorHAnsi"/>
          <w:color w:val="222222"/>
          <w:shd w:val="clear" w:color="auto" w:fill="FFFFFF"/>
        </w:rPr>
        <w:t>. s</w:t>
      </w:r>
      <w:r w:rsidRPr="00671FB9">
        <w:rPr>
          <w:noProof/>
        </w:rPr>
        <w:t>: https://www.vpnmentor.com/blog/vital-internet-trends/</w:t>
      </w:r>
    </w:p>
    <w:p w14:paraId="664694C0" w14:textId="3B5DB779" w:rsidR="00671FB9" w:rsidRPr="00671FB9" w:rsidRDefault="00671FB9" w:rsidP="00671FB9">
      <w:pPr>
        <w:widowControl w:val="0"/>
        <w:autoSpaceDE w:val="0"/>
        <w:autoSpaceDN w:val="0"/>
        <w:adjustRightInd w:val="0"/>
        <w:spacing w:after="240"/>
        <w:rPr>
          <w:noProof/>
        </w:rPr>
      </w:pPr>
      <w:r w:rsidRPr="00671FB9">
        <w:rPr>
          <w:noProof/>
        </w:rPr>
        <w:t xml:space="preserve">W3Techs (2017a) </w:t>
      </w:r>
      <w:r w:rsidRPr="00671FB9">
        <w:rPr>
          <w:i/>
          <w:iCs/>
          <w:noProof/>
        </w:rPr>
        <w:t>Historical trends in the usage of PHP version 5, August 2017</w:t>
      </w:r>
      <w:r w:rsidRPr="00671FB9">
        <w:rPr>
          <w:noProof/>
        </w:rPr>
        <w:t xml:space="preserve">. </w:t>
      </w:r>
      <w:r w:rsidR="002C0D78" w:rsidRPr="00C90FCE">
        <w:rPr>
          <w:rFonts w:cstheme="minorHAnsi"/>
          <w:color w:val="222222"/>
          <w:shd w:val="clear" w:color="auto" w:fill="FFFFFF"/>
        </w:rPr>
        <w:t xml:space="preserve">Preuzeto </w:t>
      </w:r>
      <w:r w:rsidR="002C0D78">
        <w:rPr>
          <w:rFonts w:cstheme="minorHAnsi"/>
          <w:color w:val="222222"/>
          <w:shd w:val="clear" w:color="auto" w:fill="FFFFFF"/>
        </w:rPr>
        <w:t>20</w:t>
      </w:r>
      <w:r w:rsidR="002C0D78" w:rsidRPr="00C90FCE">
        <w:rPr>
          <w:rFonts w:cstheme="minorHAnsi"/>
          <w:color w:val="222222"/>
          <w:shd w:val="clear" w:color="auto" w:fill="FFFFFF"/>
        </w:rPr>
        <w:t xml:space="preserve">. </w:t>
      </w:r>
      <w:r w:rsidR="002C0D78">
        <w:rPr>
          <w:rFonts w:cstheme="minorHAnsi"/>
          <w:color w:val="222222"/>
          <w:shd w:val="clear" w:color="auto" w:fill="FFFFFF"/>
        </w:rPr>
        <w:t>kolovoza 2017</w:t>
      </w:r>
      <w:r w:rsidR="002C0D78" w:rsidRPr="00C90FCE">
        <w:rPr>
          <w:rFonts w:cstheme="minorHAnsi"/>
          <w:color w:val="222222"/>
          <w:shd w:val="clear" w:color="auto" w:fill="FFFFFF"/>
        </w:rPr>
        <w:t>. s</w:t>
      </w:r>
      <w:r w:rsidRPr="00671FB9">
        <w:rPr>
          <w:noProof/>
        </w:rPr>
        <w:t>: https://w3techs.com/technologies/history_details/pl-php/5</w:t>
      </w:r>
    </w:p>
    <w:p w14:paraId="3CC56550" w14:textId="0DA741D8" w:rsidR="00671FB9" w:rsidRPr="00671FB9" w:rsidRDefault="00671FB9" w:rsidP="00671FB9">
      <w:pPr>
        <w:widowControl w:val="0"/>
        <w:autoSpaceDE w:val="0"/>
        <w:autoSpaceDN w:val="0"/>
        <w:adjustRightInd w:val="0"/>
        <w:spacing w:after="240"/>
        <w:rPr>
          <w:noProof/>
        </w:rPr>
      </w:pPr>
      <w:r w:rsidRPr="00671FB9">
        <w:rPr>
          <w:noProof/>
        </w:rPr>
        <w:lastRenderedPageBreak/>
        <w:t xml:space="preserve">W3Techs (2017b) </w:t>
      </w:r>
      <w:r w:rsidRPr="00671FB9">
        <w:rPr>
          <w:i/>
          <w:iCs/>
          <w:noProof/>
        </w:rPr>
        <w:t>Usage Statistics and Market Share of PHP for Websites, August 2017</w:t>
      </w:r>
      <w:r w:rsidRPr="00671FB9">
        <w:rPr>
          <w:noProof/>
        </w:rPr>
        <w:t xml:space="preserve">. </w:t>
      </w:r>
      <w:r w:rsidR="00B02C77" w:rsidRPr="00C90FCE">
        <w:rPr>
          <w:rFonts w:cstheme="minorHAnsi"/>
          <w:color w:val="222222"/>
          <w:shd w:val="clear" w:color="auto" w:fill="FFFFFF"/>
        </w:rPr>
        <w:t xml:space="preserve">Preuzeto </w:t>
      </w:r>
      <w:r w:rsidR="00B02C77">
        <w:rPr>
          <w:rFonts w:cstheme="minorHAnsi"/>
          <w:color w:val="222222"/>
          <w:shd w:val="clear" w:color="auto" w:fill="FFFFFF"/>
        </w:rPr>
        <w:t>20</w:t>
      </w:r>
      <w:r w:rsidR="00B02C77" w:rsidRPr="00C90FCE">
        <w:rPr>
          <w:rFonts w:cstheme="minorHAnsi"/>
          <w:color w:val="222222"/>
          <w:shd w:val="clear" w:color="auto" w:fill="FFFFFF"/>
        </w:rPr>
        <w:t xml:space="preserve">. </w:t>
      </w:r>
      <w:r w:rsidR="00B02C77">
        <w:rPr>
          <w:rFonts w:cstheme="minorHAnsi"/>
          <w:color w:val="222222"/>
          <w:shd w:val="clear" w:color="auto" w:fill="FFFFFF"/>
        </w:rPr>
        <w:t>kolovoza 2017</w:t>
      </w:r>
      <w:r w:rsidR="00B02C77" w:rsidRPr="00C90FCE">
        <w:rPr>
          <w:rFonts w:cstheme="minorHAnsi"/>
          <w:color w:val="222222"/>
          <w:shd w:val="clear" w:color="auto" w:fill="FFFFFF"/>
        </w:rPr>
        <w:t>. s</w:t>
      </w:r>
      <w:r w:rsidRPr="00671FB9">
        <w:rPr>
          <w:noProof/>
        </w:rPr>
        <w:t>: https://w3techs.com/technologies/details/pl-php/all/all</w:t>
      </w:r>
    </w:p>
    <w:p w14:paraId="7BCC868D" w14:textId="0D4EC5D0" w:rsidR="00671FB9" w:rsidRPr="00671FB9" w:rsidRDefault="00671FB9" w:rsidP="00671FB9">
      <w:pPr>
        <w:widowControl w:val="0"/>
        <w:autoSpaceDE w:val="0"/>
        <w:autoSpaceDN w:val="0"/>
        <w:adjustRightInd w:val="0"/>
        <w:spacing w:after="240"/>
        <w:rPr>
          <w:noProof/>
        </w:rPr>
      </w:pPr>
      <w:r w:rsidRPr="00671FB9">
        <w:rPr>
          <w:noProof/>
        </w:rPr>
        <w:t xml:space="preserve">W3Techs (2017c) </w:t>
      </w:r>
      <w:r w:rsidRPr="00671FB9">
        <w:rPr>
          <w:i/>
          <w:iCs/>
          <w:noProof/>
        </w:rPr>
        <w:t>Usage Statistics and Market Share of Server-side Programming Languages for Websites, August 2017</w:t>
      </w:r>
      <w:r w:rsidRPr="00671FB9">
        <w:rPr>
          <w:noProof/>
        </w:rPr>
        <w:t xml:space="preserve">. </w:t>
      </w:r>
      <w:r w:rsidR="00EB575C" w:rsidRPr="00C90FCE">
        <w:rPr>
          <w:rFonts w:cstheme="minorHAnsi"/>
          <w:color w:val="222222"/>
          <w:shd w:val="clear" w:color="auto" w:fill="FFFFFF"/>
        </w:rPr>
        <w:t xml:space="preserve">Preuzeto </w:t>
      </w:r>
      <w:r w:rsidR="00EB575C">
        <w:rPr>
          <w:rFonts w:cstheme="minorHAnsi"/>
          <w:color w:val="222222"/>
          <w:shd w:val="clear" w:color="auto" w:fill="FFFFFF"/>
        </w:rPr>
        <w:t>20</w:t>
      </w:r>
      <w:r w:rsidR="00EB575C" w:rsidRPr="00C90FCE">
        <w:rPr>
          <w:rFonts w:cstheme="minorHAnsi"/>
          <w:color w:val="222222"/>
          <w:shd w:val="clear" w:color="auto" w:fill="FFFFFF"/>
        </w:rPr>
        <w:t xml:space="preserve">. </w:t>
      </w:r>
      <w:r w:rsidR="00EB575C">
        <w:rPr>
          <w:rFonts w:cstheme="minorHAnsi"/>
          <w:color w:val="222222"/>
          <w:shd w:val="clear" w:color="auto" w:fill="FFFFFF"/>
        </w:rPr>
        <w:t>kolovoza 2017</w:t>
      </w:r>
      <w:r w:rsidR="00EB575C" w:rsidRPr="00C90FCE">
        <w:rPr>
          <w:rFonts w:cstheme="minorHAnsi"/>
          <w:color w:val="222222"/>
          <w:shd w:val="clear" w:color="auto" w:fill="FFFFFF"/>
        </w:rPr>
        <w:t>. s</w:t>
      </w:r>
      <w:r w:rsidRPr="00671FB9">
        <w:rPr>
          <w:noProof/>
        </w:rPr>
        <w:t>: https://w3techs.com/technologies/overview/programming_language/all</w:t>
      </w:r>
    </w:p>
    <w:p w14:paraId="7052BCEA" w14:textId="4E4AB0F0" w:rsidR="00671FB9" w:rsidRPr="00671FB9" w:rsidRDefault="00671FB9" w:rsidP="00671FB9">
      <w:pPr>
        <w:widowControl w:val="0"/>
        <w:autoSpaceDE w:val="0"/>
        <w:autoSpaceDN w:val="0"/>
        <w:adjustRightInd w:val="0"/>
        <w:spacing w:after="240"/>
        <w:rPr>
          <w:noProof/>
        </w:rPr>
      </w:pPr>
      <w:r w:rsidRPr="00671FB9">
        <w:rPr>
          <w:noProof/>
        </w:rPr>
        <w:t xml:space="preserve">W3Techs (2017d) </w:t>
      </w:r>
      <w:r w:rsidRPr="00671FB9">
        <w:rPr>
          <w:i/>
          <w:iCs/>
          <w:noProof/>
        </w:rPr>
        <w:t>Usage Statistics of HTTP/2 for Websites, August 2017</w:t>
      </w:r>
      <w:r w:rsidRPr="00671FB9">
        <w:rPr>
          <w:noProof/>
        </w:rPr>
        <w:t xml:space="preserve">. </w:t>
      </w:r>
      <w:r w:rsidR="006223AF" w:rsidRPr="00C90FCE">
        <w:rPr>
          <w:rFonts w:cstheme="minorHAnsi"/>
          <w:color w:val="222222"/>
          <w:shd w:val="clear" w:color="auto" w:fill="FFFFFF"/>
        </w:rPr>
        <w:t xml:space="preserve">Preuzeto </w:t>
      </w:r>
      <w:r w:rsidR="006223AF">
        <w:rPr>
          <w:rFonts w:cstheme="minorHAnsi"/>
          <w:color w:val="222222"/>
          <w:shd w:val="clear" w:color="auto" w:fill="FFFFFF"/>
        </w:rPr>
        <w:t>20</w:t>
      </w:r>
      <w:r w:rsidR="006223AF" w:rsidRPr="00C90FCE">
        <w:rPr>
          <w:rFonts w:cstheme="minorHAnsi"/>
          <w:color w:val="222222"/>
          <w:shd w:val="clear" w:color="auto" w:fill="FFFFFF"/>
        </w:rPr>
        <w:t xml:space="preserve">. </w:t>
      </w:r>
      <w:r w:rsidR="006223AF">
        <w:rPr>
          <w:rFonts w:cstheme="minorHAnsi"/>
          <w:color w:val="222222"/>
          <w:shd w:val="clear" w:color="auto" w:fill="FFFFFF"/>
        </w:rPr>
        <w:t>kolovoza 2017</w:t>
      </w:r>
      <w:r w:rsidR="006223AF" w:rsidRPr="00C90FCE">
        <w:rPr>
          <w:rFonts w:cstheme="minorHAnsi"/>
          <w:color w:val="222222"/>
          <w:shd w:val="clear" w:color="auto" w:fill="FFFFFF"/>
        </w:rPr>
        <w:t>. s</w:t>
      </w:r>
      <w:r w:rsidRPr="00671FB9">
        <w:rPr>
          <w:noProof/>
        </w:rPr>
        <w:t>: https://w3techs.com/technologies/details/ce-http2/all/all</w:t>
      </w:r>
    </w:p>
    <w:p w14:paraId="31265A37" w14:textId="696534C9" w:rsidR="00671FB9" w:rsidRPr="00671FB9" w:rsidRDefault="00671FB9" w:rsidP="00671FB9">
      <w:pPr>
        <w:widowControl w:val="0"/>
        <w:autoSpaceDE w:val="0"/>
        <w:autoSpaceDN w:val="0"/>
        <w:adjustRightInd w:val="0"/>
        <w:spacing w:after="240"/>
        <w:rPr>
          <w:noProof/>
        </w:rPr>
      </w:pPr>
      <w:r w:rsidRPr="00671FB9">
        <w:rPr>
          <w:noProof/>
        </w:rPr>
        <w:t xml:space="preserve">webfoundation.org (no date) </w:t>
      </w:r>
      <w:r w:rsidRPr="00671FB9">
        <w:rPr>
          <w:i/>
          <w:iCs/>
          <w:noProof/>
        </w:rPr>
        <w:t>History of the Web – World Wide Web Foundation</w:t>
      </w:r>
      <w:r w:rsidRPr="00671FB9">
        <w:rPr>
          <w:noProof/>
        </w:rPr>
        <w:t xml:space="preserve">, </w:t>
      </w:r>
      <w:r w:rsidRPr="00671FB9">
        <w:rPr>
          <w:i/>
          <w:iCs/>
          <w:noProof/>
        </w:rPr>
        <w:t>Web Foundation</w:t>
      </w:r>
      <w:r w:rsidRPr="00671FB9">
        <w:rPr>
          <w:noProof/>
        </w:rPr>
        <w:t xml:space="preserve">. </w:t>
      </w:r>
      <w:r w:rsidR="00D55815" w:rsidRPr="00C90FCE">
        <w:rPr>
          <w:rFonts w:cstheme="minorHAnsi"/>
          <w:color w:val="222222"/>
          <w:shd w:val="clear" w:color="auto" w:fill="FFFFFF"/>
        </w:rPr>
        <w:t xml:space="preserve">Preuzeto </w:t>
      </w:r>
      <w:r w:rsidR="00D55815">
        <w:rPr>
          <w:rFonts w:cstheme="minorHAnsi"/>
          <w:color w:val="222222"/>
          <w:shd w:val="clear" w:color="auto" w:fill="FFFFFF"/>
        </w:rPr>
        <w:t>20</w:t>
      </w:r>
      <w:r w:rsidR="00D55815" w:rsidRPr="00C90FCE">
        <w:rPr>
          <w:rFonts w:cstheme="minorHAnsi"/>
          <w:color w:val="222222"/>
          <w:shd w:val="clear" w:color="auto" w:fill="FFFFFF"/>
        </w:rPr>
        <w:t xml:space="preserve">. </w:t>
      </w:r>
      <w:r w:rsidR="00D55815">
        <w:rPr>
          <w:rFonts w:cstheme="minorHAnsi"/>
          <w:color w:val="222222"/>
          <w:shd w:val="clear" w:color="auto" w:fill="FFFFFF"/>
        </w:rPr>
        <w:t>kolovoza 2017</w:t>
      </w:r>
      <w:r w:rsidR="00D55815" w:rsidRPr="00C90FCE">
        <w:rPr>
          <w:rFonts w:cstheme="minorHAnsi"/>
          <w:color w:val="222222"/>
          <w:shd w:val="clear" w:color="auto" w:fill="FFFFFF"/>
        </w:rPr>
        <w:t>. s</w:t>
      </w:r>
      <w:r w:rsidRPr="00671FB9">
        <w:rPr>
          <w:noProof/>
        </w:rPr>
        <w:t>: https://webfoundation.org/about/vision/history-of-the-web/</w:t>
      </w:r>
    </w:p>
    <w:p w14:paraId="275FB78A" w14:textId="77777777" w:rsidR="00671FB9" w:rsidRPr="00671FB9" w:rsidRDefault="00671FB9" w:rsidP="00671FB9">
      <w:pPr>
        <w:widowControl w:val="0"/>
        <w:autoSpaceDE w:val="0"/>
        <w:autoSpaceDN w:val="0"/>
        <w:adjustRightInd w:val="0"/>
        <w:spacing w:after="240"/>
        <w:rPr>
          <w:noProof/>
        </w:rPr>
      </w:pPr>
      <w:r w:rsidRPr="00671FB9">
        <w:rPr>
          <w:noProof/>
        </w:rPr>
        <w:t xml:space="preserve">World Wide Web Consortium (W3C) (2011) </w:t>
      </w:r>
      <w:r w:rsidRPr="00671FB9">
        <w:rPr>
          <w:i/>
          <w:iCs/>
          <w:noProof/>
        </w:rPr>
        <w:t>W3C Semantic Web Activity</w:t>
      </w:r>
      <w:r w:rsidRPr="00671FB9">
        <w:rPr>
          <w:noProof/>
        </w:rPr>
        <w:t>.</w:t>
      </w:r>
    </w:p>
    <w:p w14:paraId="1E10EE85" w14:textId="5A3BA5E7" w:rsidR="00671FB9" w:rsidRPr="00671FB9" w:rsidRDefault="00671FB9" w:rsidP="00671FB9">
      <w:pPr>
        <w:widowControl w:val="0"/>
        <w:autoSpaceDE w:val="0"/>
        <w:autoSpaceDN w:val="0"/>
        <w:adjustRightInd w:val="0"/>
        <w:spacing w:after="240"/>
        <w:rPr>
          <w:noProof/>
        </w:rPr>
      </w:pPr>
      <w:r w:rsidRPr="00671FB9">
        <w:rPr>
          <w:noProof/>
        </w:rPr>
        <w:t xml:space="preserve">Zmievski, A. (2005) </w:t>
      </w:r>
      <w:r w:rsidRPr="00671FB9">
        <w:rPr>
          <w:i/>
          <w:iCs/>
          <w:noProof/>
        </w:rPr>
        <w:t>[PHP-DEV] PHP Unicode support design document</w:t>
      </w:r>
      <w:r w:rsidRPr="00671FB9">
        <w:rPr>
          <w:noProof/>
        </w:rPr>
        <w:t xml:space="preserve">. </w:t>
      </w:r>
      <w:r w:rsidR="00855FEC" w:rsidRPr="00C90FCE">
        <w:rPr>
          <w:rFonts w:cstheme="minorHAnsi"/>
          <w:color w:val="222222"/>
          <w:shd w:val="clear" w:color="auto" w:fill="FFFFFF"/>
        </w:rPr>
        <w:t xml:space="preserve">Preuzeto </w:t>
      </w:r>
      <w:r w:rsidR="00855FEC">
        <w:rPr>
          <w:rFonts w:cstheme="minorHAnsi"/>
          <w:color w:val="222222"/>
          <w:shd w:val="clear" w:color="auto" w:fill="FFFFFF"/>
        </w:rPr>
        <w:t>20</w:t>
      </w:r>
      <w:r w:rsidR="00855FEC" w:rsidRPr="00C90FCE">
        <w:rPr>
          <w:rFonts w:cstheme="minorHAnsi"/>
          <w:color w:val="222222"/>
          <w:shd w:val="clear" w:color="auto" w:fill="FFFFFF"/>
        </w:rPr>
        <w:t xml:space="preserve">. </w:t>
      </w:r>
      <w:r w:rsidR="00855FEC">
        <w:rPr>
          <w:rFonts w:cstheme="minorHAnsi"/>
          <w:color w:val="222222"/>
          <w:shd w:val="clear" w:color="auto" w:fill="FFFFFF"/>
        </w:rPr>
        <w:t>kolovoza 2017</w:t>
      </w:r>
      <w:r w:rsidR="00855FEC" w:rsidRPr="00C90FCE">
        <w:rPr>
          <w:rFonts w:cstheme="minorHAnsi"/>
          <w:color w:val="222222"/>
          <w:shd w:val="clear" w:color="auto" w:fill="FFFFFF"/>
        </w:rPr>
        <w:t>. s</w:t>
      </w:r>
      <w:r w:rsidRPr="00671FB9">
        <w:rPr>
          <w:noProof/>
        </w:rPr>
        <w:t>: https://marc.info/?l=php-internals&amp;m=112365908921757&amp;w=1</w:t>
      </w:r>
    </w:p>
    <w:p w14:paraId="0A9B1F70" w14:textId="7A9E4A42" w:rsidR="00671FB9" w:rsidRPr="00671FB9" w:rsidRDefault="00671FB9" w:rsidP="00671FB9">
      <w:pPr>
        <w:widowControl w:val="0"/>
        <w:autoSpaceDE w:val="0"/>
        <w:autoSpaceDN w:val="0"/>
        <w:adjustRightInd w:val="0"/>
        <w:spacing w:after="240"/>
        <w:rPr>
          <w:noProof/>
        </w:rPr>
      </w:pPr>
      <w:r w:rsidRPr="00671FB9">
        <w:rPr>
          <w:noProof/>
        </w:rPr>
        <w:t xml:space="preserve">Zmievski, A. (2011) </w:t>
      </w:r>
      <w:r w:rsidRPr="00671FB9">
        <w:rPr>
          <w:i/>
          <w:iCs/>
          <w:noProof/>
        </w:rPr>
        <w:t>The Good, the Bad, and the Ugly: What Happened to Unicode and PHP 6</w:t>
      </w:r>
      <w:r w:rsidRPr="00671FB9">
        <w:rPr>
          <w:noProof/>
        </w:rPr>
        <w:t xml:space="preserve">. </w:t>
      </w:r>
      <w:r w:rsidR="00A23EAB" w:rsidRPr="00C90FCE">
        <w:rPr>
          <w:rFonts w:cstheme="minorHAnsi"/>
          <w:color w:val="222222"/>
          <w:shd w:val="clear" w:color="auto" w:fill="FFFFFF"/>
        </w:rPr>
        <w:t xml:space="preserve">Preuzeto </w:t>
      </w:r>
      <w:r w:rsidR="00A23EAB">
        <w:rPr>
          <w:rFonts w:cstheme="minorHAnsi"/>
          <w:color w:val="222222"/>
          <w:shd w:val="clear" w:color="auto" w:fill="FFFFFF"/>
        </w:rPr>
        <w:t>20</w:t>
      </w:r>
      <w:r w:rsidR="00A23EAB" w:rsidRPr="00C90FCE">
        <w:rPr>
          <w:rFonts w:cstheme="minorHAnsi"/>
          <w:color w:val="222222"/>
          <w:shd w:val="clear" w:color="auto" w:fill="FFFFFF"/>
        </w:rPr>
        <w:t xml:space="preserve">. </w:t>
      </w:r>
      <w:r w:rsidR="00A23EAB">
        <w:rPr>
          <w:rFonts w:cstheme="minorHAnsi"/>
          <w:color w:val="222222"/>
          <w:shd w:val="clear" w:color="auto" w:fill="FFFFFF"/>
        </w:rPr>
        <w:t>kolovoza 2017</w:t>
      </w:r>
      <w:r w:rsidR="00A23EAB" w:rsidRPr="00C90FCE">
        <w:rPr>
          <w:rFonts w:cstheme="minorHAnsi"/>
          <w:color w:val="222222"/>
          <w:shd w:val="clear" w:color="auto" w:fill="FFFFFF"/>
        </w:rPr>
        <w:t>. s</w:t>
      </w:r>
      <w:r w:rsidRPr="00671FB9">
        <w:rPr>
          <w:noProof/>
        </w:rPr>
        <w:t>: https://www.slideshare.net/andreizm/the-good-the-bad-and-the-ugly-what-happened-to-unicode-and-php-6</w:t>
      </w:r>
      <w:bookmarkStart w:id="42" w:name="_GoBack"/>
      <w:bookmarkEnd w:id="42"/>
    </w:p>
    <w:p w14:paraId="04C5102E" w14:textId="237FC716" w:rsidR="00603A4D" w:rsidRPr="006A1E9C" w:rsidRDefault="0041026D" w:rsidP="00671FB9">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43" w:name="_Toc366305665"/>
      <w:r>
        <w:lastRenderedPageBreak/>
        <w:t>Izvorni kod praktičnog primjera</w:t>
      </w:r>
      <w:bookmarkEnd w:id="43"/>
    </w:p>
    <w:p w14:paraId="5AF299A1" w14:textId="7820A5C2" w:rsidR="00F627E1" w:rsidRPr="00C90FCE" w:rsidRDefault="00F627E1" w:rsidP="00F627E1">
      <w:pPr>
        <w:pStyle w:val="Tekst"/>
      </w:pPr>
      <w:r>
        <w:t xml:space="preserve">Programski kod praktičnog primjera i resursi potrebni za pokretanje testova nalaze se na javnom Git repozitoriju dostupnom na poveznici </w:t>
      </w:r>
      <w:hyperlink r:id="rId44" w:history="1">
        <w:r w:rsidRPr="00076AF6">
          <w:rPr>
            <w:rStyle w:val="Hyperlink"/>
          </w:rPr>
          <w:t>https://github.com/zantolov/high-performance-web-sytems-in-php</w:t>
        </w:r>
      </w:hyperlink>
    </w:p>
    <w:sectPr w:rsidR="00F627E1" w:rsidRPr="00C90FCE" w:rsidSect="0015288B">
      <w:footerReference w:type="default" r:id="rId45"/>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573C2C" w:rsidRDefault="00573C2C" w:rsidP="0015288B">
      <w:r>
        <w:separator/>
      </w:r>
    </w:p>
  </w:endnote>
  <w:endnote w:type="continuationSeparator" w:id="0">
    <w:p w14:paraId="592D63F2" w14:textId="77777777" w:rsidR="00573C2C" w:rsidRDefault="00573C2C"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inherit">
    <w:altName w:val="Times New Roman"/>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573C2C" w:rsidRDefault="00573C2C">
    <w:pPr>
      <w:pStyle w:val="Footer"/>
      <w:jc w:val="right"/>
    </w:pPr>
  </w:p>
  <w:p w14:paraId="75A2E360" w14:textId="77777777" w:rsidR="00573C2C" w:rsidRDefault="00573C2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499632"/>
      <w:docPartObj>
        <w:docPartGallery w:val="Page Numbers (Bottom of Page)"/>
        <w:docPartUnique/>
      </w:docPartObj>
    </w:sdtPr>
    <w:sdtContent>
      <w:p w14:paraId="7D6FC2C5" w14:textId="77777777" w:rsidR="00573C2C" w:rsidRDefault="00573C2C">
        <w:pPr>
          <w:pStyle w:val="Footer"/>
          <w:jc w:val="right"/>
        </w:pPr>
        <w:r>
          <w:fldChar w:fldCharType="begin"/>
        </w:r>
        <w:r>
          <w:instrText xml:space="preserve"> PAGE   \* MERGEFORMAT </w:instrText>
        </w:r>
        <w:r>
          <w:fldChar w:fldCharType="separate"/>
        </w:r>
        <w:r w:rsidR="004648F7">
          <w:rPr>
            <w:noProof/>
          </w:rPr>
          <w:t>II</w:t>
        </w:r>
        <w:r>
          <w:rPr>
            <w:noProof/>
          </w:rPr>
          <w:fldChar w:fldCharType="end"/>
        </w:r>
      </w:p>
    </w:sdtContent>
  </w:sdt>
  <w:p w14:paraId="438FF31B" w14:textId="77777777" w:rsidR="00573C2C" w:rsidRDefault="00573C2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573C2C" w:rsidRDefault="00573C2C">
        <w:pPr>
          <w:pStyle w:val="Footer"/>
          <w:jc w:val="right"/>
        </w:pPr>
        <w:r>
          <w:fldChar w:fldCharType="begin"/>
        </w:r>
        <w:r>
          <w:instrText xml:space="preserve"> PAGE   \* MERGEFORMAT </w:instrText>
        </w:r>
        <w:r>
          <w:fldChar w:fldCharType="separate"/>
        </w:r>
        <w:r w:rsidR="004648F7">
          <w:rPr>
            <w:noProof/>
          </w:rPr>
          <w:t>65</w:t>
        </w:r>
        <w:r>
          <w:rPr>
            <w:noProof/>
          </w:rPr>
          <w:fldChar w:fldCharType="end"/>
        </w:r>
      </w:p>
    </w:sdtContent>
  </w:sdt>
  <w:p w14:paraId="625A03F6" w14:textId="77777777" w:rsidR="00573C2C" w:rsidRDefault="00573C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573C2C" w:rsidRDefault="00573C2C" w:rsidP="0015288B">
      <w:r>
        <w:separator/>
      </w:r>
    </w:p>
  </w:footnote>
  <w:footnote w:type="continuationSeparator" w:id="0">
    <w:p w14:paraId="57D7950A" w14:textId="77777777" w:rsidR="00573C2C" w:rsidRDefault="00573C2C" w:rsidP="0015288B">
      <w:r>
        <w:continuationSeparator/>
      </w:r>
    </w:p>
  </w:footnote>
  <w:footnote w:id="1">
    <w:p w14:paraId="4907D08F" w14:textId="036A6F4E" w:rsidR="00573C2C" w:rsidRDefault="00573C2C">
      <w:pPr>
        <w:pStyle w:val="FootnoteText"/>
      </w:pPr>
      <w:r w:rsidRPr="000141F9">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573C2C" w:rsidRDefault="00573C2C">
      <w:pPr>
        <w:pStyle w:val="FootnoteText"/>
      </w:pPr>
      <w:r w:rsidRPr="000141F9">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573C2C" w:rsidRDefault="00573C2C" w:rsidP="008C6CC0">
      <w:pPr>
        <w:pStyle w:val="FootnoteText"/>
      </w:pPr>
      <w:r w:rsidRPr="000141F9">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573C2C" w:rsidRDefault="00573C2C" w:rsidP="008C6CC0">
      <w:pPr>
        <w:pStyle w:val="FootnoteText"/>
      </w:pPr>
      <w:r w:rsidRPr="000141F9">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573C2C" w:rsidRDefault="00573C2C" w:rsidP="008C6CC0">
      <w:pPr>
        <w:pStyle w:val="FootnoteText"/>
      </w:pPr>
      <w:r w:rsidRPr="000141F9">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573C2C" w:rsidRDefault="00573C2C">
      <w:pPr>
        <w:pStyle w:val="FootnoteText"/>
      </w:pPr>
      <w:r w:rsidRPr="000141F9">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573C2C" w:rsidRDefault="00573C2C">
      <w:pPr>
        <w:pStyle w:val="FootnoteText"/>
      </w:pPr>
      <w:r w:rsidRPr="000141F9">
        <w:rPr>
          <w:rStyle w:val="FootnoteReference"/>
        </w:rPr>
        <w:footnoteRef/>
      </w:r>
      <w:r>
        <w:t xml:space="preserve"> </w:t>
      </w:r>
      <w:r w:rsidRPr="00AF6E61">
        <w:t>https://packagist.org/</w:t>
      </w:r>
      <w:r>
        <w:t xml:space="preserve"> - Packagist, the PHP package repository</w:t>
      </w:r>
    </w:p>
  </w:footnote>
  <w:footnote w:id="8">
    <w:p w14:paraId="483A30EF" w14:textId="68C389AE" w:rsidR="00573C2C" w:rsidRDefault="00573C2C">
      <w:pPr>
        <w:pStyle w:val="FootnoteText"/>
      </w:pPr>
      <w:r w:rsidRPr="000141F9">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24BBC2E3" w14:textId="5068F832" w:rsidR="00573C2C" w:rsidRDefault="00573C2C">
      <w:pPr>
        <w:pStyle w:val="FootnoteText"/>
      </w:pPr>
      <w:r>
        <w:rPr>
          <w:rStyle w:val="FootnoteReference"/>
        </w:rPr>
        <w:footnoteRef/>
      </w:r>
      <w:r>
        <w:t xml:space="preserve"> Za izračun su korištene jedince: 365 dana u godini i 30 dana u mjesecu</w:t>
      </w:r>
    </w:p>
  </w:footnote>
  <w:footnote w:id="10">
    <w:p w14:paraId="546C5F4F" w14:textId="77777777" w:rsidR="00573C2C" w:rsidRDefault="00573C2C" w:rsidP="007B259E">
      <w:pPr>
        <w:pStyle w:val="FootnoteText"/>
      </w:pPr>
      <w:r w:rsidRPr="000141F9">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1">
    <w:p w14:paraId="2894D718" w14:textId="7C77359D" w:rsidR="00573C2C" w:rsidRPr="00DF7AC8" w:rsidRDefault="00573C2C">
      <w:pPr>
        <w:pStyle w:val="FootnoteText"/>
        <w:rPr>
          <w:i/>
        </w:rPr>
      </w:pPr>
      <w:r w:rsidRPr="000141F9">
        <w:rPr>
          <w:rStyle w:val="FootnoteReference"/>
        </w:rPr>
        <w:footnoteRef/>
      </w:r>
      <w:r>
        <w:t xml:space="preserve"> </w:t>
      </w:r>
      <w:r w:rsidRPr="00DF7AC8">
        <w:rPr>
          <w:i/>
        </w:rPr>
        <w:t>"If you can not measure it, you can not improve it."</w:t>
      </w:r>
    </w:p>
  </w:footnote>
  <w:footnote w:id="12">
    <w:p w14:paraId="71F3EA73" w14:textId="24521833" w:rsidR="00573C2C" w:rsidRPr="00DF7AC8" w:rsidRDefault="00573C2C">
      <w:pPr>
        <w:pStyle w:val="FootnoteText"/>
        <w:rPr>
          <w:i/>
        </w:rPr>
      </w:pPr>
      <w:r w:rsidRPr="000141F9">
        <w:rPr>
          <w:rStyle w:val="FootnoteReference"/>
        </w:rPr>
        <w:footnoteRef/>
      </w:r>
      <w:r>
        <w:t xml:space="preserve"> </w:t>
      </w:r>
      <w:r w:rsidRPr="00DF7AC8">
        <w:rPr>
          <w:i/>
        </w:rPr>
        <w:t>"To measure is to know."</w:t>
      </w:r>
    </w:p>
  </w:footnote>
  <w:footnote w:id="13">
    <w:p w14:paraId="62D7356D" w14:textId="77777777" w:rsidR="00573C2C" w:rsidRDefault="00573C2C" w:rsidP="00361366">
      <w:pPr>
        <w:pStyle w:val="FootnoteText"/>
      </w:pPr>
      <w:r>
        <w:rPr>
          <w:rStyle w:val="FootnoteReference"/>
        </w:rPr>
        <w:footnoteRef/>
      </w:r>
      <w:r>
        <w:t xml:space="preserve"> </w:t>
      </w:r>
      <w:hyperlink r:id="rId8" w:history="1">
        <w:r w:rsidRPr="00F36DB2">
          <w:rPr>
            <w:rStyle w:val="Hyperlink"/>
          </w:rPr>
          <w:t>https://www.docker.com/</w:t>
        </w:r>
      </w:hyperlink>
      <w:r>
        <w:t xml:space="preserve"> - Docker sustav za kontejnerizaciju</w:t>
      </w:r>
    </w:p>
  </w:footnote>
  <w:footnote w:id="14">
    <w:p w14:paraId="7529906E" w14:textId="77777777" w:rsidR="00573C2C" w:rsidRDefault="00573C2C" w:rsidP="00361366">
      <w:pPr>
        <w:pStyle w:val="FootnoteText"/>
      </w:pPr>
      <w:r>
        <w:rPr>
          <w:rStyle w:val="FootnoteReference"/>
        </w:rPr>
        <w:footnoteRef/>
      </w:r>
      <w:r>
        <w:t xml:space="preserve"> </w:t>
      </w:r>
      <w:hyperlink r:id="rId9" w:history="1">
        <w:r w:rsidRPr="00F36DB2">
          <w:rPr>
            <w:rStyle w:val="Hyperlink"/>
          </w:rPr>
          <w:t>https://docs.docker.com/compose/</w:t>
        </w:r>
      </w:hyperlink>
      <w:r>
        <w:t xml:space="preserve"> -  Docker Compose alat za orkestraciju Docker kontejnera</w:t>
      </w:r>
    </w:p>
  </w:footnote>
  <w:footnote w:id="15">
    <w:p w14:paraId="5696B323" w14:textId="77777777" w:rsidR="00573C2C" w:rsidRDefault="00573C2C" w:rsidP="00361366">
      <w:pPr>
        <w:pStyle w:val="FootnoteText"/>
      </w:pPr>
      <w:r>
        <w:rPr>
          <w:rStyle w:val="FootnoteReference"/>
        </w:rPr>
        <w:footnoteRef/>
      </w:r>
      <w:r>
        <w:t xml:space="preserve"> </w:t>
      </w:r>
      <w:hyperlink r:id="rId10" w:history="1">
        <w:r w:rsidRPr="00F36DB2">
          <w:rPr>
            <w:rStyle w:val="Hyperlink"/>
          </w:rPr>
          <w:t>https://www.joedog.org/siege-home/</w:t>
        </w:r>
      </w:hyperlink>
      <w:r>
        <w:t xml:space="preserve"> - Siege alat za testiranje web sustav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6C0B9F"/>
    <w:multiLevelType w:val="hybridMultilevel"/>
    <w:tmpl w:val="FCE68D1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0">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2">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3">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9">
    <w:nsid w:val="6A993BAB"/>
    <w:multiLevelType w:val="hybridMultilevel"/>
    <w:tmpl w:val="90B61F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1">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18"/>
  </w:num>
  <w:num w:numId="4">
    <w:abstractNumId w:val="19"/>
  </w:num>
  <w:num w:numId="5">
    <w:abstractNumId w:val="22"/>
  </w:num>
  <w:num w:numId="6">
    <w:abstractNumId w:val="13"/>
  </w:num>
  <w:num w:numId="7">
    <w:abstractNumId w:val="32"/>
  </w:num>
  <w:num w:numId="8">
    <w:abstractNumId w:val="24"/>
  </w:num>
  <w:num w:numId="9">
    <w:abstractNumId w:val="12"/>
  </w:num>
  <w:num w:numId="10">
    <w:abstractNumId w:val="30"/>
  </w:num>
  <w:num w:numId="11">
    <w:abstractNumId w:val="31"/>
  </w:num>
  <w:num w:numId="12">
    <w:abstractNumId w:val="27"/>
  </w:num>
  <w:num w:numId="13">
    <w:abstractNumId w:val="28"/>
  </w:num>
  <w:num w:numId="14">
    <w:abstractNumId w:val="28"/>
  </w:num>
  <w:num w:numId="15">
    <w:abstractNumId w:val="26"/>
  </w:num>
  <w:num w:numId="16">
    <w:abstractNumId w:val="20"/>
  </w:num>
  <w:num w:numId="17">
    <w:abstractNumId w:val="16"/>
  </w:num>
  <w:num w:numId="18">
    <w:abstractNumId w:val="17"/>
  </w:num>
  <w:num w:numId="19">
    <w:abstractNumId w:val="21"/>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5"/>
  </w:num>
  <w:num w:numId="33">
    <w:abstractNumId w:val="14"/>
  </w:num>
  <w:num w:numId="34">
    <w:abstractNumId w:val="15"/>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00B1F"/>
    <w:rsid w:val="000109CB"/>
    <w:rsid w:val="000141F9"/>
    <w:rsid w:val="0001485B"/>
    <w:rsid w:val="00014EB8"/>
    <w:rsid w:val="00016446"/>
    <w:rsid w:val="00017B06"/>
    <w:rsid w:val="00020B8D"/>
    <w:rsid w:val="00027D86"/>
    <w:rsid w:val="000318A1"/>
    <w:rsid w:val="00036F66"/>
    <w:rsid w:val="000406F9"/>
    <w:rsid w:val="00043E60"/>
    <w:rsid w:val="0004474A"/>
    <w:rsid w:val="00044C0B"/>
    <w:rsid w:val="00045E57"/>
    <w:rsid w:val="000475F3"/>
    <w:rsid w:val="00050460"/>
    <w:rsid w:val="00050908"/>
    <w:rsid w:val="00057379"/>
    <w:rsid w:val="000613D4"/>
    <w:rsid w:val="000624E5"/>
    <w:rsid w:val="000651AF"/>
    <w:rsid w:val="000665B9"/>
    <w:rsid w:val="00067014"/>
    <w:rsid w:val="00067C29"/>
    <w:rsid w:val="00067E4F"/>
    <w:rsid w:val="000736A9"/>
    <w:rsid w:val="00073CA9"/>
    <w:rsid w:val="000776E1"/>
    <w:rsid w:val="00077928"/>
    <w:rsid w:val="00077DDE"/>
    <w:rsid w:val="0008095C"/>
    <w:rsid w:val="00081D7D"/>
    <w:rsid w:val="0008236A"/>
    <w:rsid w:val="0008292E"/>
    <w:rsid w:val="000863ED"/>
    <w:rsid w:val="00087E3D"/>
    <w:rsid w:val="00090132"/>
    <w:rsid w:val="00092E38"/>
    <w:rsid w:val="00094500"/>
    <w:rsid w:val="000A11F1"/>
    <w:rsid w:val="000A22CD"/>
    <w:rsid w:val="000B099E"/>
    <w:rsid w:val="000B0AB4"/>
    <w:rsid w:val="000B4B69"/>
    <w:rsid w:val="000B6F2E"/>
    <w:rsid w:val="000C5160"/>
    <w:rsid w:val="000C7126"/>
    <w:rsid w:val="000C7561"/>
    <w:rsid w:val="000D1A96"/>
    <w:rsid w:val="000D4F1E"/>
    <w:rsid w:val="000E2152"/>
    <w:rsid w:val="000E393A"/>
    <w:rsid w:val="000E66B9"/>
    <w:rsid w:val="000E6C25"/>
    <w:rsid w:val="000E78A3"/>
    <w:rsid w:val="000F38B6"/>
    <w:rsid w:val="000F47CA"/>
    <w:rsid w:val="000F488C"/>
    <w:rsid w:val="000F618C"/>
    <w:rsid w:val="000F79D5"/>
    <w:rsid w:val="00104971"/>
    <w:rsid w:val="00110736"/>
    <w:rsid w:val="001111CE"/>
    <w:rsid w:val="001120A2"/>
    <w:rsid w:val="00126EDB"/>
    <w:rsid w:val="00131152"/>
    <w:rsid w:val="00143BAF"/>
    <w:rsid w:val="0015010F"/>
    <w:rsid w:val="00152599"/>
    <w:rsid w:val="0015288B"/>
    <w:rsid w:val="0015593B"/>
    <w:rsid w:val="00171F5B"/>
    <w:rsid w:val="00173FEB"/>
    <w:rsid w:val="0017629F"/>
    <w:rsid w:val="00180AD7"/>
    <w:rsid w:val="00180E3A"/>
    <w:rsid w:val="001839FC"/>
    <w:rsid w:val="00184F53"/>
    <w:rsid w:val="001916B7"/>
    <w:rsid w:val="00193AE0"/>
    <w:rsid w:val="001A088D"/>
    <w:rsid w:val="001A2FF1"/>
    <w:rsid w:val="001A4607"/>
    <w:rsid w:val="001A4901"/>
    <w:rsid w:val="001A4D5C"/>
    <w:rsid w:val="001B0167"/>
    <w:rsid w:val="001B1B43"/>
    <w:rsid w:val="001B2A49"/>
    <w:rsid w:val="001B54B6"/>
    <w:rsid w:val="001B5B5D"/>
    <w:rsid w:val="001C2023"/>
    <w:rsid w:val="001C34D8"/>
    <w:rsid w:val="001C7B81"/>
    <w:rsid w:val="001D341E"/>
    <w:rsid w:val="001D469F"/>
    <w:rsid w:val="001D5CED"/>
    <w:rsid w:val="001D61EA"/>
    <w:rsid w:val="001E092C"/>
    <w:rsid w:val="001E1834"/>
    <w:rsid w:val="001F1EAC"/>
    <w:rsid w:val="001F7D9C"/>
    <w:rsid w:val="00203C8E"/>
    <w:rsid w:val="002041B8"/>
    <w:rsid w:val="00204741"/>
    <w:rsid w:val="00210DEA"/>
    <w:rsid w:val="00211449"/>
    <w:rsid w:val="00213DC9"/>
    <w:rsid w:val="00214495"/>
    <w:rsid w:val="002159AA"/>
    <w:rsid w:val="00216674"/>
    <w:rsid w:val="00216BBC"/>
    <w:rsid w:val="00217F2C"/>
    <w:rsid w:val="00221079"/>
    <w:rsid w:val="00233675"/>
    <w:rsid w:val="0023573D"/>
    <w:rsid w:val="00236131"/>
    <w:rsid w:val="0023694B"/>
    <w:rsid w:val="00242CD3"/>
    <w:rsid w:val="00244528"/>
    <w:rsid w:val="0025032C"/>
    <w:rsid w:val="0025626C"/>
    <w:rsid w:val="00260AD4"/>
    <w:rsid w:val="002622A1"/>
    <w:rsid w:val="002636BC"/>
    <w:rsid w:val="002638E8"/>
    <w:rsid w:val="002723A0"/>
    <w:rsid w:val="00272A73"/>
    <w:rsid w:val="00274B3B"/>
    <w:rsid w:val="00276824"/>
    <w:rsid w:val="002772F9"/>
    <w:rsid w:val="00277421"/>
    <w:rsid w:val="00280C17"/>
    <w:rsid w:val="002818B6"/>
    <w:rsid w:val="002828EE"/>
    <w:rsid w:val="00283ACA"/>
    <w:rsid w:val="00287E55"/>
    <w:rsid w:val="002918D6"/>
    <w:rsid w:val="002931D7"/>
    <w:rsid w:val="0029764E"/>
    <w:rsid w:val="002B1CC1"/>
    <w:rsid w:val="002B3B4E"/>
    <w:rsid w:val="002B3B78"/>
    <w:rsid w:val="002B3ED5"/>
    <w:rsid w:val="002B504F"/>
    <w:rsid w:val="002B550E"/>
    <w:rsid w:val="002B5B85"/>
    <w:rsid w:val="002B5C19"/>
    <w:rsid w:val="002C0D78"/>
    <w:rsid w:val="002C1D0A"/>
    <w:rsid w:val="002C5568"/>
    <w:rsid w:val="002D0136"/>
    <w:rsid w:val="002D1268"/>
    <w:rsid w:val="002D1630"/>
    <w:rsid w:val="002D57B2"/>
    <w:rsid w:val="002E05ED"/>
    <w:rsid w:val="002E0ABC"/>
    <w:rsid w:val="002E11D2"/>
    <w:rsid w:val="002E3A14"/>
    <w:rsid w:val="002E3CAC"/>
    <w:rsid w:val="002E5C84"/>
    <w:rsid w:val="002E6AD8"/>
    <w:rsid w:val="002F11D3"/>
    <w:rsid w:val="002F1A4E"/>
    <w:rsid w:val="002F2711"/>
    <w:rsid w:val="002F33BD"/>
    <w:rsid w:val="002F386B"/>
    <w:rsid w:val="002F584E"/>
    <w:rsid w:val="002F6CB5"/>
    <w:rsid w:val="00301282"/>
    <w:rsid w:val="00302702"/>
    <w:rsid w:val="0030702C"/>
    <w:rsid w:val="00310513"/>
    <w:rsid w:val="00310A30"/>
    <w:rsid w:val="00312654"/>
    <w:rsid w:val="003263E7"/>
    <w:rsid w:val="00327CDB"/>
    <w:rsid w:val="00334489"/>
    <w:rsid w:val="003410B8"/>
    <w:rsid w:val="00343EF0"/>
    <w:rsid w:val="00344FA0"/>
    <w:rsid w:val="00344FD0"/>
    <w:rsid w:val="003452C2"/>
    <w:rsid w:val="003453F2"/>
    <w:rsid w:val="00347C7B"/>
    <w:rsid w:val="00350A6D"/>
    <w:rsid w:val="00353560"/>
    <w:rsid w:val="00354930"/>
    <w:rsid w:val="00357AEA"/>
    <w:rsid w:val="00361366"/>
    <w:rsid w:val="0036541F"/>
    <w:rsid w:val="00365B40"/>
    <w:rsid w:val="003733CB"/>
    <w:rsid w:val="00373A79"/>
    <w:rsid w:val="00374EAA"/>
    <w:rsid w:val="003750FC"/>
    <w:rsid w:val="00376C37"/>
    <w:rsid w:val="003827D1"/>
    <w:rsid w:val="00382C15"/>
    <w:rsid w:val="003A10A6"/>
    <w:rsid w:val="003A11E0"/>
    <w:rsid w:val="003A3190"/>
    <w:rsid w:val="003A4033"/>
    <w:rsid w:val="003A5644"/>
    <w:rsid w:val="003A6B63"/>
    <w:rsid w:val="003B05A9"/>
    <w:rsid w:val="003B4960"/>
    <w:rsid w:val="003B4F01"/>
    <w:rsid w:val="003B6700"/>
    <w:rsid w:val="003C3943"/>
    <w:rsid w:val="003C3C66"/>
    <w:rsid w:val="003C6DB3"/>
    <w:rsid w:val="003D1BE0"/>
    <w:rsid w:val="003D5585"/>
    <w:rsid w:val="003D5D3A"/>
    <w:rsid w:val="003D7AF9"/>
    <w:rsid w:val="003D7CF3"/>
    <w:rsid w:val="003D7E0B"/>
    <w:rsid w:val="003E19CD"/>
    <w:rsid w:val="003E2680"/>
    <w:rsid w:val="003E2FCB"/>
    <w:rsid w:val="003E53B4"/>
    <w:rsid w:val="003E7EB4"/>
    <w:rsid w:val="003F4B09"/>
    <w:rsid w:val="00401110"/>
    <w:rsid w:val="004024CA"/>
    <w:rsid w:val="004032AF"/>
    <w:rsid w:val="00403DFD"/>
    <w:rsid w:val="0040516F"/>
    <w:rsid w:val="00405B9F"/>
    <w:rsid w:val="00407D31"/>
    <w:rsid w:val="00407D8D"/>
    <w:rsid w:val="0041026D"/>
    <w:rsid w:val="00411712"/>
    <w:rsid w:val="00415510"/>
    <w:rsid w:val="0042310F"/>
    <w:rsid w:val="0043052D"/>
    <w:rsid w:val="00431D59"/>
    <w:rsid w:val="004332C6"/>
    <w:rsid w:val="004405DF"/>
    <w:rsid w:val="00444787"/>
    <w:rsid w:val="0044557E"/>
    <w:rsid w:val="00446CFD"/>
    <w:rsid w:val="004509D6"/>
    <w:rsid w:val="00450E48"/>
    <w:rsid w:val="004518C5"/>
    <w:rsid w:val="004556DA"/>
    <w:rsid w:val="00456CBD"/>
    <w:rsid w:val="00461BE0"/>
    <w:rsid w:val="004648F7"/>
    <w:rsid w:val="00472AB2"/>
    <w:rsid w:val="00475125"/>
    <w:rsid w:val="0047567C"/>
    <w:rsid w:val="00477FAA"/>
    <w:rsid w:val="00481016"/>
    <w:rsid w:val="004813A1"/>
    <w:rsid w:val="00483575"/>
    <w:rsid w:val="00486A0E"/>
    <w:rsid w:val="004873C4"/>
    <w:rsid w:val="004B119C"/>
    <w:rsid w:val="004B173E"/>
    <w:rsid w:val="004B179C"/>
    <w:rsid w:val="004C0340"/>
    <w:rsid w:val="004C07BF"/>
    <w:rsid w:val="004C4675"/>
    <w:rsid w:val="004D07FE"/>
    <w:rsid w:val="004D098E"/>
    <w:rsid w:val="004D29EF"/>
    <w:rsid w:val="004D43B4"/>
    <w:rsid w:val="004D5794"/>
    <w:rsid w:val="004E0088"/>
    <w:rsid w:val="004E5ED1"/>
    <w:rsid w:val="004E5F4D"/>
    <w:rsid w:val="004E7487"/>
    <w:rsid w:val="004F0731"/>
    <w:rsid w:val="004F1022"/>
    <w:rsid w:val="004F70AA"/>
    <w:rsid w:val="00502A10"/>
    <w:rsid w:val="005147B6"/>
    <w:rsid w:val="00517BAA"/>
    <w:rsid w:val="005236B7"/>
    <w:rsid w:val="00523F4D"/>
    <w:rsid w:val="005242ED"/>
    <w:rsid w:val="005257C3"/>
    <w:rsid w:val="005257EF"/>
    <w:rsid w:val="00525AA0"/>
    <w:rsid w:val="00526E22"/>
    <w:rsid w:val="00531F9D"/>
    <w:rsid w:val="00534912"/>
    <w:rsid w:val="00546BA5"/>
    <w:rsid w:val="005537C4"/>
    <w:rsid w:val="00561742"/>
    <w:rsid w:val="0056229A"/>
    <w:rsid w:val="00563C45"/>
    <w:rsid w:val="00570293"/>
    <w:rsid w:val="00573C2C"/>
    <w:rsid w:val="005771CE"/>
    <w:rsid w:val="0058305F"/>
    <w:rsid w:val="00583BAE"/>
    <w:rsid w:val="00583EB6"/>
    <w:rsid w:val="005907B1"/>
    <w:rsid w:val="00596B53"/>
    <w:rsid w:val="0059706A"/>
    <w:rsid w:val="00597749"/>
    <w:rsid w:val="005A5A55"/>
    <w:rsid w:val="005B1064"/>
    <w:rsid w:val="005B18DE"/>
    <w:rsid w:val="005B2AAE"/>
    <w:rsid w:val="005B3ED8"/>
    <w:rsid w:val="005B5D18"/>
    <w:rsid w:val="005C09B6"/>
    <w:rsid w:val="005C6A4C"/>
    <w:rsid w:val="005C6DC6"/>
    <w:rsid w:val="005D34A9"/>
    <w:rsid w:val="005D3B6D"/>
    <w:rsid w:val="005E219E"/>
    <w:rsid w:val="005E4019"/>
    <w:rsid w:val="005F225B"/>
    <w:rsid w:val="005F2273"/>
    <w:rsid w:val="00600574"/>
    <w:rsid w:val="00603A4D"/>
    <w:rsid w:val="0061117E"/>
    <w:rsid w:val="0061326B"/>
    <w:rsid w:val="006223AF"/>
    <w:rsid w:val="00624A2E"/>
    <w:rsid w:val="006260C1"/>
    <w:rsid w:val="00630D06"/>
    <w:rsid w:val="006357EB"/>
    <w:rsid w:val="00641C12"/>
    <w:rsid w:val="006427BF"/>
    <w:rsid w:val="00646707"/>
    <w:rsid w:val="00651632"/>
    <w:rsid w:val="00652CF7"/>
    <w:rsid w:val="00660626"/>
    <w:rsid w:val="006642E4"/>
    <w:rsid w:val="00665DA9"/>
    <w:rsid w:val="00665F8F"/>
    <w:rsid w:val="0066706F"/>
    <w:rsid w:val="00671B43"/>
    <w:rsid w:val="00671FB9"/>
    <w:rsid w:val="006879F4"/>
    <w:rsid w:val="006955CD"/>
    <w:rsid w:val="006A02BD"/>
    <w:rsid w:val="006A1248"/>
    <w:rsid w:val="006A1E9C"/>
    <w:rsid w:val="006A318C"/>
    <w:rsid w:val="006A33BD"/>
    <w:rsid w:val="006A4068"/>
    <w:rsid w:val="006A54C6"/>
    <w:rsid w:val="006A63B7"/>
    <w:rsid w:val="006B68E4"/>
    <w:rsid w:val="006B6AD8"/>
    <w:rsid w:val="006C2E5F"/>
    <w:rsid w:val="006C39C5"/>
    <w:rsid w:val="006C71B4"/>
    <w:rsid w:val="006D043F"/>
    <w:rsid w:val="006D1FF9"/>
    <w:rsid w:val="006D56BD"/>
    <w:rsid w:val="006E19B9"/>
    <w:rsid w:val="006F01B2"/>
    <w:rsid w:val="006F08EC"/>
    <w:rsid w:val="007071C3"/>
    <w:rsid w:val="00710999"/>
    <w:rsid w:val="00715C87"/>
    <w:rsid w:val="007171DA"/>
    <w:rsid w:val="0071753A"/>
    <w:rsid w:val="0072388A"/>
    <w:rsid w:val="00726974"/>
    <w:rsid w:val="00731223"/>
    <w:rsid w:val="007321A1"/>
    <w:rsid w:val="00734D35"/>
    <w:rsid w:val="0074043A"/>
    <w:rsid w:val="00741F3C"/>
    <w:rsid w:val="007441E2"/>
    <w:rsid w:val="00744B75"/>
    <w:rsid w:val="007508E1"/>
    <w:rsid w:val="007611B5"/>
    <w:rsid w:val="00763663"/>
    <w:rsid w:val="00763B5F"/>
    <w:rsid w:val="007710AF"/>
    <w:rsid w:val="007747E6"/>
    <w:rsid w:val="00775F56"/>
    <w:rsid w:val="0077725A"/>
    <w:rsid w:val="00783CFE"/>
    <w:rsid w:val="007841AC"/>
    <w:rsid w:val="00785752"/>
    <w:rsid w:val="007861F9"/>
    <w:rsid w:val="007869BE"/>
    <w:rsid w:val="007919BE"/>
    <w:rsid w:val="00791C80"/>
    <w:rsid w:val="0079205A"/>
    <w:rsid w:val="007936EA"/>
    <w:rsid w:val="00795FD2"/>
    <w:rsid w:val="0079623B"/>
    <w:rsid w:val="007A0008"/>
    <w:rsid w:val="007A0DF8"/>
    <w:rsid w:val="007A2A3F"/>
    <w:rsid w:val="007A2ED1"/>
    <w:rsid w:val="007B0393"/>
    <w:rsid w:val="007B259E"/>
    <w:rsid w:val="007B26BE"/>
    <w:rsid w:val="007B46E5"/>
    <w:rsid w:val="007B4C8D"/>
    <w:rsid w:val="007B71E7"/>
    <w:rsid w:val="007C2904"/>
    <w:rsid w:val="007D1268"/>
    <w:rsid w:val="007D1BF6"/>
    <w:rsid w:val="007D2347"/>
    <w:rsid w:val="007D47D3"/>
    <w:rsid w:val="007E224C"/>
    <w:rsid w:val="007E6CCF"/>
    <w:rsid w:val="007E72F1"/>
    <w:rsid w:val="007F2F2E"/>
    <w:rsid w:val="007F5F7B"/>
    <w:rsid w:val="00801956"/>
    <w:rsid w:val="008034AB"/>
    <w:rsid w:val="008064F8"/>
    <w:rsid w:val="00807B3F"/>
    <w:rsid w:val="00814A81"/>
    <w:rsid w:val="008161A9"/>
    <w:rsid w:val="00816B3B"/>
    <w:rsid w:val="00820130"/>
    <w:rsid w:val="00822666"/>
    <w:rsid w:val="00834675"/>
    <w:rsid w:val="00834B51"/>
    <w:rsid w:val="00843F8E"/>
    <w:rsid w:val="008466A3"/>
    <w:rsid w:val="0084689B"/>
    <w:rsid w:val="008471A0"/>
    <w:rsid w:val="00847AE9"/>
    <w:rsid w:val="00854C69"/>
    <w:rsid w:val="00855FEC"/>
    <w:rsid w:val="008607D3"/>
    <w:rsid w:val="00861442"/>
    <w:rsid w:val="00865B99"/>
    <w:rsid w:val="008711BE"/>
    <w:rsid w:val="00872BF9"/>
    <w:rsid w:val="0087385A"/>
    <w:rsid w:val="0088273A"/>
    <w:rsid w:val="00883D80"/>
    <w:rsid w:val="00884659"/>
    <w:rsid w:val="008870F4"/>
    <w:rsid w:val="008935DC"/>
    <w:rsid w:val="00895666"/>
    <w:rsid w:val="008978CA"/>
    <w:rsid w:val="008A0D91"/>
    <w:rsid w:val="008A1250"/>
    <w:rsid w:val="008A4BB1"/>
    <w:rsid w:val="008A557C"/>
    <w:rsid w:val="008A6106"/>
    <w:rsid w:val="008A645B"/>
    <w:rsid w:val="008A7327"/>
    <w:rsid w:val="008B2498"/>
    <w:rsid w:val="008B69A0"/>
    <w:rsid w:val="008B6A38"/>
    <w:rsid w:val="008C15CA"/>
    <w:rsid w:val="008C5926"/>
    <w:rsid w:val="008C6CC0"/>
    <w:rsid w:val="008C79FD"/>
    <w:rsid w:val="008D0D52"/>
    <w:rsid w:val="008E3291"/>
    <w:rsid w:val="008E44DB"/>
    <w:rsid w:val="008E74D8"/>
    <w:rsid w:val="008F330C"/>
    <w:rsid w:val="008F3F5C"/>
    <w:rsid w:val="008F6705"/>
    <w:rsid w:val="0090161B"/>
    <w:rsid w:val="00901FB5"/>
    <w:rsid w:val="0090575F"/>
    <w:rsid w:val="00912E34"/>
    <w:rsid w:val="00914DA4"/>
    <w:rsid w:val="00915DD7"/>
    <w:rsid w:val="009214AE"/>
    <w:rsid w:val="00926DFA"/>
    <w:rsid w:val="00931CBD"/>
    <w:rsid w:val="0093726C"/>
    <w:rsid w:val="009418F8"/>
    <w:rsid w:val="00943E18"/>
    <w:rsid w:val="00945147"/>
    <w:rsid w:val="00947E38"/>
    <w:rsid w:val="00957567"/>
    <w:rsid w:val="009605D4"/>
    <w:rsid w:val="00961F5E"/>
    <w:rsid w:val="00964FBF"/>
    <w:rsid w:val="00967608"/>
    <w:rsid w:val="00972149"/>
    <w:rsid w:val="0097433C"/>
    <w:rsid w:val="009777A3"/>
    <w:rsid w:val="0099513D"/>
    <w:rsid w:val="00996661"/>
    <w:rsid w:val="0099733B"/>
    <w:rsid w:val="009A020B"/>
    <w:rsid w:val="009A26E4"/>
    <w:rsid w:val="009A7066"/>
    <w:rsid w:val="009B3A6A"/>
    <w:rsid w:val="009B7A50"/>
    <w:rsid w:val="009C0713"/>
    <w:rsid w:val="009C0AD3"/>
    <w:rsid w:val="009C32AB"/>
    <w:rsid w:val="009C4F54"/>
    <w:rsid w:val="009D336B"/>
    <w:rsid w:val="009D5A20"/>
    <w:rsid w:val="009D635A"/>
    <w:rsid w:val="009D6698"/>
    <w:rsid w:val="009D67AC"/>
    <w:rsid w:val="009E09DD"/>
    <w:rsid w:val="009E61EA"/>
    <w:rsid w:val="009E7B31"/>
    <w:rsid w:val="009F2BDF"/>
    <w:rsid w:val="009F38E7"/>
    <w:rsid w:val="009F3E1A"/>
    <w:rsid w:val="009F6030"/>
    <w:rsid w:val="009F6EEE"/>
    <w:rsid w:val="009F7641"/>
    <w:rsid w:val="00A00D2F"/>
    <w:rsid w:val="00A02749"/>
    <w:rsid w:val="00A042C6"/>
    <w:rsid w:val="00A11ABA"/>
    <w:rsid w:val="00A15889"/>
    <w:rsid w:val="00A177A0"/>
    <w:rsid w:val="00A2184D"/>
    <w:rsid w:val="00A23AF2"/>
    <w:rsid w:val="00A23EAB"/>
    <w:rsid w:val="00A24C5C"/>
    <w:rsid w:val="00A36789"/>
    <w:rsid w:val="00A41739"/>
    <w:rsid w:val="00A510A0"/>
    <w:rsid w:val="00A53AF1"/>
    <w:rsid w:val="00A6584A"/>
    <w:rsid w:val="00A65F22"/>
    <w:rsid w:val="00A708CA"/>
    <w:rsid w:val="00A75FA4"/>
    <w:rsid w:val="00A76A99"/>
    <w:rsid w:val="00A80FF2"/>
    <w:rsid w:val="00A815E9"/>
    <w:rsid w:val="00A82589"/>
    <w:rsid w:val="00A8308C"/>
    <w:rsid w:val="00A83856"/>
    <w:rsid w:val="00A85F0A"/>
    <w:rsid w:val="00A8761B"/>
    <w:rsid w:val="00A87692"/>
    <w:rsid w:val="00A93678"/>
    <w:rsid w:val="00A93E3C"/>
    <w:rsid w:val="00A94C8D"/>
    <w:rsid w:val="00A95D6E"/>
    <w:rsid w:val="00A96184"/>
    <w:rsid w:val="00A961F7"/>
    <w:rsid w:val="00A97E7D"/>
    <w:rsid w:val="00AA592F"/>
    <w:rsid w:val="00AB0C32"/>
    <w:rsid w:val="00AB0FA2"/>
    <w:rsid w:val="00AB0FBE"/>
    <w:rsid w:val="00AB1E8E"/>
    <w:rsid w:val="00AB74B5"/>
    <w:rsid w:val="00AC264E"/>
    <w:rsid w:val="00AC3788"/>
    <w:rsid w:val="00AC4EB9"/>
    <w:rsid w:val="00AD26F7"/>
    <w:rsid w:val="00AD3522"/>
    <w:rsid w:val="00AE4B1E"/>
    <w:rsid w:val="00AF0040"/>
    <w:rsid w:val="00AF28CB"/>
    <w:rsid w:val="00AF6E61"/>
    <w:rsid w:val="00B02C77"/>
    <w:rsid w:val="00B133C2"/>
    <w:rsid w:val="00B1490B"/>
    <w:rsid w:val="00B15F72"/>
    <w:rsid w:val="00B21014"/>
    <w:rsid w:val="00B2435D"/>
    <w:rsid w:val="00B26471"/>
    <w:rsid w:val="00B27903"/>
    <w:rsid w:val="00B31C08"/>
    <w:rsid w:val="00B4001E"/>
    <w:rsid w:val="00B41E14"/>
    <w:rsid w:val="00B44170"/>
    <w:rsid w:val="00B44523"/>
    <w:rsid w:val="00B462C3"/>
    <w:rsid w:val="00B556BB"/>
    <w:rsid w:val="00B57827"/>
    <w:rsid w:val="00B61635"/>
    <w:rsid w:val="00B62483"/>
    <w:rsid w:val="00B62E2E"/>
    <w:rsid w:val="00B65BB8"/>
    <w:rsid w:val="00B66155"/>
    <w:rsid w:val="00B758E4"/>
    <w:rsid w:val="00B77AB4"/>
    <w:rsid w:val="00B85C48"/>
    <w:rsid w:val="00B8726D"/>
    <w:rsid w:val="00B87632"/>
    <w:rsid w:val="00B9243D"/>
    <w:rsid w:val="00B94372"/>
    <w:rsid w:val="00B94C00"/>
    <w:rsid w:val="00B94E49"/>
    <w:rsid w:val="00BA333B"/>
    <w:rsid w:val="00BA5F46"/>
    <w:rsid w:val="00BB2366"/>
    <w:rsid w:val="00BB28F8"/>
    <w:rsid w:val="00BB3403"/>
    <w:rsid w:val="00BB70E7"/>
    <w:rsid w:val="00BB782A"/>
    <w:rsid w:val="00BC0089"/>
    <w:rsid w:val="00BC2CA8"/>
    <w:rsid w:val="00BC3F14"/>
    <w:rsid w:val="00BC461A"/>
    <w:rsid w:val="00BC4A8B"/>
    <w:rsid w:val="00BD4BFA"/>
    <w:rsid w:val="00BD5132"/>
    <w:rsid w:val="00BD54FA"/>
    <w:rsid w:val="00BD5F38"/>
    <w:rsid w:val="00BD6690"/>
    <w:rsid w:val="00BE37FC"/>
    <w:rsid w:val="00BE6602"/>
    <w:rsid w:val="00BF1654"/>
    <w:rsid w:val="00BF1D30"/>
    <w:rsid w:val="00BF488A"/>
    <w:rsid w:val="00BF4FCB"/>
    <w:rsid w:val="00BF6F1F"/>
    <w:rsid w:val="00BF757E"/>
    <w:rsid w:val="00C01B70"/>
    <w:rsid w:val="00C03F0B"/>
    <w:rsid w:val="00C03FBF"/>
    <w:rsid w:val="00C070B2"/>
    <w:rsid w:val="00C103FB"/>
    <w:rsid w:val="00C16AC4"/>
    <w:rsid w:val="00C16D95"/>
    <w:rsid w:val="00C2624F"/>
    <w:rsid w:val="00C27A22"/>
    <w:rsid w:val="00C304CA"/>
    <w:rsid w:val="00C30613"/>
    <w:rsid w:val="00C31B48"/>
    <w:rsid w:val="00C33252"/>
    <w:rsid w:val="00C336D4"/>
    <w:rsid w:val="00C3607C"/>
    <w:rsid w:val="00C411C0"/>
    <w:rsid w:val="00C54798"/>
    <w:rsid w:val="00C547AF"/>
    <w:rsid w:val="00C548F0"/>
    <w:rsid w:val="00C55BEA"/>
    <w:rsid w:val="00C60245"/>
    <w:rsid w:val="00C64AA5"/>
    <w:rsid w:val="00C64CF9"/>
    <w:rsid w:val="00C67974"/>
    <w:rsid w:val="00C729B9"/>
    <w:rsid w:val="00C72EE7"/>
    <w:rsid w:val="00C7385B"/>
    <w:rsid w:val="00C738BC"/>
    <w:rsid w:val="00C744D4"/>
    <w:rsid w:val="00C807E0"/>
    <w:rsid w:val="00C80AEE"/>
    <w:rsid w:val="00C81D63"/>
    <w:rsid w:val="00C86718"/>
    <w:rsid w:val="00C86FB9"/>
    <w:rsid w:val="00C90D50"/>
    <w:rsid w:val="00C90FCE"/>
    <w:rsid w:val="00C92DF8"/>
    <w:rsid w:val="00C93410"/>
    <w:rsid w:val="00C97363"/>
    <w:rsid w:val="00CB08C5"/>
    <w:rsid w:val="00CB6221"/>
    <w:rsid w:val="00CC1D12"/>
    <w:rsid w:val="00CD0A6E"/>
    <w:rsid w:val="00CD54DF"/>
    <w:rsid w:val="00CE0127"/>
    <w:rsid w:val="00CE6A40"/>
    <w:rsid w:val="00CF0C09"/>
    <w:rsid w:val="00CF219F"/>
    <w:rsid w:val="00CF2720"/>
    <w:rsid w:val="00CF29BE"/>
    <w:rsid w:val="00CF63ED"/>
    <w:rsid w:val="00D00E98"/>
    <w:rsid w:val="00D037F2"/>
    <w:rsid w:val="00D10D34"/>
    <w:rsid w:val="00D15054"/>
    <w:rsid w:val="00D34BD5"/>
    <w:rsid w:val="00D4348C"/>
    <w:rsid w:val="00D44D95"/>
    <w:rsid w:val="00D45197"/>
    <w:rsid w:val="00D52855"/>
    <w:rsid w:val="00D5321C"/>
    <w:rsid w:val="00D53EEA"/>
    <w:rsid w:val="00D55815"/>
    <w:rsid w:val="00D55A62"/>
    <w:rsid w:val="00D5633B"/>
    <w:rsid w:val="00D5666A"/>
    <w:rsid w:val="00D570A0"/>
    <w:rsid w:val="00D570B6"/>
    <w:rsid w:val="00D6124B"/>
    <w:rsid w:val="00D649EC"/>
    <w:rsid w:val="00D67267"/>
    <w:rsid w:val="00D745C9"/>
    <w:rsid w:val="00D76CA6"/>
    <w:rsid w:val="00D83DB6"/>
    <w:rsid w:val="00D857F4"/>
    <w:rsid w:val="00D9073B"/>
    <w:rsid w:val="00D91483"/>
    <w:rsid w:val="00D918C9"/>
    <w:rsid w:val="00D91B6A"/>
    <w:rsid w:val="00D9383E"/>
    <w:rsid w:val="00D94E8E"/>
    <w:rsid w:val="00D96819"/>
    <w:rsid w:val="00D9764F"/>
    <w:rsid w:val="00DA1967"/>
    <w:rsid w:val="00DA526A"/>
    <w:rsid w:val="00DA71D7"/>
    <w:rsid w:val="00DA7508"/>
    <w:rsid w:val="00DB0AFC"/>
    <w:rsid w:val="00DB4203"/>
    <w:rsid w:val="00DB46B5"/>
    <w:rsid w:val="00DB5F71"/>
    <w:rsid w:val="00DB663F"/>
    <w:rsid w:val="00DC43F4"/>
    <w:rsid w:val="00DC4433"/>
    <w:rsid w:val="00DC5BA6"/>
    <w:rsid w:val="00DD44C8"/>
    <w:rsid w:val="00DD6977"/>
    <w:rsid w:val="00DE13C3"/>
    <w:rsid w:val="00DE268C"/>
    <w:rsid w:val="00DE2A32"/>
    <w:rsid w:val="00DE5268"/>
    <w:rsid w:val="00DE66ED"/>
    <w:rsid w:val="00DF32E9"/>
    <w:rsid w:val="00DF493C"/>
    <w:rsid w:val="00DF7AC8"/>
    <w:rsid w:val="00E01C75"/>
    <w:rsid w:val="00E031EE"/>
    <w:rsid w:val="00E05C80"/>
    <w:rsid w:val="00E0605C"/>
    <w:rsid w:val="00E101EF"/>
    <w:rsid w:val="00E13FBD"/>
    <w:rsid w:val="00E22019"/>
    <w:rsid w:val="00E222FF"/>
    <w:rsid w:val="00E24EBB"/>
    <w:rsid w:val="00E251E2"/>
    <w:rsid w:val="00E25803"/>
    <w:rsid w:val="00E31EEF"/>
    <w:rsid w:val="00E4020A"/>
    <w:rsid w:val="00E41396"/>
    <w:rsid w:val="00E42BD3"/>
    <w:rsid w:val="00E434A8"/>
    <w:rsid w:val="00E434E9"/>
    <w:rsid w:val="00E4453E"/>
    <w:rsid w:val="00E53A05"/>
    <w:rsid w:val="00E609D2"/>
    <w:rsid w:val="00E61267"/>
    <w:rsid w:val="00E72435"/>
    <w:rsid w:val="00E72529"/>
    <w:rsid w:val="00E72E78"/>
    <w:rsid w:val="00E775F2"/>
    <w:rsid w:val="00E77E37"/>
    <w:rsid w:val="00E8206F"/>
    <w:rsid w:val="00E822CC"/>
    <w:rsid w:val="00E920E1"/>
    <w:rsid w:val="00E922C4"/>
    <w:rsid w:val="00E97394"/>
    <w:rsid w:val="00E97A44"/>
    <w:rsid w:val="00EA2255"/>
    <w:rsid w:val="00EA7310"/>
    <w:rsid w:val="00EB00A2"/>
    <w:rsid w:val="00EB08CC"/>
    <w:rsid w:val="00EB1964"/>
    <w:rsid w:val="00EB575C"/>
    <w:rsid w:val="00EB6844"/>
    <w:rsid w:val="00EC1594"/>
    <w:rsid w:val="00ED0AEB"/>
    <w:rsid w:val="00ED6871"/>
    <w:rsid w:val="00ED6B3E"/>
    <w:rsid w:val="00ED6BDA"/>
    <w:rsid w:val="00EE1106"/>
    <w:rsid w:val="00EE5FAD"/>
    <w:rsid w:val="00EF2A76"/>
    <w:rsid w:val="00EF4127"/>
    <w:rsid w:val="00F03A28"/>
    <w:rsid w:val="00F042F9"/>
    <w:rsid w:val="00F05A47"/>
    <w:rsid w:val="00F12654"/>
    <w:rsid w:val="00F13C02"/>
    <w:rsid w:val="00F21D43"/>
    <w:rsid w:val="00F24E90"/>
    <w:rsid w:val="00F27D38"/>
    <w:rsid w:val="00F301CC"/>
    <w:rsid w:val="00F3300A"/>
    <w:rsid w:val="00F40DB8"/>
    <w:rsid w:val="00F41BD4"/>
    <w:rsid w:val="00F42D13"/>
    <w:rsid w:val="00F45533"/>
    <w:rsid w:val="00F47385"/>
    <w:rsid w:val="00F50AEE"/>
    <w:rsid w:val="00F511F7"/>
    <w:rsid w:val="00F518DC"/>
    <w:rsid w:val="00F5395B"/>
    <w:rsid w:val="00F54484"/>
    <w:rsid w:val="00F6028A"/>
    <w:rsid w:val="00F60CE9"/>
    <w:rsid w:val="00F62006"/>
    <w:rsid w:val="00F627E1"/>
    <w:rsid w:val="00F62955"/>
    <w:rsid w:val="00F64525"/>
    <w:rsid w:val="00F64E78"/>
    <w:rsid w:val="00F7103F"/>
    <w:rsid w:val="00F728F5"/>
    <w:rsid w:val="00F736BA"/>
    <w:rsid w:val="00F7526C"/>
    <w:rsid w:val="00F825CD"/>
    <w:rsid w:val="00F8671A"/>
    <w:rsid w:val="00F87BD8"/>
    <w:rsid w:val="00F95A9F"/>
    <w:rsid w:val="00F975BB"/>
    <w:rsid w:val="00FA252C"/>
    <w:rsid w:val="00FA64F8"/>
    <w:rsid w:val="00FA7E8D"/>
    <w:rsid w:val="00FB1E9B"/>
    <w:rsid w:val="00FB1F07"/>
    <w:rsid w:val="00FB6C75"/>
    <w:rsid w:val="00FC2AD8"/>
    <w:rsid w:val="00FC2EC3"/>
    <w:rsid w:val="00FC5B69"/>
    <w:rsid w:val="00FC72D0"/>
    <w:rsid w:val="00FD0CD5"/>
    <w:rsid w:val="00FE0FD8"/>
    <w:rsid w:val="00FE221D"/>
    <w:rsid w:val="00FE24E9"/>
    <w:rsid w:val="00FE3F32"/>
    <w:rsid w:val="00FE752F"/>
    <w:rsid w:val="00FE7A9A"/>
    <w:rsid w:val="00FE7B9F"/>
    <w:rsid w:val="00FF3EFE"/>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15101489">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1674314">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270625522">
      <w:bodyDiv w:val="1"/>
      <w:marLeft w:val="0"/>
      <w:marRight w:val="0"/>
      <w:marTop w:val="0"/>
      <w:marBottom w:val="0"/>
      <w:divBdr>
        <w:top w:val="none" w:sz="0" w:space="0" w:color="auto"/>
        <w:left w:val="none" w:sz="0" w:space="0" w:color="auto"/>
        <w:bottom w:val="none" w:sz="0" w:space="0" w:color="auto"/>
        <w:right w:val="none" w:sz="0" w:space="0" w:color="auto"/>
      </w:divBdr>
    </w:div>
    <w:div w:id="275017346">
      <w:bodyDiv w:val="1"/>
      <w:marLeft w:val="0"/>
      <w:marRight w:val="0"/>
      <w:marTop w:val="0"/>
      <w:marBottom w:val="0"/>
      <w:divBdr>
        <w:top w:val="none" w:sz="0" w:space="0" w:color="auto"/>
        <w:left w:val="none" w:sz="0" w:space="0" w:color="auto"/>
        <w:bottom w:val="none" w:sz="0" w:space="0" w:color="auto"/>
        <w:right w:val="none" w:sz="0" w:space="0" w:color="auto"/>
      </w:divBdr>
    </w:div>
    <w:div w:id="327101482">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394862088">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692615112">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857692560">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565870">
      <w:bodyDiv w:val="1"/>
      <w:marLeft w:val="0"/>
      <w:marRight w:val="0"/>
      <w:marTop w:val="0"/>
      <w:marBottom w:val="0"/>
      <w:divBdr>
        <w:top w:val="none" w:sz="0" w:space="0" w:color="auto"/>
        <w:left w:val="none" w:sz="0" w:space="0" w:color="auto"/>
        <w:bottom w:val="none" w:sz="0" w:space="0" w:color="auto"/>
        <w:right w:val="none" w:sz="0" w:space="0" w:color="auto"/>
      </w:divBdr>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73829892">
      <w:bodyDiv w:val="1"/>
      <w:marLeft w:val="0"/>
      <w:marRight w:val="0"/>
      <w:marTop w:val="0"/>
      <w:marBottom w:val="0"/>
      <w:divBdr>
        <w:top w:val="none" w:sz="0" w:space="0" w:color="auto"/>
        <w:left w:val="none" w:sz="0" w:space="0" w:color="auto"/>
        <w:bottom w:val="none" w:sz="0" w:space="0" w:color="auto"/>
        <w:right w:val="none" w:sz="0" w:space="0" w:color="auto"/>
      </w:divBdr>
      <w:divsChild>
        <w:div w:id="69426715">
          <w:marLeft w:val="0"/>
          <w:marRight w:val="0"/>
          <w:marTop w:val="0"/>
          <w:marBottom w:val="0"/>
          <w:divBdr>
            <w:top w:val="none" w:sz="0" w:space="0" w:color="auto"/>
            <w:left w:val="none" w:sz="0" w:space="0" w:color="auto"/>
            <w:bottom w:val="none" w:sz="0" w:space="0" w:color="auto"/>
            <w:right w:val="none" w:sz="0" w:space="0" w:color="auto"/>
          </w:divBdr>
          <w:divsChild>
            <w:div w:id="1327518459">
              <w:marLeft w:val="0"/>
              <w:marRight w:val="0"/>
              <w:marTop w:val="0"/>
              <w:marBottom w:val="0"/>
              <w:divBdr>
                <w:top w:val="none" w:sz="0" w:space="0" w:color="auto"/>
                <w:left w:val="none" w:sz="0" w:space="0" w:color="auto"/>
                <w:bottom w:val="none" w:sz="0" w:space="0" w:color="auto"/>
                <w:right w:val="none" w:sz="0" w:space="0" w:color="auto"/>
              </w:divBdr>
            </w:div>
          </w:divsChild>
        </w:div>
        <w:div w:id="1562903147">
          <w:marLeft w:val="0"/>
          <w:marRight w:val="0"/>
          <w:marTop w:val="0"/>
          <w:marBottom w:val="0"/>
          <w:divBdr>
            <w:top w:val="none" w:sz="0" w:space="0" w:color="auto"/>
            <w:left w:val="none" w:sz="0" w:space="0" w:color="auto"/>
            <w:bottom w:val="none" w:sz="0" w:space="0" w:color="auto"/>
            <w:right w:val="none" w:sz="0" w:space="0" w:color="auto"/>
          </w:divBdr>
          <w:divsChild>
            <w:div w:id="306474821">
              <w:marLeft w:val="0"/>
              <w:marRight w:val="0"/>
              <w:marTop w:val="750"/>
              <w:marBottom w:val="750"/>
              <w:divBdr>
                <w:top w:val="none" w:sz="0" w:space="0" w:color="auto"/>
                <w:left w:val="none" w:sz="0" w:space="0" w:color="auto"/>
                <w:bottom w:val="none" w:sz="0" w:space="0" w:color="auto"/>
                <w:right w:val="none" w:sz="0" w:space="0" w:color="auto"/>
              </w:divBdr>
              <w:divsChild>
                <w:div w:id="14136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101910">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354260247">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20350418">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21463981">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074544950">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chart" Target="charts/chart2.xml"/><Relationship Id="rId28" Type="http://schemas.openxmlformats.org/officeDocument/2006/relationships/chart" Target="charts/chart3.xml"/><Relationship Id="rId29" Type="http://schemas.openxmlformats.org/officeDocument/2006/relationships/chart" Target="charts/chart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chart" Target="charts/chart5.xml"/><Relationship Id="rId32" Type="http://schemas.openxmlformats.org/officeDocument/2006/relationships/chart" Target="charts/chart6.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7.xml"/><Relationship Id="rId34" Type="http://schemas.openxmlformats.org/officeDocument/2006/relationships/image" Target="media/image14.png"/><Relationship Id="rId35" Type="http://schemas.openxmlformats.org/officeDocument/2006/relationships/chart" Target="charts/chart8.xml"/><Relationship Id="rId36" Type="http://schemas.openxmlformats.org/officeDocument/2006/relationships/chart" Target="charts/chart9.xml"/><Relationship Id="rId10" Type="http://schemas.openxmlformats.org/officeDocument/2006/relationships/footer" Target="footer2.xml"/><Relationship Id="rId11" Type="http://schemas.openxmlformats.org/officeDocument/2006/relationships/hyperlink" Target="https://tools.ietf.org/html/rfc2068" TargetMode="External"/><Relationship Id="rId12" Type="http://schemas.openxmlformats.org/officeDocument/2006/relationships/hyperlink" Target="https://tools.ietf.org/html/rfc2616" TargetMode="External"/><Relationship Id="rId13" Type="http://schemas.openxmlformats.org/officeDocument/2006/relationships/hyperlink" Target="https://tools.ietf.org/html/rfc7230"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chart" Target="charts/chart1.xml"/><Relationship Id="rId19" Type="http://schemas.openxmlformats.org/officeDocument/2006/relationships/image" Target="media/image5.png"/><Relationship Id="rId37" Type="http://schemas.openxmlformats.org/officeDocument/2006/relationships/chart" Target="charts/chart10.xml"/><Relationship Id="rId38" Type="http://schemas.openxmlformats.org/officeDocument/2006/relationships/chart" Target="charts/chart11.xml"/><Relationship Id="rId39" Type="http://schemas.openxmlformats.org/officeDocument/2006/relationships/chart" Target="charts/chart12.xml"/><Relationship Id="rId40" Type="http://schemas.openxmlformats.org/officeDocument/2006/relationships/chart" Target="charts/chart13.xml"/><Relationship Id="rId41" Type="http://schemas.openxmlformats.org/officeDocument/2006/relationships/chart" Target="charts/chart14.xml"/><Relationship Id="rId42" Type="http://schemas.openxmlformats.org/officeDocument/2006/relationships/chart" Target="charts/chart15.xml"/><Relationship Id="rId43" Type="http://schemas.openxmlformats.org/officeDocument/2006/relationships/chart" Target="charts/chart16.xml"/><Relationship Id="rId44" Type="http://schemas.openxmlformats.org/officeDocument/2006/relationships/hyperlink" Target="https://github.com/zantolov/high-performance-web-sytems-in-php" TargetMode="External"/><Relationship Id="rId45"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8" Type="http://schemas.openxmlformats.org/officeDocument/2006/relationships/hyperlink" Target="https://www.docker.com/" TargetMode="External"/><Relationship Id="rId9" Type="http://schemas.openxmlformats.org/officeDocument/2006/relationships/hyperlink" Target="https://docs.docker.com/compose/" TargetMode="External"/><Relationship Id="rId10" Type="http://schemas.openxmlformats.org/officeDocument/2006/relationships/hyperlink" Target="https://www.joedog.org/siege-home/"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00070584"/>
        <c:axId val="2046025304"/>
      </c:barChart>
      <c:catAx>
        <c:axId val="2100070584"/>
        <c:scaling>
          <c:orientation val="minMax"/>
        </c:scaling>
        <c:delete val="0"/>
        <c:axPos val="b"/>
        <c:majorTickMark val="out"/>
        <c:minorTickMark val="none"/>
        <c:tickLblPos val="nextTo"/>
        <c:crossAx val="2046025304"/>
        <c:crosses val="autoZero"/>
        <c:auto val="1"/>
        <c:lblAlgn val="ctr"/>
        <c:lblOffset val="100"/>
        <c:noMultiLvlLbl val="0"/>
      </c:catAx>
      <c:valAx>
        <c:axId val="2046025304"/>
        <c:scaling>
          <c:orientation val="minMax"/>
        </c:scaling>
        <c:delete val="0"/>
        <c:axPos val="l"/>
        <c:majorGridlines/>
        <c:numFmt formatCode="General" sourceLinked="1"/>
        <c:majorTickMark val="out"/>
        <c:minorTickMark val="none"/>
        <c:tickLblPos val="nextTo"/>
        <c:crossAx val="2100070584"/>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nakon optimizacije</a:t>
            </a:r>
          </a:p>
        </c:rich>
      </c:tx>
      <c:layout/>
      <c:overlay val="0"/>
    </c:title>
    <c:autoTitleDeleted val="0"/>
    <c:plotArea>
      <c:layout/>
      <c:lineChart>
        <c:grouping val="standard"/>
        <c:varyColors val="0"/>
        <c:ser>
          <c:idx val="0"/>
          <c:order val="0"/>
          <c:tx>
            <c:strRef>
              <c:f>'Static tests'!$D$62</c:f>
              <c:strCache>
                <c:ptCount val="1"/>
                <c:pt idx="0">
                  <c:v>Stat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2:$M$62</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ser>
          <c:idx val="1"/>
          <c:order val="1"/>
          <c:tx>
            <c:strRef>
              <c:f>'Static tests'!$D$63</c:f>
              <c:strCache>
                <c:ptCount val="1"/>
                <c:pt idx="0">
                  <c:v>Dinam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3:$M$63</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02876360"/>
        <c:axId val="2102881816"/>
      </c:lineChart>
      <c:catAx>
        <c:axId val="210287636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2881816"/>
        <c:crosses val="autoZero"/>
        <c:auto val="1"/>
        <c:lblAlgn val="ctr"/>
        <c:lblOffset val="100"/>
        <c:noMultiLvlLbl val="0"/>
      </c:catAx>
      <c:valAx>
        <c:axId val="2102881816"/>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287636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tatično testiranje)</a:t>
            </a:r>
          </a:p>
        </c:rich>
      </c:tx>
      <c:layout/>
      <c:overlay val="0"/>
    </c:title>
    <c:autoTitleDeleted val="0"/>
    <c:plotArea>
      <c:layout/>
      <c:lineChart>
        <c:grouping val="standard"/>
        <c:varyColors val="0"/>
        <c:ser>
          <c:idx val="0"/>
          <c:order val="0"/>
          <c:tx>
            <c:strRef>
              <c:f>'Static tests'!$C$85</c:f>
              <c:strCache>
                <c:ptCount val="1"/>
                <c:pt idx="0">
                  <c:v>Bez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5:$L$8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C$86</c:f>
              <c:strCache>
                <c:ptCount val="1"/>
                <c:pt idx="0">
                  <c:v>S indeksima</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6:$L$86</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2"/>
          <c:order val="2"/>
          <c:tx>
            <c:strRef>
              <c:f>'Static tests'!$C$87</c:f>
              <c:strCache>
                <c:ptCount val="1"/>
                <c:pt idx="0">
                  <c:v>Nakon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7:$L$87</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dLbls>
          <c:showLegendKey val="0"/>
          <c:showVal val="0"/>
          <c:showCatName val="0"/>
          <c:showSerName val="0"/>
          <c:showPercent val="0"/>
          <c:showBubbleSize val="0"/>
        </c:dLbls>
        <c:marker val="1"/>
        <c:smooth val="0"/>
        <c:axId val="2056306440"/>
        <c:axId val="2100238216"/>
      </c:lineChart>
      <c:catAx>
        <c:axId val="205630644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238216"/>
        <c:crosses val="autoZero"/>
        <c:auto val="1"/>
        <c:lblAlgn val="ctr"/>
        <c:lblOffset val="100"/>
        <c:noMultiLvlLbl val="0"/>
      </c:catAx>
      <c:valAx>
        <c:axId val="210023821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056306440"/>
        <c:crosses val="autoZero"/>
        <c:crossBetween val="between"/>
      </c:valAx>
    </c:plotArea>
    <c:legend>
      <c:legendPos val="b"/>
      <c:layout/>
      <c:overlay val="0"/>
    </c:legend>
    <c:plotVisOnly val="1"/>
    <c:dispBlanksAs val="gap"/>
    <c:showDLblsOverMax val="0"/>
  </c:chart>
  <c:txPr>
    <a:bodyPr/>
    <a:lstStyle/>
    <a:p>
      <a:pPr>
        <a:defRPr sz="1050"/>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dinamično testiranje)</a:t>
            </a:r>
          </a:p>
        </c:rich>
      </c:tx>
      <c:layout/>
      <c:overlay val="0"/>
    </c:title>
    <c:autoTitleDeleted val="0"/>
    <c:plotArea>
      <c:layout/>
      <c:lineChart>
        <c:grouping val="standard"/>
        <c:varyColors val="0"/>
        <c:ser>
          <c:idx val="0"/>
          <c:order val="0"/>
          <c:tx>
            <c:strRef>
              <c:f>'Static tests'!$C$92</c:f>
              <c:strCache>
                <c:ptCount val="1"/>
                <c:pt idx="0">
                  <c:v>Bez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2:$L$92</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ser>
          <c:idx val="1"/>
          <c:order val="1"/>
          <c:tx>
            <c:strRef>
              <c:f>'Static tests'!$C$93</c:f>
              <c:strCache>
                <c:ptCount val="1"/>
                <c:pt idx="0">
                  <c:v>S indeksima</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3:$L$93</c:f>
              <c:numCache>
                <c:formatCode>General</c:formatCode>
                <c:ptCount val="9"/>
                <c:pt idx="0">
                  <c:v>5.47</c:v>
                </c:pt>
                <c:pt idx="1">
                  <c:v>5.98</c:v>
                </c:pt>
                <c:pt idx="2">
                  <c:v>5.9</c:v>
                </c:pt>
                <c:pt idx="3">
                  <c:v>5.9</c:v>
                </c:pt>
                <c:pt idx="4">
                  <c:v>5.85</c:v>
                </c:pt>
                <c:pt idx="5">
                  <c:v>5.91</c:v>
                </c:pt>
                <c:pt idx="6">
                  <c:v>5.78</c:v>
                </c:pt>
                <c:pt idx="7">
                  <c:v>5.62</c:v>
                </c:pt>
                <c:pt idx="8">
                  <c:v>6.43</c:v>
                </c:pt>
              </c:numCache>
            </c:numRef>
          </c:val>
          <c:smooth val="0"/>
        </c:ser>
        <c:ser>
          <c:idx val="2"/>
          <c:order val="2"/>
          <c:tx>
            <c:strRef>
              <c:f>'Static tests'!$C$94</c:f>
              <c:strCache>
                <c:ptCount val="1"/>
                <c:pt idx="0">
                  <c:v>Nakon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4:$L$94</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43704152"/>
        <c:axId val="2143709656"/>
      </c:lineChart>
      <c:catAx>
        <c:axId val="214370415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3709656"/>
        <c:crosses val="autoZero"/>
        <c:auto val="1"/>
        <c:lblAlgn val="ctr"/>
        <c:lblOffset val="100"/>
        <c:noMultiLvlLbl val="0"/>
      </c:catAx>
      <c:valAx>
        <c:axId val="214370965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4370415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tatično testiranje)</a:t>
            </a:r>
          </a:p>
        </c:rich>
      </c:tx>
      <c:layout/>
      <c:overlay val="0"/>
    </c:title>
    <c:autoTitleDeleted val="0"/>
    <c:plotArea>
      <c:layout/>
      <c:lineChart>
        <c:grouping val="standard"/>
        <c:varyColors val="0"/>
        <c:ser>
          <c:idx val="0"/>
          <c:order val="0"/>
          <c:tx>
            <c:strRef>
              <c:f>'Static tests'!$O$85</c:f>
              <c:strCache>
                <c:ptCount val="1"/>
                <c:pt idx="0">
                  <c:v>Bez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5:$X$85</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O$86</c:f>
              <c:strCache>
                <c:ptCount val="1"/>
                <c:pt idx="0">
                  <c:v>S indeksima</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6:$X$86</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2"/>
          <c:order val="2"/>
          <c:tx>
            <c:strRef>
              <c:f>'Static tests'!$O$87</c:f>
              <c:strCache>
                <c:ptCount val="1"/>
                <c:pt idx="0">
                  <c:v>Nakon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7:$X$87</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dLbls>
          <c:showLegendKey val="0"/>
          <c:showVal val="0"/>
          <c:showCatName val="0"/>
          <c:showSerName val="0"/>
          <c:showPercent val="0"/>
          <c:showBubbleSize val="0"/>
        </c:dLbls>
        <c:marker val="1"/>
        <c:smooth val="0"/>
        <c:axId val="2144102920"/>
        <c:axId val="2144248472"/>
      </c:lineChart>
      <c:catAx>
        <c:axId val="214410292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4248472"/>
        <c:crosses val="autoZero"/>
        <c:auto val="1"/>
        <c:lblAlgn val="ctr"/>
        <c:lblOffset val="100"/>
        <c:noMultiLvlLbl val="0"/>
      </c:catAx>
      <c:valAx>
        <c:axId val="2144248472"/>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4410292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dinamično testiranje)</a:t>
            </a:r>
          </a:p>
        </c:rich>
      </c:tx>
      <c:layout/>
      <c:overlay val="0"/>
    </c:title>
    <c:autoTitleDeleted val="0"/>
    <c:plotArea>
      <c:layout/>
      <c:lineChart>
        <c:grouping val="standard"/>
        <c:varyColors val="0"/>
        <c:ser>
          <c:idx val="0"/>
          <c:order val="0"/>
          <c:tx>
            <c:strRef>
              <c:f>'Static tests'!$O$92</c:f>
              <c:strCache>
                <c:ptCount val="1"/>
                <c:pt idx="0">
                  <c:v>Bez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2:$X$92</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ser>
          <c:idx val="1"/>
          <c:order val="1"/>
          <c:tx>
            <c:strRef>
              <c:f>'Static tests'!$O$93</c:f>
              <c:strCache>
                <c:ptCount val="1"/>
                <c:pt idx="0">
                  <c:v>S indeksima</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3:$X$93</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ser>
          <c:idx val="2"/>
          <c:order val="2"/>
          <c:tx>
            <c:strRef>
              <c:f>'Static tests'!$O$94</c:f>
              <c:strCache>
                <c:ptCount val="1"/>
                <c:pt idx="0">
                  <c:v>Nakon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4:$X$94</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39977672"/>
        <c:axId val="2139270968"/>
      </c:lineChart>
      <c:catAx>
        <c:axId val="213997767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39270968"/>
        <c:crosses val="autoZero"/>
        <c:auto val="1"/>
        <c:lblAlgn val="ctr"/>
        <c:lblOffset val="100"/>
        <c:noMultiLvlLbl val="0"/>
      </c:catAx>
      <c:valAx>
        <c:axId val="213927096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3997767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statično testiranje)</a:t>
            </a:r>
          </a:p>
        </c:rich>
      </c:tx>
      <c:layout/>
      <c:overlay val="0"/>
    </c:title>
    <c:autoTitleDeleted val="0"/>
    <c:plotArea>
      <c:layout/>
      <c:lineChart>
        <c:grouping val="standard"/>
        <c:varyColors val="0"/>
        <c:ser>
          <c:idx val="0"/>
          <c:order val="0"/>
          <c:tx>
            <c:strRef>
              <c:f>'Static tests'!$Z$85</c:f>
              <c:strCache>
                <c:ptCount val="1"/>
                <c:pt idx="0">
                  <c:v>Bez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5:$AI$85</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Z$86</c:f>
              <c:strCache>
                <c:ptCount val="1"/>
                <c:pt idx="0">
                  <c:v>S indeksima</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6:$AI$8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ser>
          <c:idx val="2"/>
          <c:order val="2"/>
          <c:tx>
            <c:strRef>
              <c:f>'Static tests'!$Z$87</c:f>
              <c:strCache>
                <c:ptCount val="1"/>
                <c:pt idx="0">
                  <c:v>Nakon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7:$AI$87</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dLbls>
          <c:showLegendKey val="0"/>
          <c:showVal val="0"/>
          <c:showCatName val="0"/>
          <c:showSerName val="0"/>
          <c:showPercent val="0"/>
          <c:showBubbleSize val="0"/>
        </c:dLbls>
        <c:marker val="1"/>
        <c:smooth val="0"/>
        <c:axId val="2146576616"/>
        <c:axId val="2146862040"/>
      </c:lineChart>
      <c:catAx>
        <c:axId val="214657661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6862040"/>
        <c:crosses val="autoZero"/>
        <c:auto val="1"/>
        <c:lblAlgn val="ctr"/>
        <c:lblOffset val="100"/>
        <c:noMultiLvlLbl val="0"/>
      </c:catAx>
      <c:valAx>
        <c:axId val="2146862040"/>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46576616"/>
        <c:crosses val="autoZero"/>
        <c:crossBetween val="between"/>
      </c:valAx>
    </c:plotArea>
    <c:legend>
      <c:legendPos val="b"/>
      <c:layout>
        <c:manualLayout>
          <c:xMode val="edge"/>
          <c:yMode val="edge"/>
          <c:x val="0.0121202476012473"/>
          <c:y val="0.740048106111515"/>
          <c:w val="0.938156314479491"/>
          <c:h val="0.228560879566334"/>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dinamično testiranje)</a:t>
            </a:r>
          </a:p>
        </c:rich>
      </c:tx>
      <c:layout/>
      <c:overlay val="0"/>
    </c:title>
    <c:autoTitleDeleted val="0"/>
    <c:plotArea>
      <c:layout/>
      <c:lineChart>
        <c:grouping val="standard"/>
        <c:varyColors val="0"/>
        <c:ser>
          <c:idx val="0"/>
          <c:order val="0"/>
          <c:tx>
            <c:strRef>
              <c:f>'Static tests'!$Z$92</c:f>
              <c:strCache>
                <c:ptCount val="1"/>
                <c:pt idx="0">
                  <c:v>Bez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2:$AI$92</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ser>
          <c:idx val="1"/>
          <c:order val="1"/>
          <c:tx>
            <c:strRef>
              <c:f>'Static tests'!$Z$93</c:f>
              <c:strCache>
                <c:ptCount val="1"/>
                <c:pt idx="0">
                  <c:v>S indeksima</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3:$AI$93</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2"/>
          <c:order val="2"/>
          <c:tx>
            <c:strRef>
              <c:f>'Static tests'!$Z$94</c:f>
              <c:strCache>
                <c:ptCount val="1"/>
                <c:pt idx="0">
                  <c:v>Nakon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4:$AI$94</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44677608"/>
        <c:axId val="-2144724216"/>
      </c:lineChart>
      <c:catAx>
        <c:axId val="-214467760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4724216"/>
        <c:crosses val="autoZero"/>
        <c:auto val="1"/>
        <c:lblAlgn val="ctr"/>
        <c:lblOffset val="100"/>
        <c:noMultiLvlLbl val="0"/>
      </c:catAx>
      <c:valAx>
        <c:axId val="-2144724216"/>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4467760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bez optimizacijskih mehanizama</a:t>
            </a:r>
          </a:p>
        </c:rich>
      </c:tx>
      <c:layout/>
      <c:overlay val="0"/>
    </c:title>
    <c:autoTitleDeleted val="0"/>
    <c:plotArea>
      <c:layout/>
      <c:lineChart>
        <c:grouping val="standard"/>
        <c:varyColors val="0"/>
        <c:ser>
          <c:idx val="0"/>
          <c:order val="0"/>
          <c:tx>
            <c:strRef>
              <c:f>'Static tests'!$D$5</c:f>
              <c:strCache>
                <c:ptCount val="1"/>
                <c:pt idx="0">
                  <c:v>Stat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M$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D$6</c:f>
              <c:strCache>
                <c:ptCount val="1"/>
                <c:pt idx="0">
                  <c:v>Dinam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M$6</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00165496"/>
        <c:axId val="2100170920"/>
      </c:lineChart>
      <c:catAx>
        <c:axId val="210016549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170920"/>
        <c:crosses val="autoZero"/>
        <c:auto val="1"/>
        <c:lblAlgn val="ctr"/>
        <c:lblOffset val="100"/>
        <c:noMultiLvlLbl val="0"/>
      </c:catAx>
      <c:valAx>
        <c:axId val="2100170920"/>
        <c:scaling>
          <c:orientation val="minMax"/>
        </c:scaling>
        <c:delete val="0"/>
        <c:axPos val="l"/>
        <c:majorGridlines/>
        <c:title>
          <c:tx>
            <c:rich>
              <a:bodyPr rot="-5400000" vert="horz"/>
              <a:lstStyle/>
              <a:p>
                <a:pPr algn="ctr" rtl="0">
                  <a:defRPr/>
                </a:pPr>
                <a:r>
                  <a:rPr lang="en-US"/>
                  <a:t>Propusnost (broj zahtjeva u sekundi)</a:t>
                </a:r>
              </a:p>
            </c:rich>
          </c:tx>
          <c:layout/>
          <c:overlay val="0"/>
        </c:title>
        <c:numFmt formatCode="General" sourceLinked="1"/>
        <c:majorTickMark val="out"/>
        <c:minorTickMark val="none"/>
        <c:tickLblPos val="nextTo"/>
        <c:crossAx val="2100165496"/>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bez optimizacijskih mehanizama</a:t>
            </a:r>
          </a:p>
        </c:rich>
      </c:tx>
      <c:layout/>
      <c:overlay val="0"/>
    </c:title>
    <c:autoTitleDeleted val="0"/>
    <c:plotArea>
      <c:layout/>
      <c:lineChart>
        <c:grouping val="standard"/>
        <c:varyColors val="0"/>
        <c:ser>
          <c:idx val="0"/>
          <c:order val="0"/>
          <c:tx>
            <c:strRef>
              <c:f>'Static tests'!$D$27</c:f>
              <c:strCache>
                <c:ptCount val="1"/>
                <c:pt idx="0">
                  <c:v>Stat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7:$M$27</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D$28</c:f>
              <c:strCache>
                <c:ptCount val="1"/>
                <c:pt idx="0">
                  <c:v>Dinam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8:$M$28</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056266824"/>
        <c:axId val="2056261272"/>
      </c:lineChart>
      <c:catAx>
        <c:axId val="205626682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056261272"/>
        <c:crosses val="autoZero"/>
        <c:auto val="1"/>
        <c:lblAlgn val="ctr"/>
        <c:lblOffset val="100"/>
        <c:noMultiLvlLbl val="0"/>
      </c:catAx>
      <c:valAx>
        <c:axId val="2056261272"/>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05626682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en-US" baseline="0"/>
              <a:t> bez optimizacijskih mehanizama</a:t>
            </a:r>
            <a:endParaRPr lang="en-US"/>
          </a:p>
        </c:rich>
      </c:tx>
      <c:layout/>
      <c:overlay val="0"/>
    </c:title>
    <c:autoTitleDeleted val="0"/>
    <c:plotArea>
      <c:layout/>
      <c:lineChart>
        <c:grouping val="standard"/>
        <c:varyColors val="0"/>
        <c:ser>
          <c:idx val="0"/>
          <c:order val="0"/>
          <c:tx>
            <c:strRef>
              <c:f>'Static tests'!$D$49</c:f>
              <c:strCache>
                <c:ptCount val="1"/>
                <c:pt idx="0">
                  <c:v>Stat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9:$M$49</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D$50</c:f>
              <c:strCache>
                <c:ptCount val="1"/>
                <c:pt idx="0">
                  <c:v>Dinam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0:$M$50</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046003992"/>
        <c:axId val="2045998440"/>
      </c:lineChart>
      <c:catAx>
        <c:axId val="204600399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045998440"/>
        <c:crosses val="autoZero"/>
        <c:auto val="1"/>
        <c:lblAlgn val="ctr"/>
        <c:lblOffset val="100"/>
        <c:noMultiLvlLbl val="0"/>
      </c:catAx>
      <c:valAx>
        <c:axId val="2045998440"/>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046003992"/>
        <c:crosses val="autoZero"/>
        <c:crossBetween val="between"/>
      </c:valAx>
      <c:spPr>
        <a:noFill/>
        <a:ln w="25400">
          <a:noFill/>
        </a:ln>
      </c:spPr>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 indeksima u bazi podataka</a:t>
            </a:r>
          </a:p>
        </c:rich>
      </c:tx>
      <c:layout/>
      <c:overlay val="0"/>
    </c:title>
    <c:autoTitleDeleted val="0"/>
    <c:plotArea>
      <c:layout/>
      <c:lineChart>
        <c:grouping val="standard"/>
        <c:varyColors val="0"/>
        <c:ser>
          <c:idx val="0"/>
          <c:order val="0"/>
          <c:tx>
            <c:strRef>
              <c:f>'Static tests'!$D$12</c:f>
              <c:strCache>
                <c:ptCount val="1"/>
                <c:pt idx="0">
                  <c:v>Stat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2:$M$12</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1"/>
          <c:order val="1"/>
          <c:tx>
            <c:strRef>
              <c:f>'Static tests'!$D$13</c:f>
              <c:strCache>
                <c:ptCount val="1"/>
                <c:pt idx="0">
                  <c:v>Dinam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3:$M$13</c:f>
              <c:numCache>
                <c:formatCode>General</c:formatCode>
                <c:ptCount val="9"/>
                <c:pt idx="0">
                  <c:v>5.47</c:v>
                </c:pt>
                <c:pt idx="1">
                  <c:v>5.98</c:v>
                </c:pt>
                <c:pt idx="2">
                  <c:v>5.9</c:v>
                </c:pt>
                <c:pt idx="3">
                  <c:v>5.9</c:v>
                </c:pt>
                <c:pt idx="4">
                  <c:v>5.85</c:v>
                </c:pt>
                <c:pt idx="5">
                  <c:v>5.91</c:v>
                </c:pt>
                <c:pt idx="6">
                  <c:v>5.78</c:v>
                </c:pt>
                <c:pt idx="7">
                  <c:v>5.619999999999997</c:v>
                </c:pt>
                <c:pt idx="8">
                  <c:v>6.43</c:v>
                </c:pt>
              </c:numCache>
            </c:numRef>
          </c:val>
          <c:smooth val="0"/>
        </c:ser>
        <c:dLbls>
          <c:showLegendKey val="0"/>
          <c:showVal val="0"/>
          <c:showCatName val="0"/>
          <c:showSerName val="0"/>
          <c:showPercent val="0"/>
          <c:showBubbleSize val="0"/>
        </c:dLbls>
        <c:marker val="1"/>
        <c:smooth val="0"/>
        <c:axId val="2102811368"/>
        <c:axId val="2102816904"/>
      </c:lineChart>
      <c:catAx>
        <c:axId val="210281136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2816904"/>
        <c:crosses val="autoZero"/>
        <c:auto val="1"/>
        <c:lblAlgn val="ctr"/>
        <c:lblOffset val="100"/>
        <c:noMultiLvlLbl val="0"/>
      </c:catAx>
      <c:valAx>
        <c:axId val="2102816904"/>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0281136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 indeksima u bazi podataka</a:t>
            </a:r>
          </a:p>
        </c:rich>
      </c:tx>
      <c:layout/>
      <c:overlay val="0"/>
    </c:title>
    <c:autoTitleDeleted val="0"/>
    <c:plotArea>
      <c:layout/>
      <c:lineChart>
        <c:grouping val="standard"/>
        <c:varyColors val="0"/>
        <c:ser>
          <c:idx val="0"/>
          <c:order val="0"/>
          <c:tx>
            <c:strRef>
              <c:f>'Static tests'!$D$34</c:f>
              <c:strCache>
                <c:ptCount val="1"/>
                <c:pt idx="0">
                  <c:v>Stat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4:$M$34</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1"/>
          <c:order val="1"/>
          <c:tx>
            <c:strRef>
              <c:f>'Static tests'!$D$35</c:f>
              <c:strCache>
                <c:ptCount val="1"/>
                <c:pt idx="0">
                  <c:v>Dinam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5:$M$35</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dLbls>
          <c:showLegendKey val="0"/>
          <c:showVal val="0"/>
          <c:showCatName val="0"/>
          <c:showSerName val="0"/>
          <c:showPercent val="0"/>
          <c:showBubbleSize val="0"/>
        </c:dLbls>
        <c:marker val="1"/>
        <c:smooth val="0"/>
        <c:axId val="2102847352"/>
        <c:axId val="2102852888"/>
      </c:lineChart>
      <c:catAx>
        <c:axId val="210284735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2852888"/>
        <c:crosses val="autoZero"/>
        <c:auto val="1"/>
        <c:lblAlgn val="ctr"/>
        <c:lblOffset val="100"/>
        <c:noMultiLvlLbl val="0"/>
      </c:catAx>
      <c:valAx>
        <c:axId val="210285288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284735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hr-HR" sz="1200" b="1" i="0" u="none" strike="noStrike" baseline="0">
                <a:effectLst/>
              </a:rPr>
              <a:t> s indeksima u bazi podataka</a:t>
            </a:r>
            <a:r>
              <a:rPr lang="en-US" sz="1200" b="1" i="0" u="none" strike="noStrike" baseline="0">
                <a:effectLst/>
              </a:rPr>
              <a:t> </a:t>
            </a:r>
            <a:endParaRPr lang="en-US"/>
          </a:p>
        </c:rich>
      </c:tx>
      <c:layout/>
      <c:overlay val="0"/>
    </c:title>
    <c:autoTitleDeleted val="0"/>
    <c:plotArea>
      <c:layout/>
      <c:lineChart>
        <c:grouping val="standard"/>
        <c:varyColors val="0"/>
        <c:ser>
          <c:idx val="1"/>
          <c:order val="1"/>
          <c:tx>
            <c:strRef>
              <c:f>'Static tests'!$D$57</c:f>
              <c:strCache>
                <c:ptCount val="1"/>
                <c:pt idx="0">
                  <c:v>Dinam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7:$M$57</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0"/>
          <c:order val="0"/>
          <c:tx>
            <c:strRef>
              <c:f>'Static tests'!$D$56</c:f>
              <c:strCache>
                <c:ptCount val="1"/>
                <c:pt idx="0">
                  <c:v>Stat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6:$M$5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dLbls>
          <c:showLegendKey val="0"/>
          <c:showVal val="0"/>
          <c:showCatName val="0"/>
          <c:showSerName val="0"/>
          <c:showPercent val="0"/>
          <c:showBubbleSize val="0"/>
        </c:dLbls>
        <c:marker val="1"/>
        <c:smooth val="0"/>
        <c:axId val="2045952184"/>
        <c:axId val="2045946632"/>
      </c:lineChart>
      <c:catAx>
        <c:axId val="204595218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045946632"/>
        <c:crosses val="autoZero"/>
        <c:auto val="1"/>
        <c:lblAlgn val="ctr"/>
        <c:lblOffset val="100"/>
        <c:noMultiLvlLbl val="0"/>
      </c:catAx>
      <c:valAx>
        <c:axId val="2045946632"/>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04595218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nakon optimizacije</a:t>
            </a:r>
          </a:p>
        </c:rich>
      </c:tx>
      <c:layout/>
      <c:overlay val="0"/>
    </c:title>
    <c:autoTitleDeleted val="0"/>
    <c:plotArea>
      <c:layout/>
      <c:lineChart>
        <c:grouping val="standard"/>
        <c:varyColors val="0"/>
        <c:ser>
          <c:idx val="0"/>
          <c:order val="0"/>
          <c:tx>
            <c:strRef>
              <c:f>'Static tests'!$D$18</c:f>
              <c:strCache>
                <c:ptCount val="1"/>
                <c:pt idx="0">
                  <c:v>Stat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8:$M$18</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ser>
          <c:idx val="1"/>
          <c:order val="1"/>
          <c:tx>
            <c:strRef>
              <c:f>'Static tests'!$D$19</c:f>
              <c:strCache>
                <c:ptCount val="1"/>
                <c:pt idx="0">
                  <c:v>Dinam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9:$M$19</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00205720"/>
        <c:axId val="2100211256"/>
      </c:lineChart>
      <c:catAx>
        <c:axId val="210020572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211256"/>
        <c:crosses val="autoZero"/>
        <c:auto val="1"/>
        <c:lblAlgn val="ctr"/>
        <c:lblOffset val="100"/>
        <c:noMultiLvlLbl val="0"/>
      </c:catAx>
      <c:valAx>
        <c:axId val="210021125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0020572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nakon optimizacije</a:t>
            </a:r>
          </a:p>
        </c:rich>
      </c:tx>
      <c:layout/>
      <c:overlay val="0"/>
    </c:title>
    <c:autoTitleDeleted val="0"/>
    <c:plotArea>
      <c:layout/>
      <c:lineChart>
        <c:grouping val="standard"/>
        <c:varyColors val="0"/>
        <c:ser>
          <c:idx val="0"/>
          <c:order val="0"/>
          <c:tx>
            <c:strRef>
              <c:f>'Static tests'!$D$40</c:f>
              <c:strCache>
                <c:ptCount val="1"/>
                <c:pt idx="0">
                  <c:v>Stat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0:$M$40</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ser>
          <c:idx val="1"/>
          <c:order val="1"/>
          <c:tx>
            <c:strRef>
              <c:f>'Static tests'!$D$41</c:f>
              <c:strCache>
                <c:ptCount val="1"/>
                <c:pt idx="0">
                  <c:v>Dinam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1:$M$41</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01892600"/>
        <c:axId val="2101898136"/>
      </c:lineChart>
      <c:catAx>
        <c:axId val="210189260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1898136"/>
        <c:crosses val="autoZero"/>
        <c:auto val="1"/>
        <c:lblAlgn val="ctr"/>
        <c:lblOffset val="100"/>
        <c:noMultiLvlLbl val="0"/>
      </c:catAx>
      <c:valAx>
        <c:axId val="210189813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189260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28643B-43A3-564C-A24C-CF2FF67AB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TotalTime>
  <Pages>70</Pages>
  <Words>26389</Words>
  <Characters>150419</Characters>
  <Application>Microsoft Macintosh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525</cp:revision>
  <cp:lastPrinted>2017-08-28T10:08:00Z</cp:lastPrinted>
  <dcterms:created xsi:type="dcterms:W3CDTF">2013-08-28T10:06:00Z</dcterms:created>
  <dcterms:modified xsi:type="dcterms:W3CDTF">2017-09-06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